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2528F653" w:rsidR="00E27205" w:rsidRPr="00B56FD7" w:rsidRDefault="00E27205">
      <w:pPr>
        <w:rPr>
          <w:b/>
        </w:rPr>
        <w:pPrChange w:id="0" w:author="Emily DeVoto" w:date="2022-07-14T10:17:00Z">
          <w:pPr>
            <w:jc w:val="both"/>
          </w:pPr>
        </w:pPrChange>
      </w:pPr>
      <w:r w:rsidRPr="00B56FD7">
        <w:rPr>
          <w:b/>
        </w:rPr>
        <w:t>Abstract</w:t>
      </w:r>
      <w:r w:rsidR="00666546" w:rsidRPr="00B56FD7">
        <w:rPr>
          <w:b/>
        </w:rPr>
        <w:br/>
      </w:r>
      <w:r w:rsidR="00C768EE" w:rsidRPr="00B56FD7">
        <w:rPr>
          <w:b/>
        </w:rPr>
        <w:t>Background</w:t>
      </w:r>
      <w:r w:rsidRPr="00B56FD7">
        <w:rPr>
          <w:b/>
        </w:rPr>
        <w:t xml:space="preserve">: </w:t>
      </w:r>
      <w:r w:rsidR="00F9217A" w:rsidRPr="00B56FD7">
        <w:t>Amyotrophic lateral sclerosis (ALS) is a fatal neurodegenerative disease</w:t>
      </w:r>
      <w:r w:rsidR="00F03089" w:rsidRPr="00B56FD7">
        <w:t xml:space="preserve">. </w:t>
      </w:r>
      <w:r w:rsidR="004C5DD5" w:rsidRPr="00B56FD7">
        <w:t>L</w:t>
      </w:r>
      <w:r w:rsidR="00F9217A" w:rsidRPr="00B56FD7">
        <w:t>imited evidence suggest</w:t>
      </w:r>
      <w:r w:rsidR="004C5DD5" w:rsidRPr="00B56FD7">
        <w:t xml:space="preserve">s </w:t>
      </w:r>
      <w:r w:rsidR="00F9217A" w:rsidRPr="00B56FD7">
        <w:t xml:space="preserve">ALS </w:t>
      </w:r>
      <w:r w:rsidR="009B7241" w:rsidRPr="00B56FD7">
        <w:t xml:space="preserve">diagnosis </w:t>
      </w:r>
      <w:r w:rsidR="006F44D8" w:rsidRPr="00B56FD7">
        <w:t>may be</w:t>
      </w:r>
      <w:r w:rsidR="00F9217A" w:rsidRPr="00B56FD7">
        <w:t xml:space="preserve"> associated with air pollution</w:t>
      </w:r>
      <w:r w:rsidR="0027095D" w:rsidRPr="00B56FD7">
        <w:t xml:space="preserve"> exposure</w:t>
      </w:r>
      <w:r w:rsidR="00F9217A" w:rsidRPr="00B56FD7">
        <w:t xml:space="preserve"> and specifically traffic-related </w:t>
      </w:r>
      <w:r w:rsidR="00E6169B" w:rsidRPr="00B56FD7">
        <w:t>pollutants</w:t>
      </w:r>
      <w:r w:rsidR="00F9217A" w:rsidRPr="00B56FD7">
        <w:t>.</w:t>
      </w:r>
    </w:p>
    <w:p w14:paraId="5DFA7626" w14:textId="77777777" w:rsidR="00666546" w:rsidRPr="00B56FD7" w:rsidRDefault="00666546">
      <w:pPr>
        <w:pPrChange w:id="1" w:author="Emily DeVoto" w:date="2022-07-14T10:17:00Z">
          <w:pPr>
            <w:jc w:val="both"/>
          </w:pPr>
        </w:pPrChange>
      </w:pPr>
    </w:p>
    <w:p w14:paraId="1D16C3EE" w14:textId="3B477B0C" w:rsidR="00F07E84" w:rsidRPr="00B56FD7" w:rsidRDefault="00C768EE">
      <w:pPr>
        <w:rPr>
          <w:bCs/>
        </w:rPr>
        <w:pPrChange w:id="2" w:author="Emily DeVoto" w:date="2022-07-14T10:17:00Z">
          <w:pPr>
            <w:jc w:val="both"/>
          </w:pPr>
        </w:pPrChange>
      </w:pPr>
      <w:r w:rsidRPr="00B56FD7">
        <w:rPr>
          <w:b/>
        </w:rPr>
        <w:t>Methods:</w:t>
      </w:r>
      <w:r w:rsidR="00E27205" w:rsidRPr="00B56FD7">
        <w:rPr>
          <w:b/>
        </w:rPr>
        <w:t xml:space="preserve"> </w:t>
      </w:r>
      <w:r w:rsidR="00537B54" w:rsidRPr="00B56FD7">
        <w:rPr>
          <w:bCs/>
        </w:rPr>
        <w:t xml:space="preserve">In this population-based </w:t>
      </w:r>
      <w:del w:id="3" w:author="Emily DeVoto" w:date="2022-07-14T10:20:00Z">
        <w:r w:rsidR="00537B54" w:rsidRPr="00B56FD7" w:rsidDel="00C7042E">
          <w:rPr>
            <w:bCs/>
          </w:rPr>
          <w:delText>case-control</w:delText>
        </w:r>
      </w:del>
      <w:ins w:id="4" w:author="Emily DeVoto" w:date="2022-07-14T10:20:00Z">
        <w:r w:rsidR="00C7042E" w:rsidRPr="00B56FD7">
          <w:rPr>
            <w:bCs/>
          </w:rPr>
          <w:t>case–control</w:t>
        </w:r>
      </w:ins>
      <w:r w:rsidR="00537B54" w:rsidRPr="00B56FD7">
        <w:rPr>
          <w:bCs/>
        </w:rPr>
        <w:t xml:space="preserve"> study, w</w:t>
      </w:r>
      <w:r w:rsidR="00F07E84" w:rsidRPr="00B56FD7">
        <w:rPr>
          <w:bCs/>
        </w:rPr>
        <w:t xml:space="preserve">e used </w:t>
      </w:r>
      <w:r w:rsidR="00C45A34" w:rsidRPr="00B56FD7">
        <w:rPr>
          <w:color w:val="000000" w:themeColor="text1"/>
        </w:rPr>
        <w:t>3,93</w:t>
      </w:r>
      <w:r w:rsidR="00916A6D" w:rsidRPr="00B56FD7">
        <w:rPr>
          <w:color w:val="000000" w:themeColor="text1"/>
        </w:rPr>
        <w:t>7</w:t>
      </w:r>
      <w:r w:rsidR="00C45A34" w:rsidRPr="00B56FD7">
        <w:rPr>
          <w:color w:val="000000" w:themeColor="text1"/>
        </w:rPr>
        <w:t xml:space="preserve"> </w:t>
      </w:r>
      <w:r w:rsidR="00C45A34" w:rsidRPr="00B56FD7">
        <w:rPr>
          <w:bCs/>
        </w:rPr>
        <w:t xml:space="preserve">ALS cases </w:t>
      </w:r>
      <w:r w:rsidR="00F07E84" w:rsidRPr="00B56FD7">
        <w:rPr>
          <w:bCs/>
        </w:rPr>
        <w:t xml:space="preserve">from the </w:t>
      </w:r>
      <w:r w:rsidR="00EA699C" w:rsidRPr="00B56FD7">
        <w:rPr>
          <w:bCs/>
        </w:rPr>
        <w:t xml:space="preserve">Danish National Patient Register </w:t>
      </w:r>
      <w:r w:rsidR="00F07E84" w:rsidRPr="00B56FD7">
        <w:rPr>
          <w:bCs/>
        </w:rPr>
        <w:t xml:space="preserve">diagnosed </w:t>
      </w:r>
      <w:r w:rsidR="001B2BEE" w:rsidRPr="00B56FD7">
        <w:rPr>
          <w:bCs/>
        </w:rPr>
        <w:t>during</w:t>
      </w:r>
      <w:r w:rsidR="00F07E84" w:rsidRPr="00B56FD7">
        <w:rPr>
          <w:bCs/>
        </w:rPr>
        <w:t xml:space="preserve"> 1989–2013 and matched on</w:t>
      </w:r>
      <w:r w:rsidR="00B90716" w:rsidRPr="00B56FD7">
        <w:rPr>
          <w:bCs/>
        </w:rPr>
        <w:t xml:space="preserve"> age</w:t>
      </w:r>
      <w:r w:rsidR="00F07E84" w:rsidRPr="00B56FD7">
        <w:rPr>
          <w:bCs/>
        </w:rPr>
        <w:t xml:space="preserve">, sex, </w:t>
      </w:r>
      <w:r w:rsidR="00C86326" w:rsidRPr="00B56FD7">
        <w:rPr>
          <w:bCs/>
        </w:rPr>
        <w:t xml:space="preserve">year </w:t>
      </w:r>
      <w:r w:rsidR="00280CDE" w:rsidRPr="00B56FD7">
        <w:rPr>
          <w:bCs/>
        </w:rPr>
        <w:t>of birth</w:t>
      </w:r>
      <w:ins w:id="5" w:author="Emily DeVoto" w:date="2022-07-14T10:28:00Z">
        <w:r w:rsidR="00914265" w:rsidRPr="00B56FD7">
          <w:rPr>
            <w:bCs/>
          </w:rPr>
          <w:t>,</w:t>
        </w:r>
      </w:ins>
      <w:r w:rsidR="0012214B" w:rsidRPr="00B56FD7">
        <w:rPr>
          <w:bCs/>
        </w:rPr>
        <w:t xml:space="preserve"> </w:t>
      </w:r>
      <w:r w:rsidR="00F07E84" w:rsidRPr="00B56FD7">
        <w:rPr>
          <w:bCs/>
        </w:rPr>
        <w:t>and vital status to</w:t>
      </w:r>
      <w:r w:rsidR="00CC78D6" w:rsidRPr="00B56FD7">
        <w:rPr>
          <w:bCs/>
        </w:rPr>
        <w:t xml:space="preserve"> </w:t>
      </w:r>
      <w:r w:rsidR="00CC78D6" w:rsidRPr="00B56FD7">
        <w:rPr>
          <w:color w:val="000000" w:themeColor="text1"/>
        </w:rPr>
        <w:t>19,</w:t>
      </w:r>
      <w:r w:rsidR="000472B0" w:rsidRPr="00B56FD7">
        <w:rPr>
          <w:color w:val="000000" w:themeColor="text1"/>
        </w:rPr>
        <w:t>333</w:t>
      </w:r>
      <w:r w:rsidR="00F07E84" w:rsidRPr="00B56FD7">
        <w:rPr>
          <w:bCs/>
        </w:rPr>
        <w:t xml:space="preserve"> </w:t>
      </w:r>
      <w:r w:rsidR="00130D2B" w:rsidRPr="00B56FD7">
        <w:rPr>
          <w:bCs/>
        </w:rPr>
        <w:t>population-based</w:t>
      </w:r>
      <w:r w:rsidR="00C86326" w:rsidRPr="00B56FD7">
        <w:rPr>
          <w:bCs/>
        </w:rPr>
        <w:t xml:space="preserve"> </w:t>
      </w:r>
      <w:r w:rsidR="00F07E84" w:rsidRPr="00B56FD7">
        <w:rPr>
          <w:bCs/>
        </w:rPr>
        <w:t>controls</w:t>
      </w:r>
      <w:r w:rsidR="003651D2" w:rsidRPr="00B56FD7">
        <w:rPr>
          <w:bCs/>
        </w:rPr>
        <w:t xml:space="preserve"> free of ALS at index date</w:t>
      </w:r>
      <w:r w:rsidR="00F07E84" w:rsidRPr="00B56FD7">
        <w:rPr>
          <w:bCs/>
        </w:rPr>
        <w:t xml:space="preserve">. We used </w:t>
      </w:r>
      <w:r w:rsidR="00327122" w:rsidRPr="00B56FD7">
        <w:rPr>
          <w:bCs/>
        </w:rPr>
        <w:t xml:space="preserve">validated </w:t>
      </w:r>
      <w:r w:rsidR="00F07E84" w:rsidRPr="00B56FD7">
        <w:rPr>
          <w:bCs/>
        </w:rPr>
        <w:t xml:space="preserve">predictions </w:t>
      </w:r>
      <w:r w:rsidR="00946AAC" w:rsidRPr="00B56FD7">
        <w:rPr>
          <w:bCs/>
        </w:rPr>
        <w:t>of</w:t>
      </w:r>
      <w:r w:rsidR="00C70E13" w:rsidRPr="00B56FD7">
        <w:rPr>
          <w:bCs/>
        </w:rPr>
        <w:t xml:space="preserve"> </w:t>
      </w:r>
      <w:r w:rsidR="00251AD0" w:rsidRPr="00B56FD7">
        <w:rPr>
          <w:bCs/>
        </w:rPr>
        <w:t xml:space="preserve">elemental carbon (EC), </w:t>
      </w:r>
      <w:r w:rsidR="008F295B" w:rsidRPr="00B56FD7">
        <w:rPr>
          <w:bCs/>
        </w:rPr>
        <w:t>nitrogen oxides (NO</w:t>
      </w:r>
      <w:r w:rsidR="008F295B" w:rsidRPr="00B56FD7">
        <w:rPr>
          <w:bCs/>
          <w:vertAlign w:val="subscript"/>
        </w:rPr>
        <w:t>x</w:t>
      </w:r>
      <w:r w:rsidR="008F295B" w:rsidRPr="00B56FD7">
        <w:rPr>
          <w:bCs/>
        </w:rPr>
        <w:t>), carbon monoxide (CO), and fine particles (PM</w:t>
      </w:r>
      <w:r w:rsidR="008F295B" w:rsidRPr="00B56FD7">
        <w:rPr>
          <w:bCs/>
          <w:vertAlign w:val="subscript"/>
        </w:rPr>
        <w:t>2</w:t>
      </w:r>
      <w:r w:rsidR="008F295B" w:rsidRPr="00B56FD7">
        <w:rPr>
          <w:bCs/>
          <w:i/>
          <w:vertAlign w:val="subscript"/>
        </w:rPr>
        <w:t>.</w:t>
      </w:r>
      <w:r w:rsidR="008F295B" w:rsidRPr="00B56FD7">
        <w:rPr>
          <w:bCs/>
          <w:vertAlign w:val="subscript"/>
        </w:rPr>
        <w:t>5</w:t>
      </w:r>
      <w:r w:rsidR="008F295B" w:rsidRPr="00B56FD7">
        <w:rPr>
          <w:bCs/>
        </w:rPr>
        <w:t xml:space="preserve">) </w:t>
      </w:r>
      <w:r w:rsidR="00F07E84" w:rsidRPr="00B56FD7">
        <w:rPr>
          <w:bCs/>
        </w:rPr>
        <w:t xml:space="preserve">to assign </w:t>
      </w:r>
      <w:r w:rsidR="008A762B" w:rsidRPr="00B56FD7">
        <w:rPr>
          <w:bCs/>
        </w:rPr>
        <w:t xml:space="preserve">1-, </w:t>
      </w:r>
      <w:r w:rsidR="00F07E84" w:rsidRPr="00B56FD7">
        <w:rPr>
          <w:bCs/>
        </w:rPr>
        <w:t>5-</w:t>
      </w:r>
      <w:r w:rsidR="008A762B" w:rsidRPr="00B56FD7">
        <w:rPr>
          <w:bCs/>
        </w:rPr>
        <w:t>, and 10-</w:t>
      </w:r>
      <w:r w:rsidR="00F07E84" w:rsidRPr="00B56FD7">
        <w:rPr>
          <w:bCs/>
        </w:rPr>
        <w:t xml:space="preserve">year average exposures </w:t>
      </w:r>
      <w:r w:rsidR="004A6BA8" w:rsidRPr="00B56FD7">
        <w:rPr>
          <w:bCs/>
        </w:rPr>
        <w:t>pre-</w:t>
      </w:r>
      <w:r w:rsidR="008D2F11" w:rsidRPr="00B56FD7">
        <w:rPr>
          <w:bCs/>
        </w:rPr>
        <w:t>ALS diagnosis</w:t>
      </w:r>
      <w:r w:rsidR="00F07E84" w:rsidRPr="00B56FD7">
        <w:rPr>
          <w:bCs/>
        </w:rPr>
        <w:t xml:space="preserve"> </w:t>
      </w:r>
      <w:r w:rsidR="00322F56" w:rsidRPr="00B56FD7">
        <w:rPr>
          <w:bCs/>
        </w:rPr>
        <w:t>at</w:t>
      </w:r>
      <w:r w:rsidR="00E127B6" w:rsidRPr="00B56FD7">
        <w:rPr>
          <w:bCs/>
        </w:rPr>
        <w:t xml:space="preserve"> study participants’</w:t>
      </w:r>
      <w:r w:rsidR="00322F56" w:rsidRPr="00B56FD7">
        <w:rPr>
          <w:bCs/>
        </w:rPr>
        <w:t xml:space="preserve"> </w:t>
      </w:r>
      <w:r w:rsidR="004A74FF" w:rsidRPr="00B56FD7">
        <w:rPr>
          <w:bCs/>
        </w:rPr>
        <w:t xml:space="preserve">present and historical </w:t>
      </w:r>
      <w:r w:rsidR="00322F56" w:rsidRPr="00B56FD7">
        <w:rPr>
          <w:bCs/>
        </w:rPr>
        <w:t>residential addresses</w:t>
      </w:r>
      <w:r w:rsidR="00F07E84" w:rsidRPr="00B56FD7">
        <w:rPr>
          <w:bCs/>
        </w:rPr>
        <w:t xml:space="preserve">. </w:t>
      </w:r>
      <w:r w:rsidR="00FA1888" w:rsidRPr="00B56FD7">
        <w:rPr>
          <w:bCs/>
        </w:rPr>
        <w:t>We used a</w:t>
      </w:r>
      <w:ins w:id="6" w:author="Emily DeVoto" w:date="2022-07-14T10:33:00Z">
        <w:r w:rsidR="00564A4B" w:rsidRPr="00B56FD7">
          <w:rPr>
            <w:bCs/>
          </w:rPr>
          <w:t>n adjusted</w:t>
        </w:r>
      </w:ins>
      <w:r w:rsidR="00FA1888" w:rsidRPr="00B56FD7">
        <w:rPr>
          <w:bCs/>
        </w:rPr>
        <w:t xml:space="preserve"> Bayesian hierarchical conditional logistic model</w:t>
      </w:r>
      <w:ins w:id="7" w:author="Emily DeVoto" w:date="2022-07-14T10:34:00Z">
        <w:r w:rsidR="00564A4B" w:rsidRPr="00B56FD7">
          <w:rPr>
            <w:bCs/>
          </w:rPr>
          <w:t xml:space="preserve"> </w:t>
        </w:r>
      </w:ins>
      <w:del w:id="8" w:author="Emily DeVoto" w:date="2022-07-14T10:34:00Z">
        <w:r w:rsidR="00FA1888" w:rsidRPr="00B56FD7" w:rsidDel="00564A4B">
          <w:rPr>
            <w:bCs/>
          </w:rPr>
          <w:delText xml:space="preserve">, adjusting for potential confounders, </w:delText>
        </w:r>
      </w:del>
      <w:r w:rsidR="00FA1888" w:rsidRPr="00B56FD7">
        <w:rPr>
          <w:bCs/>
        </w:rPr>
        <w:t>to estimate individual pollutant associations</w:t>
      </w:r>
      <w:del w:id="9" w:author="Emily DeVoto" w:date="2022-07-14T10:33:00Z">
        <w:r w:rsidR="00FA1888" w:rsidRPr="00B56FD7" w:rsidDel="00914265">
          <w:rPr>
            <w:bCs/>
          </w:rPr>
          <w:delText>, well as</w:delText>
        </w:r>
      </w:del>
      <w:ins w:id="10" w:author="Emily DeVoto" w:date="2022-07-14T10:33:00Z">
        <w:r w:rsidR="00914265" w:rsidRPr="00B56FD7">
          <w:rPr>
            <w:bCs/>
          </w:rPr>
          <w:t xml:space="preserve"> and</w:t>
        </w:r>
      </w:ins>
      <w:r w:rsidR="00FA1888" w:rsidRPr="00B56FD7">
        <w:rPr>
          <w:bCs/>
        </w:rPr>
        <w:t xml:space="preserve"> joint and average associations for </w:t>
      </w:r>
      <w:del w:id="11" w:author="Emily DeVoto" w:date="2022-07-14T10:33:00Z">
        <w:r w:rsidR="00FA1888" w:rsidRPr="00B56FD7" w:rsidDel="00914265">
          <w:rPr>
            <w:bCs/>
          </w:rPr>
          <w:delText xml:space="preserve">the </w:delText>
        </w:r>
      </w:del>
      <w:r w:rsidR="00FA1888" w:rsidRPr="00B56FD7">
        <w:rPr>
          <w:bCs/>
        </w:rPr>
        <w:t>traffic-related pollutants</w:t>
      </w:r>
      <w:del w:id="12" w:author="Emily DeVoto" w:date="2022-07-14T10:33:00Z">
        <w:r w:rsidR="00FA1888" w:rsidRPr="00B56FD7" w:rsidDel="00914265">
          <w:rPr>
            <w:bCs/>
          </w:rPr>
          <w:delText xml:space="preserve"> (</w:delText>
        </w:r>
        <w:r w:rsidR="0076044C" w:rsidRPr="00B56FD7" w:rsidDel="00914265">
          <w:rPr>
            <w:bCs/>
          </w:rPr>
          <w:delText xml:space="preserve">EC, </w:delText>
        </w:r>
        <w:r w:rsidR="00FA1888" w:rsidRPr="00B56FD7" w:rsidDel="00914265">
          <w:rPr>
            <w:bCs/>
          </w:rPr>
          <w:delText>NO</w:delText>
        </w:r>
        <w:r w:rsidR="00FA1888" w:rsidRPr="00B56FD7" w:rsidDel="00914265">
          <w:rPr>
            <w:bCs/>
            <w:vertAlign w:val="subscript"/>
          </w:rPr>
          <w:delText>x</w:delText>
        </w:r>
        <w:r w:rsidR="00FA1888" w:rsidRPr="00B56FD7" w:rsidDel="00914265">
          <w:rPr>
            <w:bCs/>
          </w:rPr>
          <w:delText>, CO)</w:delText>
        </w:r>
      </w:del>
      <w:r w:rsidR="00FA1888" w:rsidRPr="00B56FD7">
        <w:rPr>
          <w:bCs/>
        </w:rPr>
        <w:t>.</w:t>
      </w:r>
    </w:p>
    <w:p w14:paraId="2F25FF1F" w14:textId="77777777" w:rsidR="00666546" w:rsidRPr="00B56FD7" w:rsidRDefault="00666546">
      <w:pPr>
        <w:rPr>
          <w:bCs/>
        </w:rPr>
        <w:pPrChange w:id="13" w:author="Emily DeVoto" w:date="2022-07-14T10:17:00Z">
          <w:pPr>
            <w:jc w:val="both"/>
          </w:pPr>
        </w:pPrChange>
      </w:pPr>
    </w:p>
    <w:p w14:paraId="4029EEA4" w14:textId="06ECFFC2" w:rsidR="00E27205" w:rsidRPr="00B56FD7" w:rsidRDefault="00E27205">
      <w:pPr>
        <w:rPr>
          <w:color w:val="000000" w:themeColor="text1"/>
        </w:rPr>
        <w:pPrChange w:id="14" w:author="Emily DeVoto" w:date="2022-07-14T10:17:00Z">
          <w:pPr>
            <w:jc w:val="both"/>
          </w:pPr>
        </w:pPrChange>
      </w:pPr>
      <w:r w:rsidRPr="00B56FD7">
        <w:rPr>
          <w:b/>
        </w:rPr>
        <w:t xml:space="preserve">Results: </w:t>
      </w:r>
      <w:r w:rsidR="00663E3C" w:rsidRPr="00B56FD7">
        <w:rPr>
          <w:color w:val="000000" w:themeColor="text1"/>
        </w:rPr>
        <w:t>Fo</w:t>
      </w:r>
      <w:r w:rsidR="005D4AE9" w:rsidRPr="00B56FD7">
        <w:rPr>
          <w:color w:val="000000" w:themeColor="text1"/>
        </w:rPr>
        <w:t xml:space="preserve">r a standard deviation (SD) increase in 5-year average concentrations, </w:t>
      </w:r>
      <w:r w:rsidR="00A37346" w:rsidRPr="00B56FD7">
        <w:rPr>
          <w:color w:val="000000" w:themeColor="text1"/>
        </w:rPr>
        <w:t xml:space="preserve">EC </w:t>
      </w:r>
      <w:r w:rsidR="00511947" w:rsidRPr="00B56FD7">
        <w:rPr>
          <w:color w:val="000000" w:themeColor="text1"/>
        </w:rPr>
        <w:t>(SD=</w:t>
      </w:r>
      <w:r w:rsidR="00511947" w:rsidRPr="00B56FD7">
        <w:rPr>
          <w:bCs/>
          <w:color w:val="000000" w:themeColor="text1"/>
        </w:rPr>
        <w:t>0.42</w:t>
      </w:r>
      <w:r w:rsidR="00511947" w:rsidRPr="00B56FD7">
        <w:rPr>
          <w:color w:val="000000" w:themeColor="text1"/>
        </w:rPr>
        <w:t>µg/m</w:t>
      </w:r>
      <w:r w:rsidR="00511947" w:rsidRPr="00B56FD7">
        <w:rPr>
          <w:color w:val="000000" w:themeColor="text1"/>
          <w:vertAlign w:val="superscript"/>
        </w:rPr>
        <w:t>3</w:t>
      </w:r>
      <w:r w:rsidR="00511947" w:rsidRPr="00B56FD7">
        <w:rPr>
          <w:color w:val="000000" w:themeColor="text1"/>
        </w:rPr>
        <w:t>)</w:t>
      </w:r>
      <w:r w:rsidR="00DB54CC" w:rsidRPr="00B56FD7">
        <w:rPr>
          <w:color w:val="000000" w:themeColor="text1"/>
        </w:rPr>
        <w:t xml:space="preserve"> </w:t>
      </w:r>
      <w:r w:rsidR="008637CA" w:rsidRPr="00B56FD7">
        <w:rPr>
          <w:color w:val="000000" w:themeColor="text1"/>
        </w:rPr>
        <w:t xml:space="preserve">had a high probability of </w:t>
      </w:r>
      <w:del w:id="15" w:author="Emily DeVoto" w:date="2022-07-14T10:29:00Z">
        <w:r w:rsidR="008637CA" w:rsidRPr="00B56FD7" w:rsidDel="00914265">
          <w:rPr>
            <w:color w:val="000000" w:themeColor="text1"/>
          </w:rPr>
          <w:delText>being</w:delText>
        </w:r>
        <w:r w:rsidR="00880428" w:rsidRPr="00B56FD7" w:rsidDel="00914265">
          <w:rPr>
            <w:color w:val="000000" w:themeColor="text1"/>
          </w:rPr>
          <w:delText xml:space="preserve"> </w:delText>
        </w:r>
        <w:r w:rsidR="00A37346" w:rsidRPr="00B56FD7" w:rsidDel="00914265">
          <w:rPr>
            <w:color w:val="000000" w:themeColor="text1"/>
          </w:rPr>
          <w:delText>individually associated</w:delText>
        </w:r>
      </w:del>
      <w:ins w:id="16" w:author="Emily DeVoto" w:date="2022-07-14T10:29:00Z">
        <w:r w:rsidR="00914265" w:rsidRPr="00B56FD7">
          <w:rPr>
            <w:color w:val="000000" w:themeColor="text1"/>
          </w:rPr>
          <w:t>individual association</w:t>
        </w:r>
      </w:ins>
      <w:r w:rsidR="00A37346" w:rsidRPr="00B56FD7">
        <w:rPr>
          <w:color w:val="000000" w:themeColor="text1"/>
        </w:rPr>
        <w:t xml:space="preserve"> with </w:t>
      </w:r>
      <w:del w:id="17" w:author="Emily DeVoto" w:date="2022-07-14T10:30:00Z">
        <w:r w:rsidR="00A37346" w:rsidRPr="00B56FD7" w:rsidDel="00914265">
          <w:rPr>
            <w:color w:val="000000" w:themeColor="text1"/>
          </w:rPr>
          <w:delText xml:space="preserve">an increase in </w:delText>
        </w:r>
      </w:del>
      <w:ins w:id="18" w:author="Emily DeVoto" w:date="2022-07-14T10:30:00Z">
        <w:r w:rsidR="00914265" w:rsidRPr="00B56FD7">
          <w:rPr>
            <w:color w:val="000000" w:themeColor="text1"/>
          </w:rPr>
          <w:t xml:space="preserve">increased </w:t>
        </w:r>
      </w:ins>
      <w:r w:rsidR="00A37346" w:rsidRPr="00B56FD7">
        <w:rPr>
          <w:color w:val="000000" w:themeColor="text1"/>
        </w:rPr>
        <w:t>odds</w:t>
      </w:r>
      <w:r w:rsidR="003116EB" w:rsidRPr="00B56FD7">
        <w:rPr>
          <w:color w:val="000000" w:themeColor="text1"/>
        </w:rPr>
        <w:t xml:space="preserve"> of ALS</w:t>
      </w:r>
      <w:r w:rsidR="00A37346" w:rsidRPr="00B56FD7">
        <w:rPr>
          <w:color w:val="000000" w:themeColor="text1"/>
        </w:rPr>
        <w:t xml:space="preserve"> (</w:t>
      </w:r>
      <w:r w:rsidR="00FC7612" w:rsidRPr="00B56FD7">
        <w:rPr>
          <w:bCs/>
          <w:color w:val="000000" w:themeColor="text1"/>
        </w:rPr>
        <w:t>11.5</w:t>
      </w:r>
      <w:r w:rsidR="00A37346" w:rsidRPr="00B56FD7">
        <w:rPr>
          <w:color w:val="000000" w:themeColor="text1"/>
        </w:rPr>
        <w:t xml:space="preserve">%; </w:t>
      </w:r>
      <w:r w:rsidR="00301AD8" w:rsidRPr="00B56FD7">
        <w:rPr>
          <w:color w:val="000000" w:themeColor="text1"/>
        </w:rPr>
        <w:t>95% credible interval</w:t>
      </w:r>
      <w:ins w:id="19" w:author="Emily DeVoto" w:date="2022-07-14T10:30:00Z">
        <w:r w:rsidR="00914265" w:rsidRPr="00B56FD7">
          <w:rPr>
            <w:color w:val="000000" w:themeColor="text1"/>
          </w:rPr>
          <w:t xml:space="preserve"> </w:t>
        </w:r>
      </w:ins>
      <w:r w:rsidR="00301AD8" w:rsidRPr="00B56FD7">
        <w:rPr>
          <w:color w:val="000000" w:themeColor="text1"/>
        </w:rPr>
        <w:t>[CrI]</w:t>
      </w:r>
      <w:ins w:id="20" w:author="Emily DeVoto" w:date="2022-07-14T10:31:00Z">
        <w:r w:rsidR="00914265" w:rsidRPr="00B56FD7">
          <w:rPr>
            <w:color w:val="000000" w:themeColor="text1"/>
          </w:rPr>
          <w:t xml:space="preserve"> </w:t>
        </w:r>
      </w:ins>
      <w:del w:id="21" w:author="Emily DeVoto" w:date="2022-07-14T10:31:00Z">
        <w:r w:rsidR="00A37346" w:rsidRPr="00B56FD7" w:rsidDel="00914265">
          <w:rPr>
            <w:color w:val="000000" w:themeColor="text1"/>
          </w:rPr>
          <w:delText>:</w:delText>
        </w:r>
      </w:del>
      <w:r w:rsidR="00FC7612" w:rsidRPr="00B56FD7">
        <w:rPr>
          <w:color w:val="000000" w:themeColor="text1"/>
        </w:rPr>
        <w:t>-1.0</w:t>
      </w:r>
      <w:r w:rsidR="00A37346" w:rsidRPr="00B56FD7">
        <w:rPr>
          <w:color w:val="000000" w:themeColor="text1"/>
        </w:rPr>
        <w:t>%,</w:t>
      </w:r>
      <w:ins w:id="22" w:author="Emily DeVoto" w:date="2022-07-14T10:30:00Z">
        <w:r w:rsidR="00914265" w:rsidRPr="00B56FD7">
          <w:rPr>
            <w:color w:val="000000" w:themeColor="text1"/>
          </w:rPr>
          <w:t xml:space="preserve"> </w:t>
        </w:r>
      </w:ins>
      <w:r w:rsidR="00FC7612" w:rsidRPr="00B56FD7">
        <w:rPr>
          <w:bCs/>
          <w:color w:val="000000" w:themeColor="text1"/>
        </w:rPr>
        <w:t>25.6</w:t>
      </w:r>
      <w:r w:rsidR="00A37346" w:rsidRPr="00B56FD7">
        <w:rPr>
          <w:color w:val="000000" w:themeColor="text1"/>
        </w:rPr>
        <w:t>%</w:t>
      </w:r>
      <w:r w:rsidR="00534B0D" w:rsidRPr="00B56FD7">
        <w:rPr>
          <w:color w:val="000000" w:themeColor="text1"/>
        </w:rPr>
        <w:t xml:space="preserve">; </w:t>
      </w:r>
      <w:r w:rsidR="00534B0D" w:rsidRPr="00B56FD7">
        <w:rPr>
          <w:bCs/>
          <w:color w:val="000000" w:themeColor="text1"/>
        </w:rPr>
        <w:t xml:space="preserve">96.3% </w:t>
      </w:r>
      <w:r w:rsidR="00534B0D" w:rsidRPr="00B56FD7">
        <w:rPr>
          <w:color w:val="000000" w:themeColor="text1"/>
        </w:rPr>
        <w:t xml:space="preserve">posterior probability of </w:t>
      </w:r>
      <w:del w:id="23" w:author="Emily DeVoto" w:date="2022-07-14T10:34:00Z">
        <w:r w:rsidR="00534B0D" w:rsidRPr="00B56FD7" w:rsidDel="00564A4B">
          <w:rPr>
            <w:color w:val="000000" w:themeColor="text1"/>
          </w:rPr>
          <w:delText xml:space="preserve">a </w:delText>
        </w:r>
      </w:del>
      <w:r w:rsidR="00534B0D" w:rsidRPr="00B56FD7">
        <w:rPr>
          <w:color w:val="000000" w:themeColor="text1"/>
        </w:rPr>
        <w:t>positive association</w:t>
      </w:r>
      <w:r w:rsidR="00A37346" w:rsidRPr="00B56FD7">
        <w:rPr>
          <w:color w:val="000000" w:themeColor="text1"/>
        </w:rPr>
        <w:t xml:space="preserve">), </w:t>
      </w:r>
      <w:r w:rsidR="0030607A" w:rsidRPr="00B56FD7">
        <w:rPr>
          <w:color w:val="000000" w:themeColor="text1"/>
        </w:rPr>
        <w:t xml:space="preserve">with </w:t>
      </w:r>
      <w:r w:rsidR="00850930" w:rsidRPr="00B56FD7">
        <w:rPr>
          <w:color w:val="000000" w:themeColor="text1"/>
        </w:rPr>
        <w:t>negative associations</w:t>
      </w:r>
      <w:r w:rsidR="006257ED" w:rsidRPr="00B56FD7">
        <w:rPr>
          <w:color w:val="000000" w:themeColor="text1"/>
        </w:rPr>
        <w:t xml:space="preserve"> </w:t>
      </w:r>
      <w:r w:rsidR="00EB5280" w:rsidRPr="00B56FD7">
        <w:rPr>
          <w:color w:val="000000" w:themeColor="text1"/>
        </w:rPr>
        <w:t xml:space="preserve">for </w:t>
      </w:r>
      <w:r w:rsidR="00FD4E15" w:rsidRPr="00B56FD7">
        <w:rPr>
          <w:color w:val="000000" w:themeColor="text1"/>
        </w:rPr>
        <w:t>NO</w:t>
      </w:r>
      <w:r w:rsidR="00FD4E15" w:rsidRPr="00B56FD7">
        <w:rPr>
          <w:color w:val="000000" w:themeColor="text1"/>
          <w:vertAlign w:val="subscript"/>
        </w:rPr>
        <w:t>x</w:t>
      </w:r>
      <w:r w:rsidR="00FD4E15" w:rsidRPr="00B56FD7">
        <w:rPr>
          <w:color w:val="000000" w:themeColor="text1"/>
        </w:rPr>
        <w:t xml:space="preserve"> </w:t>
      </w:r>
      <w:r w:rsidR="008A5E7B" w:rsidRPr="00B56FD7">
        <w:rPr>
          <w:color w:val="000000" w:themeColor="text1"/>
        </w:rPr>
        <w:t>(SD=</w:t>
      </w:r>
      <w:r w:rsidR="008A5E7B" w:rsidRPr="00B56FD7">
        <w:rPr>
          <w:bCs/>
          <w:color w:val="000000" w:themeColor="text1"/>
        </w:rPr>
        <w:t>20</w:t>
      </w:r>
      <w:r w:rsidR="008A5E7B" w:rsidRPr="00B56FD7">
        <w:rPr>
          <w:color w:val="000000" w:themeColor="text1"/>
        </w:rPr>
        <w:t>µg/m</w:t>
      </w:r>
      <w:r w:rsidR="008A5E7B" w:rsidRPr="00B56FD7">
        <w:rPr>
          <w:color w:val="000000" w:themeColor="text1"/>
          <w:vertAlign w:val="superscript"/>
        </w:rPr>
        <w:t>3</w:t>
      </w:r>
      <w:r w:rsidR="008A5E7B" w:rsidRPr="00B56FD7">
        <w:rPr>
          <w:color w:val="000000" w:themeColor="text1"/>
        </w:rPr>
        <w:t xml:space="preserve">) </w:t>
      </w:r>
      <w:r w:rsidR="00301AD8" w:rsidRPr="00B56FD7">
        <w:rPr>
          <w:color w:val="000000" w:themeColor="text1"/>
        </w:rPr>
        <w:t>(</w:t>
      </w:r>
      <w:r w:rsidR="00301AD8" w:rsidRPr="00B56FD7">
        <w:rPr>
          <w:bCs/>
          <w:color w:val="000000" w:themeColor="text1"/>
        </w:rPr>
        <w:t>-4.6</w:t>
      </w:r>
      <w:r w:rsidR="00301AD8" w:rsidRPr="00B56FD7">
        <w:rPr>
          <w:color w:val="000000" w:themeColor="text1"/>
        </w:rPr>
        <w:t>%;</w:t>
      </w:r>
      <w:ins w:id="24" w:author="Emily DeVoto" w:date="2022-07-14T10:30:00Z">
        <w:r w:rsidR="00914265" w:rsidRPr="00B56FD7">
          <w:rPr>
            <w:color w:val="000000" w:themeColor="text1"/>
          </w:rPr>
          <w:t xml:space="preserve"> </w:t>
        </w:r>
      </w:ins>
      <w:r w:rsidR="00301AD8" w:rsidRPr="00B56FD7">
        <w:rPr>
          <w:color w:val="000000" w:themeColor="text1"/>
        </w:rPr>
        <w:t>95%</w:t>
      </w:r>
      <w:ins w:id="25" w:author="Emily DeVoto" w:date="2022-07-14T10:30:00Z">
        <w:r w:rsidR="00914265" w:rsidRPr="00B56FD7">
          <w:rPr>
            <w:color w:val="000000" w:themeColor="text1"/>
          </w:rPr>
          <w:t xml:space="preserve"> </w:t>
        </w:r>
      </w:ins>
      <w:r w:rsidR="00301AD8" w:rsidRPr="00B56FD7">
        <w:rPr>
          <w:color w:val="000000" w:themeColor="text1"/>
        </w:rPr>
        <w:t>CrI</w:t>
      </w:r>
      <w:ins w:id="26" w:author="Emily DeVoto" w:date="2022-07-14T10:31:00Z">
        <w:r w:rsidR="00914265" w:rsidRPr="00B56FD7">
          <w:rPr>
            <w:bCs/>
            <w:color w:val="000000" w:themeColor="text1"/>
          </w:rPr>
          <w:t xml:space="preserve"> </w:t>
        </w:r>
      </w:ins>
      <w:del w:id="27" w:author="Emily DeVoto" w:date="2022-07-14T10:31:00Z">
        <w:r w:rsidR="00301AD8" w:rsidRPr="00B56FD7" w:rsidDel="00914265">
          <w:rPr>
            <w:bCs/>
            <w:color w:val="000000" w:themeColor="text1"/>
          </w:rPr>
          <w:delText>-</w:delText>
        </w:r>
      </w:del>
      <w:r w:rsidR="00301AD8" w:rsidRPr="00B56FD7">
        <w:rPr>
          <w:bCs/>
          <w:color w:val="000000" w:themeColor="text1"/>
        </w:rPr>
        <w:t>18.1%</w:t>
      </w:r>
      <w:r w:rsidR="00301AD8" w:rsidRPr="00B56FD7">
        <w:rPr>
          <w:color w:val="000000" w:themeColor="text1"/>
        </w:rPr>
        <w:t>,</w:t>
      </w:r>
      <w:ins w:id="28" w:author="Emily DeVoto" w:date="2022-07-14T10:31:00Z">
        <w:r w:rsidR="00914265" w:rsidRPr="00B56FD7">
          <w:rPr>
            <w:color w:val="000000" w:themeColor="text1"/>
          </w:rPr>
          <w:t xml:space="preserve"> </w:t>
        </w:r>
      </w:ins>
      <w:r w:rsidR="00301AD8" w:rsidRPr="00B56FD7">
        <w:rPr>
          <w:color w:val="000000" w:themeColor="text1"/>
        </w:rPr>
        <w:t>8.9%</w:t>
      </w:r>
      <w:r w:rsidR="00534B0D" w:rsidRPr="00B56FD7">
        <w:rPr>
          <w:color w:val="000000" w:themeColor="text1"/>
        </w:rPr>
        <w:t xml:space="preserve">; </w:t>
      </w:r>
      <w:r w:rsidR="00534B0D" w:rsidRPr="00B56FD7">
        <w:rPr>
          <w:bCs/>
          <w:color w:val="000000" w:themeColor="text1"/>
        </w:rPr>
        <w:t xml:space="preserve">27.8% </w:t>
      </w:r>
      <w:r w:rsidR="00534B0D" w:rsidRPr="00B56FD7">
        <w:rPr>
          <w:color w:val="000000" w:themeColor="text1"/>
        </w:rPr>
        <w:t xml:space="preserve">posterior probability of </w:t>
      </w:r>
      <w:del w:id="29" w:author="Emily DeVoto" w:date="2022-07-14T10:34:00Z">
        <w:r w:rsidR="00534B0D" w:rsidRPr="00B56FD7" w:rsidDel="00564A4B">
          <w:rPr>
            <w:color w:val="000000" w:themeColor="text1"/>
          </w:rPr>
          <w:delText xml:space="preserve">a </w:delText>
        </w:r>
      </w:del>
      <w:r w:rsidR="00534B0D" w:rsidRPr="00B56FD7">
        <w:rPr>
          <w:color w:val="000000" w:themeColor="text1"/>
        </w:rPr>
        <w:t>positive association</w:t>
      </w:r>
      <w:r w:rsidR="00301AD8" w:rsidRPr="00B56FD7">
        <w:rPr>
          <w:color w:val="000000" w:themeColor="text1"/>
        </w:rPr>
        <w:t>)</w:t>
      </w:r>
      <w:r w:rsidR="00850930" w:rsidRPr="00B56FD7">
        <w:rPr>
          <w:color w:val="000000" w:themeColor="text1"/>
        </w:rPr>
        <w:t xml:space="preserve">, </w:t>
      </w:r>
      <w:r w:rsidR="00FD4E15" w:rsidRPr="00B56FD7">
        <w:rPr>
          <w:color w:val="000000" w:themeColor="text1"/>
        </w:rPr>
        <w:t>CO</w:t>
      </w:r>
      <w:r w:rsidR="005B1552" w:rsidRPr="00B56FD7">
        <w:rPr>
          <w:color w:val="000000" w:themeColor="text1"/>
        </w:rPr>
        <w:t xml:space="preserve"> (SD=</w:t>
      </w:r>
      <w:r w:rsidR="005B1552" w:rsidRPr="00B56FD7">
        <w:rPr>
          <w:bCs/>
          <w:color w:val="000000" w:themeColor="text1"/>
        </w:rPr>
        <w:t>106</w:t>
      </w:r>
      <w:r w:rsidR="005B1552" w:rsidRPr="00B56FD7">
        <w:rPr>
          <w:color w:val="000000" w:themeColor="text1"/>
        </w:rPr>
        <w:t>µg/m</w:t>
      </w:r>
      <w:r w:rsidR="005B1552" w:rsidRPr="00B56FD7">
        <w:rPr>
          <w:color w:val="000000" w:themeColor="text1"/>
          <w:vertAlign w:val="superscript"/>
        </w:rPr>
        <w:t>3</w:t>
      </w:r>
      <w:r w:rsidR="005B1552" w:rsidRPr="00B56FD7">
        <w:rPr>
          <w:color w:val="000000" w:themeColor="text1"/>
        </w:rPr>
        <w:t>)</w:t>
      </w:r>
      <w:r w:rsidR="00301AD8" w:rsidRPr="00B56FD7">
        <w:rPr>
          <w:color w:val="000000" w:themeColor="text1"/>
        </w:rPr>
        <w:t xml:space="preserve"> (</w:t>
      </w:r>
      <w:r w:rsidR="007A4DB2" w:rsidRPr="00B56FD7">
        <w:rPr>
          <w:bCs/>
          <w:color w:val="000000" w:themeColor="text1"/>
        </w:rPr>
        <w:t>-3.2</w:t>
      </w:r>
      <w:r w:rsidR="00301AD8" w:rsidRPr="00B56FD7">
        <w:rPr>
          <w:color w:val="000000" w:themeColor="text1"/>
        </w:rPr>
        <w:t>%;</w:t>
      </w:r>
      <w:ins w:id="30" w:author="Emily DeVoto" w:date="2022-07-14T10:31:00Z">
        <w:r w:rsidR="00914265" w:rsidRPr="00B56FD7">
          <w:rPr>
            <w:color w:val="000000" w:themeColor="text1"/>
          </w:rPr>
          <w:t xml:space="preserve"> </w:t>
        </w:r>
      </w:ins>
      <w:r w:rsidR="00301AD8" w:rsidRPr="00B56FD7">
        <w:rPr>
          <w:color w:val="000000" w:themeColor="text1"/>
        </w:rPr>
        <w:t>95%</w:t>
      </w:r>
      <w:ins w:id="31" w:author="Emily DeVoto" w:date="2022-07-14T10:31:00Z">
        <w:r w:rsidR="00914265" w:rsidRPr="00B56FD7">
          <w:rPr>
            <w:color w:val="000000" w:themeColor="text1"/>
          </w:rPr>
          <w:t xml:space="preserve"> </w:t>
        </w:r>
      </w:ins>
      <w:r w:rsidR="00301AD8" w:rsidRPr="00B56FD7">
        <w:rPr>
          <w:color w:val="000000" w:themeColor="text1"/>
        </w:rPr>
        <w:t>CrI</w:t>
      </w:r>
      <w:ins w:id="32" w:author="Emily DeVoto" w:date="2022-07-14T10:31:00Z">
        <w:r w:rsidR="00914265" w:rsidRPr="00B56FD7">
          <w:rPr>
            <w:bCs/>
            <w:color w:val="000000" w:themeColor="text1"/>
          </w:rPr>
          <w:t xml:space="preserve"> </w:t>
        </w:r>
      </w:ins>
      <w:del w:id="33" w:author="Emily DeVoto" w:date="2022-07-14T10:31:00Z">
        <w:r w:rsidR="00B80476" w:rsidRPr="00B56FD7" w:rsidDel="00914265">
          <w:rPr>
            <w:bCs/>
            <w:color w:val="000000" w:themeColor="text1"/>
          </w:rPr>
          <w:delText>-</w:delText>
        </w:r>
      </w:del>
      <w:r w:rsidR="00B80476" w:rsidRPr="00B56FD7">
        <w:rPr>
          <w:bCs/>
          <w:color w:val="000000" w:themeColor="text1"/>
        </w:rPr>
        <w:t>14.4</w:t>
      </w:r>
      <w:r w:rsidR="00301AD8" w:rsidRPr="00B56FD7">
        <w:rPr>
          <w:bCs/>
          <w:color w:val="000000" w:themeColor="text1"/>
        </w:rPr>
        <w:t>%</w:t>
      </w:r>
      <w:r w:rsidR="00301AD8" w:rsidRPr="00B56FD7">
        <w:rPr>
          <w:color w:val="000000" w:themeColor="text1"/>
        </w:rPr>
        <w:t>,</w:t>
      </w:r>
      <w:r w:rsidR="00B80476" w:rsidRPr="00B56FD7">
        <w:rPr>
          <w:color w:val="000000" w:themeColor="text1"/>
        </w:rPr>
        <w:t>10.0</w:t>
      </w:r>
      <w:r w:rsidR="00301AD8" w:rsidRPr="00B56FD7">
        <w:rPr>
          <w:color w:val="000000" w:themeColor="text1"/>
        </w:rPr>
        <w:t>%</w:t>
      </w:r>
      <w:r w:rsidR="00534B0D" w:rsidRPr="00B56FD7">
        <w:rPr>
          <w:color w:val="000000" w:themeColor="text1"/>
        </w:rPr>
        <w:t xml:space="preserve">; </w:t>
      </w:r>
      <w:r w:rsidR="00534B0D" w:rsidRPr="00B56FD7">
        <w:rPr>
          <w:bCs/>
          <w:color w:val="000000" w:themeColor="text1"/>
        </w:rPr>
        <w:t xml:space="preserve">26.7% </w:t>
      </w:r>
      <w:r w:rsidR="00534B0D" w:rsidRPr="00B56FD7">
        <w:rPr>
          <w:color w:val="000000" w:themeColor="text1"/>
        </w:rPr>
        <w:t xml:space="preserve">posterior probability of </w:t>
      </w:r>
      <w:del w:id="34" w:author="Emily DeVoto" w:date="2022-07-14T10:34:00Z">
        <w:r w:rsidR="00534B0D" w:rsidRPr="00B56FD7" w:rsidDel="00564A4B">
          <w:rPr>
            <w:color w:val="000000" w:themeColor="text1"/>
          </w:rPr>
          <w:delText xml:space="preserve">a </w:delText>
        </w:r>
      </w:del>
      <w:r w:rsidR="00534B0D" w:rsidRPr="00B56FD7">
        <w:rPr>
          <w:color w:val="000000" w:themeColor="text1"/>
        </w:rPr>
        <w:t>positive association</w:t>
      </w:r>
      <w:r w:rsidR="007A4DB2" w:rsidRPr="00B56FD7">
        <w:rPr>
          <w:color w:val="000000" w:themeColor="text1"/>
        </w:rPr>
        <w:t>)</w:t>
      </w:r>
      <w:r w:rsidR="00CE13EF" w:rsidRPr="00B56FD7">
        <w:rPr>
          <w:color w:val="000000" w:themeColor="text1"/>
        </w:rPr>
        <w:t xml:space="preserve"> and a null </w:t>
      </w:r>
      <w:r w:rsidR="00DB54CC" w:rsidRPr="00B56FD7">
        <w:rPr>
          <w:color w:val="000000" w:themeColor="text1"/>
        </w:rPr>
        <w:t>association</w:t>
      </w:r>
      <w:r w:rsidR="00CE13EF" w:rsidRPr="00B56FD7">
        <w:rPr>
          <w:color w:val="000000" w:themeColor="text1"/>
        </w:rPr>
        <w:t xml:space="preserve"> </w:t>
      </w:r>
      <w:r w:rsidR="00BF4E9F" w:rsidRPr="00B56FD7">
        <w:rPr>
          <w:color w:val="000000" w:themeColor="text1"/>
        </w:rPr>
        <w:t>for</w:t>
      </w:r>
      <w:r w:rsidR="00CE13EF" w:rsidRPr="00B56FD7">
        <w:rPr>
          <w:color w:val="000000" w:themeColor="text1"/>
        </w:rPr>
        <w:t xml:space="preserve"> non-EC </w:t>
      </w:r>
      <w:r w:rsidR="00CE13EF" w:rsidRPr="00B56FD7">
        <w:rPr>
          <w:bCs/>
        </w:rPr>
        <w:t>PM</w:t>
      </w:r>
      <w:r w:rsidR="00CE13EF" w:rsidRPr="00B56FD7">
        <w:rPr>
          <w:bCs/>
          <w:vertAlign w:val="subscript"/>
        </w:rPr>
        <w:t>2</w:t>
      </w:r>
      <w:r w:rsidR="00CE13EF" w:rsidRPr="00B56FD7">
        <w:rPr>
          <w:bCs/>
          <w:i/>
          <w:vertAlign w:val="subscript"/>
        </w:rPr>
        <w:t>.</w:t>
      </w:r>
      <w:r w:rsidR="00CE13EF" w:rsidRPr="00B56FD7">
        <w:rPr>
          <w:bCs/>
          <w:vertAlign w:val="subscript"/>
        </w:rPr>
        <w:t>5</w:t>
      </w:r>
      <w:r w:rsidR="00CE13EF" w:rsidRPr="00B56FD7">
        <w:rPr>
          <w:bCs/>
        </w:rPr>
        <w:t xml:space="preserve"> </w:t>
      </w:r>
      <w:r w:rsidR="003A45FE" w:rsidRPr="00B56FD7">
        <w:rPr>
          <w:bCs/>
        </w:rPr>
        <w:t>(SD=2.37</w:t>
      </w:r>
      <w:r w:rsidR="003A45FE" w:rsidRPr="00B56FD7">
        <w:rPr>
          <w:color w:val="000000" w:themeColor="text1"/>
        </w:rPr>
        <w:t>µg/m</w:t>
      </w:r>
      <w:r w:rsidR="003A45FE" w:rsidRPr="00B56FD7">
        <w:rPr>
          <w:color w:val="000000" w:themeColor="text1"/>
          <w:vertAlign w:val="superscript"/>
        </w:rPr>
        <w:t>3</w:t>
      </w:r>
      <w:r w:rsidR="003A45FE" w:rsidRPr="00B56FD7">
        <w:rPr>
          <w:bCs/>
        </w:rPr>
        <w:t xml:space="preserve">) </w:t>
      </w:r>
      <w:r w:rsidR="00CE13EF" w:rsidRPr="00B56FD7">
        <w:rPr>
          <w:color w:val="000000" w:themeColor="text1"/>
        </w:rPr>
        <w:t>(</w:t>
      </w:r>
      <w:r w:rsidR="00CE13EF" w:rsidRPr="00B56FD7">
        <w:rPr>
          <w:bCs/>
          <w:color w:val="000000" w:themeColor="text1"/>
        </w:rPr>
        <w:t>0.7</w:t>
      </w:r>
      <w:r w:rsidR="00CE13EF" w:rsidRPr="00B56FD7">
        <w:rPr>
          <w:color w:val="000000" w:themeColor="text1"/>
        </w:rPr>
        <w:t>%;</w:t>
      </w:r>
      <w:ins w:id="35" w:author="Emily DeVoto" w:date="2022-07-14T10:31:00Z">
        <w:r w:rsidR="00914265" w:rsidRPr="00B56FD7">
          <w:rPr>
            <w:color w:val="000000" w:themeColor="text1"/>
          </w:rPr>
          <w:t xml:space="preserve"> </w:t>
        </w:r>
      </w:ins>
      <w:r w:rsidR="00CE13EF" w:rsidRPr="00B56FD7">
        <w:rPr>
          <w:color w:val="000000" w:themeColor="text1"/>
        </w:rPr>
        <w:t>95%CrI</w:t>
      </w:r>
      <w:ins w:id="36" w:author="Emily DeVoto" w:date="2022-07-14T10:31:00Z">
        <w:r w:rsidR="00914265" w:rsidRPr="00B56FD7">
          <w:rPr>
            <w:bCs/>
            <w:color w:val="000000" w:themeColor="text1"/>
          </w:rPr>
          <w:t xml:space="preserve"> </w:t>
        </w:r>
      </w:ins>
      <w:del w:id="37" w:author="Emily DeVoto" w:date="2022-07-14T10:31:00Z">
        <w:r w:rsidR="00CE13EF" w:rsidRPr="00B56FD7" w:rsidDel="00914265">
          <w:rPr>
            <w:bCs/>
            <w:color w:val="000000" w:themeColor="text1"/>
          </w:rPr>
          <w:delText>-</w:delText>
        </w:r>
      </w:del>
      <w:r w:rsidR="00CE13EF" w:rsidRPr="00B56FD7">
        <w:rPr>
          <w:bCs/>
          <w:color w:val="000000" w:themeColor="text1"/>
        </w:rPr>
        <w:lastRenderedPageBreak/>
        <w:t>9.2%</w:t>
      </w:r>
      <w:r w:rsidR="00CE13EF" w:rsidRPr="00B56FD7">
        <w:rPr>
          <w:color w:val="000000" w:themeColor="text1"/>
        </w:rPr>
        <w:t>,12.4%)</w:t>
      </w:r>
      <w:r w:rsidR="007A4DB2" w:rsidRPr="00B56FD7">
        <w:rPr>
          <w:color w:val="000000" w:themeColor="text1"/>
        </w:rPr>
        <w:t>.</w:t>
      </w:r>
      <w:r w:rsidR="00075A9F" w:rsidRPr="00B56FD7">
        <w:rPr>
          <w:bCs/>
        </w:rPr>
        <w:t xml:space="preserve"> </w:t>
      </w:r>
      <w:r w:rsidR="004F2138" w:rsidRPr="00B56FD7">
        <w:rPr>
          <w:bCs/>
        </w:rPr>
        <w:t xml:space="preserve">We found no association </w:t>
      </w:r>
      <w:r w:rsidR="005F5BB1" w:rsidRPr="00B56FD7">
        <w:rPr>
          <w:bCs/>
        </w:rPr>
        <w:t>between ALS and</w:t>
      </w:r>
      <w:r w:rsidR="004F2138" w:rsidRPr="00B56FD7">
        <w:rPr>
          <w:bCs/>
        </w:rPr>
        <w:t xml:space="preserve"> joint or </w:t>
      </w:r>
      <w:r w:rsidR="00A65187" w:rsidRPr="00B56FD7">
        <w:rPr>
          <w:bCs/>
        </w:rPr>
        <w:t>average</w:t>
      </w:r>
      <w:r w:rsidR="004F2138" w:rsidRPr="00B56FD7">
        <w:rPr>
          <w:bCs/>
        </w:rPr>
        <w:t xml:space="preserve"> traffic pollution</w:t>
      </w:r>
      <w:r w:rsidR="00850930" w:rsidRPr="00B56FD7">
        <w:rPr>
          <w:bCs/>
        </w:rPr>
        <w:t xml:space="preserve"> concentrations</w:t>
      </w:r>
      <w:r w:rsidR="004F2138" w:rsidRPr="00B56FD7">
        <w:rPr>
          <w:bCs/>
        </w:rPr>
        <w:t>.</w:t>
      </w:r>
      <w:r w:rsidR="00075A9F" w:rsidRPr="00B56FD7">
        <w:rPr>
          <w:color w:val="000000" w:themeColor="text1"/>
        </w:rPr>
        <w:t xml:space="preserve"> </w:t>
      </w:r>
    </w:p>
    <w:p w14:paraId="68D840FB" w14:textId="77777777" w:rsidR="00666546" w:rsidRPr="00B56FD7" w:rsidRDefault="00666546">
      <w:pPr>
        <w:rPr>
          <w:color w:val="000000" w:themeColor="text1"/>
        </w:rPr>
        <w:pPrChange w:id="38" w:author="Emily DeVoto" w:date="2022-07-14T10:17:00Z">
          <w:pPr>
            <w:jc w:val="both"/>
          </w:pPr>
        </w:pPrChange>
      </w:pPr>
    </w:p>
    <w:p w14:paraId="694E7838" w14:textId="78209292" w:rsidR="00BB2133" w:rsidRPr="00B56FD7" w:rsidRDefault="00E27205">
      <w:pPr>
        <w:pPrChange w:id="39" w:author="Emily DeVoto" w:date="2022-07-14T10:17:00Z">
          <w:pPr>
            <w:jc w:val="both"/>
          </w:pPr>
        </w:pPrChange>
      </w:pPr>
      <w:r w:rsidRPr="00B56FD7">
        <w:rPr>
          <w:b/>
        </w:rPr>
        <w:t>Conclusion</w:t>
      </w:r>
      <w:r w:rsidR="00C768EE" w:rsidRPr="00B56FD7">
        <w:rPr>
          <w:b/>
        </w:rPr>
        <w:t>s:</w:t>
      </w:r>
      <w:r w:rsidRPr="00B56FD7">
        <w:rPr>
          <w:bCs/>
        </w:rPr>
        <w:t xml:space="preserve"> </w:t>
      </w:r>
      <w:r w:rsidR="00130EC4" w:rsidRPr="00B56FD7">
        <w:rPr>
          <w:bCs/>
        </w:rPr>
        <w:t xml:space="preserve">This study found </w:t>
      </w:r>
      <w:del w:id="40" w:author="Emily DeVoto" w:date="2022-07-14T10:35:00Z">
        <w:r w:rsidR="00130EC4" w:rsidRPr="00B56FD7" w:rsidDel="00564A4B">
          <w:delText>a</w:delText>
        </w:r>
        <w:r w:rsidR="005D4AE9" w:rsidRPr="00B56FD7" w:rsidDel="00564A4B">
          <w:delText xml:space="preserve"> </w:delText>
        </w:r>
      </w:del>
      <w:r w:rsidR="00B60C18" w:rsidRPr="00B56FD7">
        <w:t>high probability of a</w:t>
      </w:r>
      <w:r w:rsidR="005D4AE9" w:rsidRPr="00B56FD7">
        <w:t xml:space="preserve"> positive association between ALS diagnosis and </w:t>
      </w:r>
      <w:r w:rsidR="00E44D9B" w:rsidRPr="00B56FD7">
        <w:t>EC concentration</w:t>
      </w:r>
      <w:r w:rsidR="005D4AE9" w:rsidRPr="00B56FD7">
        <w:t xml:space="preserve">. Further work is needed to understand the role of </w:t>
      </w:r>
      <w:r w:rsidR="001E6A35" w:rsidRPr="00B56FD7">
        <w:t xml:space="preserve">traffic-related </w:t>
      </w:r>
      <w:r w:rsidR="005D4AE9" w:rsidRPr="00B56FD7">
        <w:t xml:space="preserve">air pollution </w:t>
      </w:r>
      <w:ins w:id="41" w:author="Emily DeVoto" w:date="2022-07-14T10:32:00Z">
        <w:r w:rsidR="00914265" w:rsidRPr="00B56FD7">
          <w:t>i</w:t>
        </w:r>
      </w:ins>
      <w:del w:id="42" w:author="Emily DeVoto" w:date="2022-07-14T10:32:00Z">
        <w:r w:rsidR="005D4AE9" w:rsidRPr="00B56FD7" w:rsidDel="00914265">
          <w:delText>o</w:delText>
        </w:r>
      </w:del>
      <w:r w:rsidR="005D4AE9" w:rsidRPr="00B56FD7">
        <w:t>n ALS pathogenesis.</w:t>
      </w:r>
    </w:p>
    <w:p w14:paraId="281E0A2B" w14:textId="77777777" w:rsidR="00BB2133" w:rsidRPr="00B56FD7" w:rsidRDefault="00BB2133" w:rsidP="00C7042E"/>
    <w:p w14:paraId="6DCDC675" w14:textId="69F81CA8" w:rsidR="00BB2133" w:rsidRPr="00B56FD7" w:rsidRDefault="00BB2133" w:rsidP="00C7042E">
      <w:pPr>
        <w:rPr>
          <w:b/>
          <w:bCs/>
        </w:rPr>
      </w:pPr>
      <w:r w:rsidRPr="00B56FD7">
        <w:rPr>
          <w:b/>
          <w:bCs/>
        </w:rPr>
        <w:t>Abbreviations:</w:t>
      </w:r>
    </w:p>
    <w:p w14:paraId="57CC732C" w14:textId="67A8AEBE" w:rsidR="00FD19BF" w:rsidRPr="00B56FD7" w:rsidRDefault="00252AC0" w:rsidP="00C7042E">
      <w:r w:rsidRPr="00B56FD7">
        <w:rPr>
          <w:color w:val="000000" w:themeColor="text1"/>
        </w:rPr>
        <w:t>ALS</w:t>
      </w:r>
      <w:r w:rsidRPr="00B56FD7">
        <w:rPr>
          <w:b/>
        </w:rPr>
        <w:tab/>
      </w:r>
      <w:r w:rsidR="00FD19BF" w:rsidRPr="00B56FD7">
        <w:rPr>
          <w:b/>
        </w:rPr>
        <w:tab/>
      </w:r>
      <w:r w:rsidR="004E045E" w:rsidRPr="00B56FD7">
        <w:rPr>
          <w:b/>
        </w:rPr>
        <w:tab/>
      </w:r>
      <w:r w:rsidR="00C16D47" w:rsidRPr="00B56FD7">
        <w:rPr>
          <w:b/>
        </w:rPr>
        <w:tab/>
      </w:r>
      <w:r w:rsidR="00A12AB5" w:rsidRPr="00B56FD7">
        <w:t>Amyotrophic lateral sclerosis</w:t>
      </w:r>
    </w:p>
    <w:p w14:paraId="4D44A5A2" w14:textId="6BEF5DD7" w:rsidR="00A213BA" w:rsidRPr="00B56FD7" w:rsidRDefault="00A213BA" w:rsidP="00C7042E">
      <w:pPr>
        <w:rPr>
          <w:color w:val="000000" w:themeColor="text1"/>
        </w:rPr>
      </w:pPr>
      <w:commentRangeStart w:id="43"/>
      <w:r w:rsidRPr="00B56FD7">
        <w:t>BKMR</w:t>
      </w:r>
      <w:r w:rsidRPr="00B56FD7">
        <w:tab/>
      </w:r>
      <w:r w:rsidRPr="00B56FD7">
        <w:tab/>
      </w:r>
      <w:r w:rsidRPr="00B56FD7">
        <w:tab/>
      </w:r>
      <w:r w:rsidRPr="00B56FD7">
        <w:tab/>
      </w:r>
      <w:r w:rsidRPr="00B56FD7">
        <w:rPr>
          <w:color w:val="000000" w:themeColor="text1"/>
        </w:rPr>
        <w:t xml:space="preserve">Bayesian </w:t>
      </w:r>
      <w:r w:rsidR="00574633" w:rsidRPr="00B56FD7">
        <w:rPr>
          <w:color w:val="000000" w:themeColor="text1"/>
        </w:rPr>
        <w:t>k</w:t>
      </w:r>
      <w:r w:rsidRPr="00B56FD7">
        <w:rPr>
          <w:color w:val="000000" w:themeColor="text1"/>
        </w:rPr>
        <w:t xml:space="preserve">ernel </w:t>
      </w:r>
      <w:r w:rsidR="00574633" w:rsidRPr="00B56FD7">
        <w:rPr>
          <w:color w:val="000000" w:themeColor="text1"/>
        </w:rPr>
        <w:t>m</w:t>
      </w:r>
      <w:r w:rsidRPr="00B56FD7">
        <w:rPr>
          <w:color w:val="000000" w:themeColor="text1"/>
        </w:rPr>
        <w:t xml:space="preserve">achine </w:t>
      </w:r>
      <w:r w:rsidR="00574633" w:rsidRPr="00B56FD7">
        <w:rPr>
          <w:color w:val="000000" w:themeColor="text1"/>
        </w:rPr>
        <w:t>r</w:t>
      </w:r>
      <w:r w:rsidRPr="00B56FD7">
        <w:rPr>
          <w:color w:val="000000" w:themeColor="text1"/>
        </w:rPr>
        <w:t>egression</w:t>
      </w:r>
      <w:commentRangeEnd w:id="43"/>
      <w:r w:rsidR="00FC556D">
        <w:rPr>
          <w:rStyle w:val="CommentReference"/>
          <w:rFonts w:asciiTheme="minorHAnsi" w:eastAsiaTheme="minorHAnsi" w:hAnsiTheme="minorHAnsi" w:cstheme="minorBidi"/>
          <w:lang w:val="en-GB"/>
        </w:rPr>
        <w:commentReference w:id="43"/>
      </w:r>
    </w:p>
    <w:p w14:paraId="58EFDF37" w14:textId="5657330A" w:rsidR="005F18B2" w:rsidRPr="00B56FD7" w:rsidRDefault="005F18B2" w:rsidP="00C7042E">
      <w:pPr>
        <w:rPr>
          <w:bCs/>
        </w:rPr>
      </w:pPr>
      <w:r w:rsidRPr="00B56FD7">
        <w:rPr>
          <w:color w:val="000000" w:themeColor="text1"/>
        </w:rPr>
        <w:t>BMI</w:t>
      </w:r>
      <w:r w:rsidRPr="00B56FD7">
        <w:rPr>
          <w:color w:val="000000" w:themeColor="text1"/>
        </w:rPr>
        <w:tab/>
      </w:r>
      <w:r w:rsidRPr="00B56FD7">
        <w:rPr>
          <w:color w:val="000000" w:themeColor="text1"/>
        </w:rPr>
        <w:tab/>
      </w:r>
      <w:r w:rsidRPr="00B56FD7">
        <w:rPr>
          <w:color w:val="000000" w:themeColor="text1"/>
        </w:rPr>
        <w:tab/>
      </w:r>
      <w:r w:rsidRPr="00B56FD7">
        <w:rPr>
          <w:color w:val="000000" w:themeColor="text1"/>
        </w:rPr>
        <w:tab/>
        <w:t xml:space="preserve">Body </w:t>
      </w:r>
      <w:r w:rsidR="00C33611" w:rsidRPr="00B56FD7">
        <w:rPr>
          <w:color w:val="000000" w:themeColor="text1"/>
        </w:rPr>
        <w:t>m</w:t>
      </w:r>
      <w:r w:rsidRPr="00B56FD7">
        <w:rPr>
          <w:color w:val="000000" w:themeColor="text1"/>
        </w:rPr>
        <w:t xml:space="preserve">ass </w:t>
      </w:r>
      <w:r w:rsidR="00C33611" w:rsidRPr="00B56FD7">
        <w:rPr>
          <w:color w:val="000000" w:themeColor="text1"/>
        </w:rPr>
        <w:t>i</w:t>
      </w:r>
      <w:r w:rsidRPr="00B56FD7">
        <w:rPr>
          <w:color w:val="000000" w:themeColor="text1"/>
        </w:rPr>
        <w:t>ndex</w:t>
      </w:r>
    </w:p>
    <w:p w14:paraId="2BE76AA7" w14:textId="2653CAE4" w:rsidR="00387C2D" w:rsidRPr="00B56FD7" w:rsidRDefault="00387C2D" w:rsidP="00C7042E">
      <w:pPr>
        <w:rPr>
          <w:bCs/>
        </w:rPr>
      </w:pPr>
      <w:r w:rsidRPr="00B56FD7">
        <w:rPr>
          <w:color w:val="000000" w:themeColor="text1"/>
        </w:rPr>
        <w:t>CO</w:t>
      </w:r>
      <w:r w:rsidRPr="00B56FD7">
        <w:rPr>
          <w:b/>
        </w:rPr>
        <w:t xml:space="preserve"> </w:t>
      </w:r>
      <w:r w:rsidRPr="00B56FD7">
        <w:rPr>
          <w:b/>
        </w:rPr>
        <w:tab/>
      </w:r>
      <w:r w:rsidRPr="00B56FD7">
        <w:rPr>
          <w:b/>
        </w:rPr>
        <w:tab/>
      </w:r>
      <w:r w:rsidR="004E045E" w:rsidRPr="00B56FD7">
        <w:rPr>
          <w:b/>
        </w:rPr>
        <w:tab/>
      </w:r>
      <w:r w:rsidR="00C16D47" w:rsidRPr="00B56FD7">
        <w:rPr>
          <w:b/>
        </w:rPr>
        <w:tab/>
      </w:r>
      <w:r w:rsidR="001A1AA5" w:rsidRPr="00B56FD7">
        <w:rPr>
          <w:bCs/>
        </w:rPr>
        <w:t>Carbon monoxide</w:t>
      </w:r>
    </w:p>
    <w:p w14:paraId="519C9A8A" w14:textId="779B5C53" w:rsidR="00DB18B1" w:rsidRPr="00B56FD7" w:rsidRDefault="00DB18B1" w:rsidP="00C7042E">
      <w:pPr>
        <w:rPr>
          <w:bCs/>
        </w:rPr>
      </w:pPr>
      <w:r w:rsidRPr="00B56FD7">
        <w:rPr>
          <w:bCs/>
        </w:rPr>
        <w:t>CrI</w:t>
      </w:r>
      <w:r w:rsidRPr="00B56FD7">
        <w:rPr>
          <w:bCs/>
        </w:rPr>
        <w:tab/>
      </w:r>
      <w:r w:rsidRPr="00B56FD7">
        <w:rPr>
          <w:bCs/>
        </w:rPr>
        <w:tab/>
      </w:r>
      <w:r w:rsidR="004E045E" w:rsidRPr="00B56FD7">
        <w:rPr>
          <w:bCs/>
        </w:rPr>
        <w:tab/>
      </w:r>
      <w:r w:rsidR="00C16D47" w:rsidRPr="00B56FD7">
        <w:rPr>
          <w:bCs/>
        </w:rPr>
        <w:tab/>
      </w:r>
      <w:r w:rsidR="00A84FE9" w:rsidRPr="00B56FD7">
        <w:rPr>
          <w:color w:val="000000" w:themeColor="text1"/>
        </w:rPr>
        <w:t>Credible interval</w:t>
      </w:r>
    </w:p>
    <w:p w14:paraId="0D5D1456" w14:textId="79624658" w:rsidR="00C16D47" w:rsidRPr="00B56FD7" w:rsidRDefault="00C16D47" w:rsidP="00C7042E">
      <w:pPr>
        <w:rPr>
          <w:bCs/>
        </w:rPr>
      </w:pPr>
      <w:r w:rsidRPr="00B56FD7">
        <w:rPr>
          <w:bCs/>
          <w:color w:val="000000" w:themeColor="text1"/>
        </w:rPr>
        <w:t>DEHM-UBM-AirGIS</w:t>
      </w:r>
      <w:r w:rsidRPr="00B56FD7">
        <w:rPr>
          <w:bCs/>
          <w:color w:val="000000" w:themeColor="text1"/>
        </w:rPr>
        <w:tab/>
      </w:r>
      <w:r w:rsidRPr="00B56FD7">
        <w:rPr>
          <w:bCs/>
          <w:color w:val="000000" w:themeColor="text1"/>
        </w:rPr>
        <w:tab/>
        <w:t xml:space="preserve">Spatio-temporal air pollution </w:t>
      </w:r>
      <w:del w:id="44" w:author="Emily DeVoto" w:date="2022-07-14T10:46:00Z">
        <w:r w:rsidRPr="00B56FD7" w:rsidDel="00CC4FA8">
          <w:rPr>
            <w:bCs/>
            <w:color w:val="000000" w:themeColor="text1"/>
          </w:rPr>
          <w:delText>modelling</w:delText>
        </w:r>
      </w:del>
      <w:ins w:id="45" w:author="Emily DeVoto" w:date="2022-07-14T10:46:00Z">
        <w:r w:rsidR="00CC4FA8" w:rsidRPr="00B56FD7">
          <w:rPr>
            <w:bCs/>
            <w:color w:val="000000" w:themeColor="text1"/>
          </w:rPr>
          <w:t>modeling</w:t>
        </w:r>
      </w:ins>
      <w:r w:rsidRPr="00B56FD7">
        <w:rPr>
          <w:bCs/>
          <w:color w:val="000000" w:themeColor="text1"/>
        </w:rPr>
        <w:t xml:space="preserve"> system used in study</w:t>
      </w:r>
    </w:p>
    <w:p w14:paraId="1EB2C85E" w14:textId="78445339" w:rsidR="00387C2D" w:rsidRPr="00B56FD7" w:rsidRDefault="00387C2D" w:rsidP="00C7042E">
      <w:pPr>
        <w:rPr>
          <w:bCs/>
        </w:rPr>
      </w:pPr>
      <w:r w:rsidRPr="00B56FD7">
        <w:rPr>
          <w:bCs/>
        </w:rPr>
        <w:t>EC</w:t>
      </w:r>
      <w:r w:rsidRPr="00B56FD7">
        <w:rPr>
          <w:bCs/>
        </w:rPr>
        <w:tab/>
      </w:r>
      <w:r w:rsidRPr="00B56FD7">
        <w:rPr>
          <w:bCs/>
        </w:rPr>
        <w:tab/>
      </w:r>
      <w:r w:rsidR="004E045E" w:rsidRPr="00B56FD7">
        <w:rPr>
          <w:bCs/>
        </w:rPr>
        <w:tab/>
      </w:r>
      <w:r w:rsidR="00C16D47" w:rsidRPr="00B56FD7">
        <w:rPr>
          <w:bCs/>
        </w:rPr>
        <w:tab/>
      </w:r>
      <w:r w:rsidR="0023021B" w:rsidRPr="00B56FD7">
        <w:rPr>
          <w:bCs/>
        </w:rPr>
        <w:t>Elemental carbon</w:t>
      </w:r>
    </w:p>
    <w:p w14:paraId="0D19B281" w14:textId="22D36D36" w:rsidR="00387C2D" w:rsidRPr="00B56FD7" w:rsidRDefault="00387C2D" w:rsidP="00C7042E">
      <w:pPr>
        <w:rPr>
          <w:bCs/>
          <w:color w:val="000000" w:themeColor="text1"/>
        </w:rPr>
      </w:pPr>
      <w:r w:rsidRPr="00B56FD7">
        <w:rPr>
          <w:bCs/>
        </w:rPr>
        <w:t>ICD</w:t>
      </w:r>
      <w:r w:rsidRPr="00B56FD7">
        <w:rPr>
          <w:bCs/>
        </w:rPr>
        <w:tab/>
      </w:r>
      <w:r w:rsidRPr="00B56FD7">
        <w:rPr>
          <w:bCs/>
        </w:rPr>
        <w:tab/>
      </w:r>
      <w:r w:rsidR="004E045E" w:rsidRPr="00B56FD7">
        <w:rPr>
          <w:bCs/>
        </w:rPr>
        <w:tab/>
      </w:r>
      <w:r w:rsidR="00C16D47" w:rsidRPr="00B56FD7">
        <w:rPr>
          <w:bCs/>
        </w:rPr>
        <w:tab/>
      </w:r>
      <w:r w:rsidR="001B504A" w:rsidRPr="00B56FD7">
        <w:rPr>
          <w:bCs/>
          <w:color w:val="000000" w:themeColor="text1"/>
        </w:rPr>
        <w:t>International Classification of Diseases</w:t>
      </w:r>
    </w:p>
    <w:p w14:paraId="24117541" w14:textId="316A9825" w:rsidR="00530C4E" w:rsidRPr="00B56FD7" w:rsidRDefault="00530C4E" w:rsidP="00C7042E">
      <w:pPr>
        <w:rPr>
          <w:iCs/>
        </w:rPr>
      </w:pPr>
      <w:r w:rsidRPr="00B56FD7">
        <w:rPr>
          <w:bCs/>
        </w:rPr>
        <w:t>IQR</w:t>
      </w:r>
      <w:r w:rsidRPr="00B56FD7">
        <w:rPr>
          <w:bCs/>
        </w:rPr>
        <w:tab/>
      </w:r>
      <w:r w:rsidRPr="00B56FD7">
        <w:rPr>
          <w:bCs/>
        </w:rPr>
        <w:tab/>
      </w:r>
      <w:r w:rsidRPr="00B56FD7">
        <w:rPr>
          <w:bCs/>
        </w:rPr>
        <w:tab/>
      </w:r>
      <w:r w:rsidRPr="00B56FD7">
        <w:rPr>
          <w:bCs/>
        </w:rPr>
        <w:tab/>
      </w:r>
      <w:r w:rsidR="00CD465A" w:rsidRPr="00B56FD7">
        <w:rPr>
          <w:iCs/>
        </w:rPr>
        <w:t xml:space="preserve">Interquartile </w:t>
      </w:r>
      <w:r w:rsidR="004D441C" w:rsidRPr="00B56FD7">
        <w:rPr>
          <w:iCs/>
        </w:rPr>
        <w:t>r</w:t>
      </w:r>
      <w:r w:rsidR="00CD465A" w:rsidRPr="00B56FD7">
        <w:rPr>
          <w:iCs/>
        </w:rPr>
        <w:t>ange</w:t>
      </w:r>
    </w:p>
    <w:p w14:paraId="3A671B80" w14:textId="5FB74024" w:rsidR="004D441C" w:rsidRPr="00B56FD7" w:rsidRDefault="004D441C" w:rsidP="00C7042E">
      <w:pPr>
        <w:rPr>
          <w:bCs/>
        </w:rPr>
      </w:pPr>
      <w:r w:rsidRPr="00B56FD7">
        <w:rPr>
          <w:iCs/>
        </w:rPr>
        <w:t>IR</w:t>
      </w:r>
      <w:r w:rsidRPr="00B56FD7">
        <w:rPr>
          <w:iCs/>
        </w:rPr>
        <w:tab/>
      </w:r>
      <w:r w:rsidRPr="00B56FD7">
        <w:rPr>
          <w:iCs/>
        </w:rPr>
        <w:tab/>
      </w:r>
      <w:r w:rsidRPr="00B56FD7">
        <w:rPr>
          <w:iCs/>
        </w:rPr>
        <w:tab/>
      </w:r>
      <w:r w:rsidRPr="00B56FD7">
        <w:rPr>
          <w:iCs/>
        </w:rPr>
        <w:tab/>
      </w:r>
      <w:r w:rsidRPr="00B56FD7">
        <w:rPr>
          <w:color w:val="000000"/>
        </w:rPr>
        <w:t>Incidence ratio</w:t>
      </w:r>
    </w:p>
    <w:p w14:paraId="7AFF587F" w14:textId="6CADD488" w:rsidR="008B714A" w:rsidRPr="00B56FD7" w:rsidRDefault="008B714A" w:rsidP="00C7042E">
      <w:pPr>
        <w:rPr>
          <w:color w:val="000000" w:themeColor="text1"/>
        </w:rPr>
      </w:pPr>
      <w:r w:rsidRPr="00B56FD7">
        <w:rPr>
          <w:color w:val="000000" w:themeColor="text1"/>
        </w:rPr>
        <w:t>Non-EC PM</w:t>
      </w:r>
      <w:r w:rsidRPr="00B56FD7">
        <w:rPr>
          <w:color w:val="000000" w:themeColor="text1"/>
          <w:vertAlign w:val="subscript"/>
        </w:rPr>
        <w:t>2.5</w:t>
      </w:r>
      <w:r w:rsidRPr="00B56FD7">
        <w:rPr>
          <w:color w:val="000000" w:themeColor="text1"/>
          <w:vertAlign w:val="subscript"/>
        </w:rPr>
        <w:tab/>
      </w:r>
      <w:r w:rsidR="004E045E" w:rsidRPr="00B56FD7">
        <w:rPr>
          <w:color w:val="000000" w:themeColor="text1"/>
          <w:vertAlign w:val="subscript"/>
        </w:rPr>
        <w:tab/>
      </w:r>
      <w:r w:rsidR="00C16D47" w:rsidRPr="00B56FD7">
        <w:rPr>
          <w:color w:val="000000" w:themeColor="text1"/>
          <w:vertAlign w:val="subscript"/>
        </w:rPr>
        <w:tab/>
      </w:r>
      <w:r w:rsidR="00C33EBA" w:rsidRPr="00B56FD7">
        <w:rPr>
          <w:color w:val="000000" w:themeColor="text1"/>
        </w:rPr>
        <w:t>Non-</w:t>
      </w:r>
      <w:r w:rsidR="00C33EBA" w:rsidRPr="00B56FD7">
        <w:rPr>
          <w:bCs/>
        </w:rPr>
        <w:t xml:space="preserve">elemental carbon fine </w:t>
      </w:r>
      <w:r w:rsidR="002A16C1" w:rsidRPr="00B56FD7">
        <w:rPr>
          <w:bCs/>
        </w:rPr>
        <w:t>particles</w:t>
      </w:r>
    </w:p>
    <w:p w14:paraId="5FF1CB15" w14:textId="63BF440A" w:rsidR="00FD19BF" w:rsidRPr="00B56FD7" w:rsidRDefault="00FD19BF" w:rsidP="00C7042E">
      <w:pPr>
        <w:rPr>
          <w:bCs/>
        </w:rPr>
      </w:pPr>
      <w:r w:rsidRPr="00B56FD7">
        <w:rPr>
          <w:color w:val="000000" w:themeColor="text1"/>
        </w:rPr>
        <w:t>NO</w:t>
      </w:r>
      <w:r w:rsidRPr="00B56FD7">
        <w:rPr>
          <w:color w:val="000000" w:themeColor="text1"/>
          <w:vertAlign w:val="subscript"/>
        </w:rPr>
        <w:t>x</w:t>
      </w:r>
      <w:r w:rsidRPr="00B56FD7">
        <w:rPr>
          <w:b/>
        </w:rPr>
        <w:t xml:space="preserve"> </w:t>
      </w:r>
      <w:r w:rsidRPr="00B56FD7">
        <w:rPr>
          <w:b/>
        </w:rPr>
        <w:tab/>
      </w:r>
      <w:r w:rsidRPr="00B56FD7">
        <w:rPr>
          <w:b/>
        </w:rPr>
        <w:tab/>
      </w:r>
      <w:r w:rsidR="004E045E" w:rsidRPr="00B56FD7">
        <w:rPr>
          <w:b/>
        </w:rPr>
        <w:tab/>
      </w:r>
      <w:r w:rsidR="00C16D47" w:rsidRPr="00B56FD7">
        <w:rPr>
          <w:b/>
        </w:rPr>
        <w:tab/>
      </w:r>
      <w:r w:rsidR="00C26C40" w:rsidRPr="00B56FD7">
        <w:rPr>
          <w:bCs/>
        </w:rPr>
        <w:t>Nitrogen oxides</w:t>
      </w:r>
    </w:p>
    <w:p w14:paraId="18221A76" w14:textId="3BA21D5B" w:rsidR="00975040" w:rsidRPr="00B56FD7" w:rsidRDefault="00975040" w:rsidP="00C7042E">
      <w:pPr>
        <w:rPr>
          <w:b/>
        </w:rPr>
      </w:pPr>
      <w:r w:rsidRPr="00B56FD7">
        <w:rPr>
          <w:bCs/>
        </w:rPr>
        <w:t>O</w:t>
      </w:r>
      <w:r w:rsidRPr="00B56FD7">
        <w:rPr>
          <w:bCs/>
          <w:vertAlign w:val="subscript"/>
        </w:rPr>
        <w:t>3</w:t>
      </w:r>
      <w:r w:rsidRPr="00B56FD7">
        <w:rPr>
          <w:bCs/>
          <w:vertAlign w:val="subscript"/>
        </w:rPr>
        <w:tab/>
      </w:r>
      <w:r w:rsidRPr="00B56FD7">
        <w:rPr>
          <w:bCs/>
          <w:vertAlign w:val="subscript"/>
        </w:rPr>
        <w:tab/>
      </w:r>
      <w:r w:rsidRPr="00B56FD7">
        <w:rPr>
          <w:bCs/>
          <w:vertAlign w:val="subscript"/>
        </w:rPr>
        <w:tab/>
      </w:r>
      <w:r w:rsidR="00C16D47" w:rsidRPr="00B56FD7">
        <w:rPr>
          <w:bCs/>
          <w:vertAlign w:val="subscript"/>
        </w:rPr>
        <w:tab/>
      </w:r>
      <w:r w:rsidR="0071579A" w:rsidRPr="00B56FD7">
        <w:rPr>
          <w:bCs/>
        </w:rPr>
        <w:t>Ozone</w:t>
      </w:r>
    </w:p>
    <w:p w14:paraId="7F7BDCC0" w14:textId="554D1136" w:rsidR="00FD05AD" w:rsidRPr="00B56FD7" w:rsidRDefault="00FD19BF" w:rsidP="00C7042E">
      <w:pPr>
        <w:rPr>
          <w:color w:val="000000" w:themeColor="text1"/>
        </w:rPr>
      </w:pPr>
      <w:r w:rsidRPr="00B56FD7">
        <w:rPr>
          <w:color w:val="000000" w:themeColor="text1"/>
        </w:rPr>
        <w:t>PM</w:t>
      </w:r>
      <w:r w:rsidRPr="00B56FD7">
        <w:rPr>
          <w:color w:val="000000" w:themeColor="text1"/>
          <w:vertAlign w:val="subscript"/>
        </w:rPr>
        <w:t>2.5</w:t>
      </w:r>
      <w:r w:rsidRPr="00B56FD7">
        <w:rPr>
          <w:color w:val="000000" w:themeColor="text1"/>
          <w:vertAlign w:val="subscript"/>
        </w:rPr>
        <w:tab/>
      </w:r>
      <w:r w:rsidRPr="00B56FD7">
        <w:rPr>
          <w:color w:val="000000" w:themeColor="text1"/>
          <w:vertAlign w:val="subscript"/>
        </w:rPr>
        <w:tab/>
      </w:r>
      <w:r w:rsidR="004E045E" w:rsidRPr="00B56FD7">
        <w:rPr>
          <w:color w:val="000000" w:themeColor="text1"/>
          <w:vertAlign w:val="subscript"/>
        </w:rPr>
        <w:tab/>
      </w:r>
      <w:r w:rsidR="00C16D47" w:rsidRPr="00B56FD7">
        <w:rPr>
          <w:color w:val="000000" w:themeColor="text1"/>
          <w:vertAlign w:val="subscript"/>
        </w:rPr>
        <w:tab/>
      </w:r>
      <w:r w:rsidR="007C23FA" w:rsidRPr="00B56FD7">
        <w:rPr>
          <w:color w:val="000000" w:themeColor="text1"/>
        </w:rPr>
        <w:t>Fine particles</w:t>
      </w:r>
    </w:p>
    <w:p w14:paraId="6796CB07" w14:textId="089A26B4" w:rsidR="00C735B5" w:rsidRPr="00B56FD7" w:rsidRDefault="00FD05AD" w:rsidP="00C7042E">
      <w:pPr>
        <w:rPr>
          <w:color w:val="000000" w:themeColor="text1"/>
        </w:rPr>
      </w:pPr>
      <w:r w:rsidRPr="00B56FD7">
        <w:rPr>
          <w:color w:val="000000" w:themeColor="text1"/>
        </w:rPr>
        <w:lastRenderedPageBreak/>
        <w:t>SD</w:t>
      </w:r>
      <w:r w:rsidRPr="00B56FD7">
        <w:rPr>
          <w:color w:val="000000" w:themeColor="text1"/>
        </w:rPr>
        <w:tab/>
      </w:r>
      <w:r w:rsidRPr="00B56FD7">
        <w:rPr>
          <w:color w:val="000000" w:themeColor="text1"/>
        </w:rPr>
        <w:tab/>
      </w:r>
      <w:r w:rsidR="004E045E" w:rsidRPr="00B56FD7">
        <w:rPr>
          <w:color w:val="000000" w:themeColor="text1"/>
        </w:rPr>
        <w:tab/>
      </w:r>
      <w:r w:rsidR="00C16D47" w:rsidRPr="00B56FD7">
        <w:rPr>
          <w:color w:val="000000" w:themeColor="text1"/>
        </w:rPr>
        <w:tab/>
      </w:r>
      <w:r w:rsidR="005512E4" w:rsidRPr="00B56FD7">
        <w:rPr>
          <w:color w:val="000000" w:themeColor="text1"/>
        </w:rPr>
        <w:t>Standard deviation</w:t>
      </w:r>
    </w:p>
    <w:p w14:paraId="7462D3AF" w14:textId="7BB9E61B" w:rsidR="00893A34" w:rsidRPr="00B56FD7" w:rsidRDefault="00C735B5" w:rsidP="00C7042E">
      <w:pPr>
        <w:rPr>
          <w:bCs/>
          <w:color w:val="000000" w:themeColor="text1"/>
        </w:rPr>
      </w:pPr>
      <w:r w:rsidRPr="00B56FD7">
        <w:rPr>
          <w:color w:val="000000" w:themeColor="text1"/>
        </w:rPr>
        <w:t>SES</w:t>
      </w:r>
      <w:r w:rsidRPr="00B56FD7">
        <w:rPr>
          <w:color w:val="000000" w:themeColor="text1"/>
        </w:rPr>
        <w:tab/>
      </w:r>
      <w:r w:rsidRPr="00B56FD7">
        <w:rPr>
          <w:color w:val="000000" w:themeColor="text1"/>
        </w:rPr>
        <w:tab/>
      </w:r>
      <w:r w:rsidRPr="00B56FD7">
        <w:rPr>
          <w:color w:val="000000" w:themeColor="text1"/>
        </w:rPr>
        <w:tab/>
      </w:r>
      <w:r w:rsidR="00C16D47" w:rsidRPr="00B56FD7">
        <w:rPr>
          <w:color w:val="000000" w:themeColor="text1"/>
        </w:rPr>
        <w:tab/>
      </w:r>
      <w:r w:rsidR="005643A4" w:rsidRPr="00B56FD7">
        <w:rPr>
          <w:bCs/>
          <w:color w:val="000000" w:themeColor="text1"/>
        </w:rPr>
        <w:t>S</w:t>
      </w:r>
      <w:r w:rsidR="00E6303A" w:rsidRPr="00B56FD7">
        <w:rPr>
          <w:bCs/>
          <w:color w:val="000000" w:themeColor="text1"/>
        </w:rPr>
        <w:t xml:space="preserve">ocioeconomic status </w:t>
      </w:r>
      <w:r w:rsidR="00893A34" w:rsidRPr="00B56FD7">
        <w:rPr>
          <w:b/>
        </w:rPr>
        <w:br w:type="page"/>
      </w:r>
    </w:p>
    <w:p w14:paraId="58739CEF" w14:textId="4E1113F6" w:rsidR="00835173" w:rsidRPr="00B56FD7" w:rsidRDefault="00F255A6">
      <w:pPr>
        <w:rPr>
          <w:i/>
          <w:iCs/>
        </w:rPr>
        <w:pPrChange w:id="46" w:author="Emily DeVoto" w:date="2022-07-14T10:17:00Z">
          <w:pPr>
            <w:jc w:val="both"/>
          </w:pPr>
        </w:pPrChange>
      </w:pPr>
      <w:r w:rsidRPr="00B56FD7">
        <w:rPr>
          <w:b/>
        </w:rPr>
        <w:lastRenderedPageBreak/>
        <w:t>Introduction</w:t>
      </w:r>
      <w:r w:rsidR="003A1749" w:rsidRPr="00B56FD7">
        <w:rPr>
          <w:b/>
        </w:rPr>
        <w:br/>
      </w:r>
      <w:r w:rsidR="00AB3B45" w:rsidRPr="00B56FD7">
        <w:rPr>
          <w:color w:val="000000" w:themeColor="text1"/>
        </w:rPr>
        <w:t>Amyotrophic lateral sclerosis (ALS) is a devastating and fatal neurodegenerative disease,</w:t>
      </w:r>
      <w:r w:rsidR="00ED0B21" w:rsidRPr="00B56FD7">
        <w:rPr>
          <w:color w:val="000000" w:themeColor="text1"/>
        </w:rPr>
        <w:fldChar w:fldCharType="begin"/>
      </w:r>
      <w:r w:rsidR="004B132D" w:rsidRPr="00B56FD7">
        <w:rPr>
          <w:color w:val="000000" w:themeColor="text1"/>
        </w:rPr>
        <w:instrText xml:space="preserve"> ADDIN ZOTERO_ITEM CSL_CITATION {"citationID":"TbTbIsjI","properties":{"formattedCitation":"\\super 1\\nosupersub{}","plainCitation":"1","noteIndex":0},"citationItems":[{"id":1093,"uris":["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56FD7">
        <w:rPr>
          <w:color w:val="000000" w:themeColor="text1"/>
        </w:rPr>
        <w:fldChar w:fldCharType="separate"/>
      </w:r>
      <w:r w:rsidR="00E52BA5" w:rsidRPr="00B56FD7">
        <w:rPr>
          <w:color w:val="000000"/>
          <w:vertAlign w:val="superscript"/>
        </w:rPr>
        <w:t>1</w:t>
      </w:r>
      <w:r w:rsidR="00ED0B21" w:rsidRPr="00B56FD7">
        <w:rPr>
          <w:color w:val="000000" w:themeColor="text1"/>
        </w:rPr>
        <w:fldChar w:fldCharType="end"/>
      </w:r>
      <w:r w:rsidR="00AB3B45" w:rsidRPr="00B56FD7">
        <w:rPr>
          <w:color w:val="000000" w:themeColor="text1"/>
        </w:rPr>
        <w:t xml:space="preserve"> </w:t>
      </w:r>
      <w:r w:rsidR="008310BF" w:rsidRPr="00B56FD7">
        <w:rPr>
          <w:color w:val="000000" w:themeColor="text1"/>
        </w:rPr>
        <w:t>currently without a cure</w:t>
      </w:r>
      <w:r w:rsidR="00A06240" w:rsidRPr="00B56FD7">
        <w:rPr>
          <w:color w:val="000000" w:themeColor="text1"/>
        </w:rPr>
        <w:t>.</w:t>
      </w:r>
      <w:r w:rsidR="008310BF" w:rsidRPr="00B56FD7">
        <w:rPr>
          <w:color w:val="000000" w:themeColor="text1"/>
        </w:rPr>
        <w:fldChar w:fldCharType="begin"/>
      </w:r>
      <w:r w:rsidR="004B132D" w:rsidRPr="00B56FD7">
        <w:rPr>
          <w:color w:val="000000" w:themeColor="text1"/>
        </w:rPr>
        <w:instrText xml:space="preserve"> ADDIN ZOTERO_ITEM CSL_CITATION {"citationID":"vQiNgZY7","properties":{"formattedCitation":"\\super 2\\nosupersub{}","plainCitation":"2","noteIndex":0},"citationItems":[{"id":1095,"uris":["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56FD7">
        <w:rPr>
          <w:color w:val="000000" w:themeColor="text1"/>
        </w:rPr>
        <w:fldChar w:fldCharType="separate"/>
      </w:r>
      <w:r w:rsidR="00E52BA5" w:rsidRPr="00B56FD7">
        <w:rPr>
          <w:color w:val="000000"/>
          <w:vertAlign w:val="superscript"/>
        </w:rPr>
        <w:t>2</w:t>
      </w:r>
      <w:r w:rsidR="008310BF" w:rsidRPr="00B56FD7">
        <w:rPr>
          <w:color w:val="000000" w:themeColor="text1"/>
        </w:rPr>
        <w:fldChar w:fldCharType="end"/>
      </w:r>
      <w:r w:rsidR="008310BF" w:rsidRPr="00B56FD7">
        <w:rPr>
          <w:color w:val="000000" w:themeColor="text1"/>
        </w:rPr>
        <w:t xml:space="preserve"> </w:t>
      </w:r>
      <w:r w:rsidR="00A06240" w:rsidRPr="00B56FD7">
        <w:rPr>
          <w:color w:val="000000" w:themeColor="text1"/>
        </w:rPr>
        <w:t>A</w:t>
      </w:r>
      <w:r w:rsidR="00AB3B45" w:rsidRPr="00B56FD7">
        <w:rPr>
          <w:color w:val="000000" w:themeColor="text1"/>
        </w:rPr>
        <w:t>pproximately half</w:t>
      </w:r>
      <w:r w:rsidR="005D76AB" w:rsidRPr="00B56FD7">
        <w:rPr>
          <w:color w:val="000000" w:themeColor="text1"/>
        </w:rPr>
        <w:t xml:space="preserve"> </w:t>
      </w:r>
      <w:r w:rsidR="00AB3B45" w:rsidRPr="00B56FD7">
        <w:rPr>
          <w:color w:val="000000" w:themeColor="text1"/>
        </w:rPr>
        <w:t>of</w:t>
      </w:r>
      <w:r w:rsidR="005D76AB" w:rsidRPr="00B56FD7">
        <w:rPr>
          <w:color w:val="000000" w:themeColor="text1"/>
        </w:rPr>
        <w:t xml:space="preserve"> </w:t>
      </w:r>
      <w:r w:rsidR="00B91BF5" w:rsidRPr="00B56FD7">
        <w:rPr>
          <w:color w:val="000000" w:themeColor="text1"/>
        </w:rPr>
        <w:t>patients</w:t>
      </w:r>
      <w:r w:rsidR="005D76AB" w:rsidRPr="00B56FD7">
        <w:rPr>
          <w:color w:val="000000" w:themeColor="text1"/>
        </w:rPr>
        <w:t xml:space="preserve"> </w:t>
      </w:r>
      <w:r w:rsidR="00A06240" w:rsidRPr="00B56FD7">
        <w:rPr>
          <w:color w:val="000000" w:themeColor="text1"/>
        </w:rPr>
        <w:t>die</w:t>
      </w:r>
      <w:r w:rsidR="005D76AB" w:rsidRPr="00B56FD7">
        <w:rPr>
          <w:color w:val="000000" w:themeColor="text1"/>
        </w:rPr>
        <w:t xml:space="preserve"> </w:t>
      </w:r>
      <w:r w:rsidR="00AB3B45" w:rsidRPr="00B56FD7">
        <w:rPr>
          <w:color w:val="000000" w:themeColor="text1"/>
        </w:rPr>
        <w:t>within</w:t>
      </w:r>
      <w:r w:rsidR="005D76AB" w:rsidRPr="00B56FD7">
        <w:rPr>
          <w:color w:val="000000" w:themeColor="text1"/>
        </w:rPr>
        <w:t xml:space="preserve"> </w:t>
      </w:r>
      <w:del w:id="47" w:author="Emily DeVoto" w:date="2022-07-14T10:35:00Z">
        <w:r w:rsidR="00AB3B45" w:rsidRPr="00B56FD7" w:rsidDel="00564A4B">
          <w:rPr>
            <w:color w:val="000000" w:themeColor="text1"/>
          </w:rPr>
          <w:delText>three</w:delText>
        </w:r>
        <w:r w:rsidR="005D76AB" w:rsidRPr="00B56FD7" w:rsidDel="00564A4B">
          <w:rPr>
            <w:color w:val="000000" w:themeColor="text1"/>
          </w:rPr>
          <w:delText xml:space="preserve"> </w:delText>
        </w:r>
      </w:del>
      <w:ins w:id="48" w:author="Emily DeVoto" w:date="2022-07-14T10:35:00Z">
        <w:r w:rsidR="00564A4B" w:rsidRPr="00B56FD7">
          <w:rPr>
            <w:color w:val="000000" w:themeColor="text1"/>
          </w:rPr>
          <w:t xml:space="preserve">3 </w:t>
        </w:r>
      </w:ins>
      <w:r w:rsidR="00AB3B45" w:rsidRPr="00B56FD7">
        <w:rPr>
          <w:color w:val="000000" w:themeColor="text1"/>
        </w:rPr>
        <w:t>years</w:t>
      </w:r>
      <w:r w:rsidR="005D76AB" w:rsidRPr="00B56FD7">
        <w:rPr>
          <w:color w:val="000000" w:themeColor="text1"/>
        </w:rPr>
        <w:t xml:space="preserve"> </w:t>
      </w:r>
      <w:r w:rsidR="00AB3B45" w:rsidRPr="00B56FD7">
        <w:rPr>
          <w:color w:val="000000" w:themeColor="text1"/>
        </w:rPr>
        <w:t>of</w:t>
      </w:r>
      <w:r w:rsidR="005D76AB" w:rsidRPr="00B56FD7">
        <w:rPr>
          <w:color w:val="000000" w:themeColor="text1"/>
        </w:rPr>
        <w:t xml:space="preserve"> </w:t>
      </w:r>
      <w:r w:rsidR="00AB3B45" w:rsidRPr="00B56FD7">
        <w:rPr>
          <w:color w:val="000000" w:themeColor="text1"/>
        </w:rPr>
        <w:t>symptom</w:t>
      </w:r>
      <w:r w:rsidR="005D76AB" w:rsidRPr="00B56FD7">
        <w:rPr>
          <w:color w:val="000000" w:themeColor="text1"/>
        </w:rPr>
        <w:t xml:space="preserve"> </w:t>
      </w:r>
      <w:r w:rsidR="00AB3B45" w:rsidRPr="00B56FD7">
        <w:rPr>
          <w:color w:val="000000" w:themeColor="text1"/>
        </w:rPr>
        <w:t>onset.</w:t>
      </w:r>
      <w:r w:rsidR="00ED0B21" w:rsidRPr="00B56FD7">
        <w:rPr>
          <w:color w:val="000000" w:themeColor="text1"/>
        </w:rPr>
        <w:fldChar w:fldCharType="begin"/>
      </w:r>
      <w:r w:rsidR="004B132D" w:rsidRPr="00B56FD7">
        <w:rPr>
          <w:color w:val="000000" w:themeColor="text1"/>
        </w:rPr>
        <w:instrText xml:space="preserve"> ADDIN ZOTERO_ITEM CSL_CITATION {"citationID":"2GgeukO8","properties":{"formattedCitation":"\\super 3\\nosupersub{}","plainCitation":"3","noteIndex":0},"citationItems":[{"id":1094,"uris":["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56FD7">
        <w:rPr>
          <w:color w:val="000000" w:themeColor="text1"/>
        </w:rPr>
        <w:fldChar w:fldCharType="separate"/>
      </w:r>
      <w:r w:rsidR="00E52BA5" w:rsidRPr="00B56FD7">
        <w:rPr>
          <w:color w:val="000000"/>
          <w:vertAlign w:val="superscript"/>
        </w:rPr>
        <w:t>3</w:t>
      </w:r>
      <w:r w:rsidR="00ED0B21" w:rsidRPr="00B56FD7">
        <w:rPr>
          <w:color w:val="000000" w:themeColor="text1"/>
        </w:rPr>
        <w:fldChar w:fldCharType="end"/>
      </w:r>
      <w:r w:rsidR="00AB3B45" w:rsidRPr="00B56FD7">
        <w:rPr>
          <w:color w:val="000000" w:themeColor="text1"/>
        </w:rPr>
        <w:t xml:space="preserve"> </w:t>
      </w:r>
      <w:r w:rsidR="001C38AF" w:rsidRPr="00B56FD7">
        <w:rPr>
          <w:color w:val="000000" w:themeColor="text1"/>
        </w:rPr>
        <w:t>Annually, t</w:t>
      </w:r>
      <w:r w:rsidR="0048402A" w:rsidRPr="00B56FD7">
        <w:rPr>
          <w:color w:val="000000" w:themeColor="text1"/>
        </w:rPr>
        <w:t>here are nearly 30,000 cases of ALS in Europe and over 200,000 worldwide</w:t>
      </w:r>
      <w:r w:rsidR="00AB7E2B" w:rsidRPr="00B56FD7">
        <w:rPr>
          <w:color w:val="000000" w:themeColor="text1"/>
        </w:rPr>
        <w:t>.</w:t>
      </w:r>
      <w:r w:rsidR="000E1831" w:rsidRPr="00B56FD7">
        <w:rPr>
          <w:color w:val="000000" w:themeColor="text1"/>
        </w:rPr>
        <w:fldChar w:fldCharType="begin"/>
      </w:r>
      <w:r w:rsidR="004B132D" w:rsidRPr="00B56FD7">
        <w:rPr>
          <w:color w:val="000000" w:themeColor="text1"/>
        </w:rPr>
        <w:instrText xml:space="preserve"> ADDIN ZOTERO_ITEM CSL_CITATION {"citationID":"ofef5UND","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56FD7">
        <w:rPr>
          <w:color w:val="000000" w:themeColor="text1"/>
        </w:rPr>
        <w:fldChar w:fldCharType="separate"/>
      </w:r>
      <w:r w:rsidR="00E52BA5" w:rsidRPr="00B56FD7">
        <w:rPr>
          <w:color w:val="000000"/>
          <w:vertAlign w:val="superscript"/>
        </w:rPr>
        <w:t>4</w:t>
      </w:r>
      <w:r w:rsidR="000E1831" w:rsidRPr="00B56FD7">
        <w:rPr>
          <w:color w:val="000000" w:themeColor="text1"/>
        </w:rPr>
        <w:fldChar w:fldCharType="end"/>
      </w:r>
      <w:r w:rsidR="0048402A" w:rsidRPr="00B56FD7">
        <w:rPr>
          <w:color w:val="000000" w:themeColor="text1"/>
        </w:rPr>
        <w:t xml:space="preserve"> </w:t>
      </w:r>
      <w:r w:rsidR="008174E1" w:rsidRPr="00B56FD7">
        <w:rPr>
          <w:color w:val="000000" w:themeColor="text1"/>
        </w:rPr>
        <w:t>K</w:t>
      </w:r>
      <w:r w:rsidR="00AB3B45" w:rsidRPr="00B56FD7">
        <w:rPr>
          <w:color w:val="000000" w:themeColor="text1"/>
        </w:rPr>
        <w:t xml:space="preserve">nown inherited </w:t>
      </w:r>
      <w:r w:rsidR="00F8567F" w:rsidRPr="00B56FD7">
        <w:rPr>
          <w:color w:val="000000" w:themeColor="text1"/>
        </w:rPr>
        <w:t xml:space="preserve">genetic variants </w:t>
      </w:r>
      <w:r w:rsidR="00AB3B45" w:rsidRPr="00B56FD7">
        <w:rPr>
          <w:color w:val="000000" w:themeColor="text1"/>
        </w:rPr>
        <w:t xml:space="preserve">only account for 5–10% of </w:t>
      </w:r>
      <w:r w:rsidR="00F109B3" w:rsidRPr="00B56FD7">
        <w:rPr>
          <w:color w:val="000000" w:themeColor="text1"/>
        </w:rPr>
        <w:t>ALS</w:t>
      </w:r>
      <w:r w:rsidR="00AB3B45" w:rsidRPr="00B56FD7">
        <w:rPr>
          <w:color w:val="000000" w:themeColor="text1"/>
        </w:rPr>
        <w:t xml:space="preserve"> cases.</w:t>
      </w:r>
      <w:r w:rsidR="00632911" w:rsidRPr="00B56FD7">
        <w:rPr>
          <w:color w:val="000000" w:themeColor="text1"/>
        </w:rPr>
        <w:fldChar w:fldCharType="begin"/>
      </w:r>
      <w:r w:rsidR="004B132D" w:rsidRPr="00B56FD7">
        <w:rPr>
          <w:color w:val="000000" w:themeColor="text1"/>
        </w:rPr>
        <w:instrText xml:space="preserve"> ADDIN ZOTERO_ITEM CSL_CITATION {"citationID":"YcPGpwSI","properties":{"formattedCitation":"\\super 5,6\\nosupersub{}","plainCitation":"5,6","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56FD7">
        <w:rPr>
          <w:color w:val="000000" w:themeColor="text1"/>
        </w:rPr>
        <w:fldChar w:fldCharType="separate"/>
      </w:r>
      <w:r w:rsidR="00E52BA5" w:rsidRPr="00B56FD7">
        <w:rPr>
          <w:color w:val="000000"/>
          <w:vertAlign w:val="superscript"/>
        </w:rPr>
        <w:t>5,6</w:t>
      </w:r>
      <w:r w:rsidR="00632911" w:rsidRPr="00B56FD7">
        <w:rPr>
          <w:color w:val="000000" w:themeColor="text1"/>
        </w:rPr>
        <w:fldChar w:fldCharType="end"/>
      </w:r>
      <w:r w:rsidR="00AB3B45" w:rsidRPr="00B56FD7">
        <w:rPr>
          <w:color w:val="000000" w:themeColor="text1"/>
        </w:rPr>
        <w:t xml:space="preserve"> Environmental </w:t>
      </w:r>
      <w:r w:rsidR="00470916" w:rsidRPr="00B56FD7">
        <w:rPr>
          <w:color w:val="000000" w:themeColor="text1"/>
        </w:rPr>
        <w:t>factors</w:t>
      </w:r>
      <w:r w:rsidR="00FE6678" w:rsidRPr="00B56FD7">
        <w:rPr>
          <w:color w:val="000000" w:themeColor="text1"/>
        </w:rPr>
        <w:t>,</w:t>
      </w:r>
      <w:r w:rsidR="00470916" w:rsidRPr="00B56FD7">
        <w:rPr>
          <w:color w:val="000000" w:themeColor="text1"/>
        </w:rPr>
        <w:t xml:space="preserve"> therefore</w:t>
      </w:r>
      <w:r w:rsidR="00FE6678" w:rsidRPr="00B56FD7">
        <w:rPr>
          <w:color w:val="000000" w:themeColor="text1"/>
        </w:rPr>
        <w:t>,</w:t>
      </w:r>
      <w:r w:rsidR="005D6B99" w:rsidRPr="00B56FD7">
        <w:rPr>
          <w:color w:val="000000" w:themeColor="text1"/>
        </w:rPr>
        <w:t xml:space="preserve"> </w:t>
      </w:r>
      <w:r w:rsidR="007F15C4" w:rsidRPr="00B56FD7">
        <w:rPr>
          <w:color w:val="000000" w:themeColor="text1"/>
        </w:rPr>
        <w:t xml:space="preserve">are likely important </w:t>
      </w:r>
      <w:r w:rsidR="00AB3B45" w:rsidRPr="00B56FD7">
        <w:rPr>
          <w:color w:val="000000" w:themeColor="text1"/>
        </w:rPr>
        <w:t>in ALS pathogenesis.</w:t>
      </w:r>
      <w:r w:rsidR="00F54DB1" w:rsidRPr="00B56FD7">
        <w:rPr>
          <w:color w:val="000000" w:themeColor="text1"/>
        </w:rPr>
        <w:fldChar w:fldCharType="begin"/>
      </w:r>
      <w:r w:rsidR="004B132D" w:rsidRPr="00B56FD7">
        <w:rPr>
          <w:color w:val="000000" w:themeColor="text1"/>
        </w:rPr>
        <w:instrText xml:space="preserve"> ADDIN ZOTERO_ITEM CSL_CITATION {"citationID":"seWSxQDg","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56FD7">
        <w:rPr>
          <w:color w:val="000000" w:themeColor="text1"/>
        </w:rPr>
        <w:fldChar w:fldCharType="separate"/>
      </w:r>
      <w:r w:rsidR="00E52BA5" w:rsidRPr="00B56FD7">
        <w:rPr>
          <w:color w:val="000000"/>
          <w:vertAlign w:val="superscript"/>
        </w:rPr>
        <w:t>7</w:t>
      </w:r>
      <w:r w:rsidR="00F54DB1" w:rsidRPr="00B56FD7">
        <w:rPr>
          <w:color w:val="000000" w:themeColor="text1"/>
        </w:rPr>
        <w:fldChar w:fldCharType="end"/>
      </w:r>
      <w:r w:rsidR="00AB3B45" w:rsidRPr="00B56FD7">
        <w:rPr>
          <w:color w:val="000000" w:themeColor="text1"/>
        </w:rPr>
        <w:t xml:space="preserve"> However, because the disease is relatively rare, it is </w:t>
      </w:r>
      <w:r w:rsidR="00180ED9" w:rsidRPr="00B56FD7">
        <w:rPr>
          <w:color w:val="000000" w:themeColor="text1"/>
        </w:rPr>
        <w:t>challenging</w:t>
      </w:r>
      <w:r w:rsidR="00AB3B45" w:rsidRPr="00B56FD7">
        <w:rPr>
          <w:color w:val="000000" w:themeColor="text1"/>
        </w:rPr>
        <w:t xml:space="preserve"> to conduct large-scale prospective studies</w:t>
      </w:r>
      <w:r w:rsidR="00B85C5A" w:rsidRPr="00B56FD7">
        <w:rPr>
          <w:color w:val="000000" w:themeColor="text1"/>
        </w:rPr>
        <w:t xml:space="preserve">. </w:t>
      </w:r>
      <w:r w:rsidR="00AB3B45" w:rsidRPr="00B56FD7">
        <w:rPr>
          <w:color w:val="000000" w:themeColor="text1"/>
        </w:rPr>
        <w:t>The</w:t>
      </w:r>
      <w:r w:rsidR="00524AD5" w:rsidRPr="00B56FD7">
        <w:rPr>
          <w:color w:val="000000" w:themeColor="text1"/>
        </w:rPr>
        <w:t>re is a</w:t>
      </w:r>
      <w:r w:rsidR="00AB3B45" w:rsidRPr="00B56FD7">
        <w:rPr>
          <w:color w:val="000000" w:themeColor="text1"/>
        </w:rPr>
        <w:t xml:space="preserve"> </w:t>
      </w:r>
      <w:r w:rsidR="00524AD5" w:rsidRPr="00B56FD7">
        <w:rPr>
          <w:color w:val="000000" w:themeColor="text1"/>
        </w:rPr>
        <w:t xml:space="preserve">recognized </w:t>
      </w:r>
      <w:r w:rsidR="00AB3B45" w:rsidRPr="00B56FD7">
        <w:rPr>
          <w:color w:val="000000" w:themeColor="text1"/>
        </w:rPr>
        <w:t xml:space="preserve">need for more </w:t>
      </w:r>
      <w:r w:rsidR="00283204" w:rsidRPr="00B56FD7">
        <w:rPr>
          <w:color w:val="000000" w:themeColor="text1"/>
        </w:rPr>
        <w:t>evidence</w:t>
      </w:r>
      <w:r w:rsidR="00EB7844" w:rsidRPr="00B56FD7">
        <w:rPr>
          <w:color w:val="000000" w:themeColor="text1"/>
        </w:rPr>
        <w:t xml:space="preserve"> of </w:t>
      </w:r>
      <w:r w:rsidR="008C79F3" w:rsidRPr="00B56FD7">
        <w:rPr>
          <w:color w:val="000000" w:themeColor="text1"/>
        </w:rPr>
        <w:t xml:space="preserve">the </w:t>
      </w:r>
      <w:r w:rsidR="00F8567F" w:rsidRPr="00B56FD7">
        <w:rPr>
          <w:color w:val="000000" w:themeColor="text1"/>
        </w:rPr>
        <w:t xml:space="preserve">environmental contributors </w:t>
      </w:r>
      <w:r w:rsidR="008C79F3" w:rsidRPr="00B56FD7">
        <w:rPr>
          <w:color w:val="000000" w:themeColor="text1"/>
        </w:rPr>
        <w:t xml:space="preserve">of </w:t>
      </w:r>
      <w:r w:rsidR="00EB7844" w:rsidRPr="00B56FD7">
        <w:rPr>
          <w:color w:val="000000" w:themeColor="text1"/>
        </w:rPr>
        <w:t>ALS</w:t>
      </w:r>
      <w:r w:rsidR="00AB3B45" w:rsidRPr="00B56FD7">
        <w:rPr>
          <w:color w:val="000000" w:themeColor="text1"/>
        </w:rPr>
        <w:t>.</w:t>
      </w:r>
      <w:r w:rsidR="00F54DB1" w:rsidRPr="00B56FD7">
        <w:rPr>
          <w:color w:val="000000" w:themeColor="text1"/>
        </w:rPr>
        <w:fldChar w:fldCharType="begin"/>
      </w:r>
      <w:r w:rsidR="004B132D" w:rsidRPr="00B56FD7">
        <w:rPr>
          <w:color w:val="000000" w:themeColor="text1"/>
        </w:rPr>
        <w:instrText xml:space="preserve"> ADDIN ZOTERO_ITEM CSL_CITATION {"citationID":"52pWTxxE","properties":{"formattedCitation":"\\super 5,8\\nosupersub{}","plainCitation":"5,8","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56FD7">
        <w:rPr>
          <w:color w:val="000000" w:themeColor="text1"/>
        </w:rPr>
        <w:fldChar w:fldCharType="separate"/>
      </w:r>
      <w:r w:rsidR="00E52BA5" w:rsidRPr="00B56FD7">
        <w:rPr>
          <w:color w:val="000000"/>
          <w:vertAlign w:val="superscript"/>
        </w:rPr>
        <w:t>5,8</w:t>
      </w:r>
      <w:r w:rsidR="00F54DB1" w:rsidRPr="00B56FD7">
        <w:rPr>
          <w:color w:val="000000" w:themeColor="text1"/>
        </w:rPr>
        <w:fldChar w:fldCharType="end"/>
      </w:r>
      <w:r w:rsidR="00AB3B45" w:rsidRPr="00B56FD7">
        <w:rPr>
          <w:color w:val="000000" w:themeColor="text1"/>
        </w:rPr>
        <w:t xml:space="preserve"> </w:t>
      </w:r>
      <w:r w:rsidR="00C83C68" w:rsidRPr="00B56FD7">
        <w:rPr>
          <w:color w:val="000000" w:themeColor="text1"/>
        </w:rPr>
        <w:br/>
      </w:r>
      <w:r w:rsidR="00C83C68" w:rsidRPr="00B56FD7">
        <w:rPr>
          <w:color w:val="000000" w:themeColor="text1"/>
        </w:rPr>
        <w:br/>
      </w:r>
      <w:r w:rsidR="00835173" w:rsidRPr="00B56FD7">
        <w:t xml:space="preserve">Although air pollution is commonly studied in association with respiratory- and cardiovascular-related outcomes, e.g., references </w:t>
      </w:r>
      <w:r w:rsidR="00835173" w:rsidRPr="00B56FD7">
        <w:fldChar w:fldCharType="begin"/>
      </w:r>
      <w:r w:rsidR="00CA4500" w:rsidRPr="00B56FD7">
        <w:instrText xml:space="preserve"> ADDIN ZOTERO_ITEM CSL_CITATION {"citationID":"G9wieEWo","properties":{"formattedCitation":"\\super 9\\uc0\\u8211{}14\\nosupersub{}","plainCitation":"9–14","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835173" w:rsidRPr="00B56FD7">
        <w:fldChar w:fldCharType="separate"/>
      </w:r>
      <w:r w:rsidR="00835173" w:rsidRPr="00B56FD7">
        <w:rPr>
          <w:vertAlign w:val="superscript"/>
        </w:rPr>
        <w:t>9–14</w:t>
      </w:r>
      <w:r w:rsidR="00835173" w:rsidRPr="00B56FD7">
        <w:fldChar w:fldCharType="end"/>
      </w:r>
      <w:r w:rsidR="00835173" w:rsidRPr="00B56FD7">
        <w:t>, epidemiologic and toxicologic</w:t>
      </w:r>
      <w:del w:id="49" w:author="Emily DeVoto" w:date="2022-07-14T10:44:00Z">
        <w:r w:rsidR="00835173" w:rsidRPr="00B56FD7" w:rsidDel="0016700B">
          <w:delText>al</w:delText>
        </w:r>
      </w:del>
      <w:r w:rsidR="00835173" w:rsidRPr="00B56FD7">
        <w:t xml:space="preserve"> studies </w:t>
      </w:r>
      <w:r w:rsidR="002C4121" w:rsidRPr="00B56FD7">
        <w:t xml:space="preserve">also </w:t>
      </w:r>
      <w:r w:rsidR="00835173" w:rsidRPr="00B56FD7">
        <w:t>support several plausible biologic</w:t>
      </w:r>
      <w:ins w:id="50" w:author="Emily DeVoto" w:date="2022-07-14T10:44:00Z">
        <w:r w:rsidR="0016700B" w:rsidRPr="00B56FD7">
          <w:t xml:space="preserve"> </w:t>
        </w:r>
      </w:ins>
      <w:del w:id="51" w:author="Emily DeVoto" w:date="2022-07-14T10:44:00Z">
        <w:r w:rsidR="00835173" w:rsidRPr="00B56FD7" w:rsidDel="0016700B">
          <w:delText xml:space="preserve">al </w:delText>
        </w:r>
      </w:del>
      <w:r w:rsidR="00835173" w:rsidRPr="00B56FD7">
        <w:t xml:space="preserve">mechanisms in association with the nervous system and neurodegeneration, e.g., </w:t>
      </w:r>
      <w:r w:rsidR="00060E96" w:rsidRPr="00B56FD7">
        <w:t xml:space="preserve">references </w:t>
      </w:r>
      <w:r w:rsidR="00835173" w:rsidRPr="00B56FD7">
        <w:fldChar w:fldCharType="begin"/>
      </w:r>
      <w:r w:rsidR="00CA4500" w:rsidRPr="00B56FD7">
        <w:instrText xml:space="preserve"> ADDIN ZOTERO_ITEM CSL_CITATION {"citationID":"UyhuRl9M","properties":{"formattedCitation":"\\super 15\\uc0\\u8211{}34\\nosupersub{}","plainCitation":"15–34","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B56FD7">
        <w:fldChar w:fldCharType="separate"/>
      </w:r>
      <w:r w:rsidR="00835173" w:rsidRPr="00B56FD7">
        <w:rPr>
          <w:vertAlign w:val="superscript"/>
        </w:rPr>
        <w:t>15–34</w:t>
      </w:r>
      <w:r w:rsidR="00835173" w:rsidRPr="00B56FD7">
        <w:fldChar w:fldCharType="end"/>
      </w:r>
      <w:r w:rsidR="00835173" w:rsidRPr="00B56FD7">
        <w:t>. Ambient air pollution, especially urban air pollution, is a ubiquitous exposure that has been associated with several other neurodegenerative disorders, e.g.,</w:t>
      </w:r>
      <w:r w:rsidR="00E24EB8" w:rsidRPr="00B56FD7">
        <w:t xml:space="preserve"> references</w:t>
      </w:r>
      <w:r w:rsidR="00835173" w:rsidRPr="00B56FD7">
        <w:t xml:space="preserve"> </w:t>
      </w:r>
      <w:r w:rsidR="00835173" w:rsidRPr="00B56FD7">
        <w:fldChar w:fldCharType="begin"/>
      </w:r>
      <w:r w:rsidR="00CA4500" w:rsidRPr="00B56FD7">
        <w:instrText xml:space="preserve"> ADDIN ZOTERO_ITEM CSL_CITATION {"citationID":"4fos3CXe","properties":{"formattedCitation":"\\super 16\\uc0\\u8211{}21,35,36\\nosupersub{}","plainCitation":"16–21,35,36","noteIndex":0},"citationItems":[{"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835173" w:rsidRPr="00B56FD7">
        <w:fldChar w:fldCharType="separate"/>
      </w:r>
      <w:r w:rsidR="00835173" w:rsidRPr="00B56FD7">
        <w:rPr>
          <w:vertAlign w:val="superscript"/>
        </w:rPr>
        <w:t>16–21,35,36</w:t>
      </w:r>
      <w:r w:rsidR="00835173" w:rsidRPr="00B56FD7">
        <w:fldChar w:fldCharType="end"/>
      </w:r>
      <w:r w:rsidR="00835173" w:rsidRPr="00B56FD7">
        <w:t>. and is consistently linked to systemic inflammation,</w:t>
      </w:r>
      <w:r w:rsidR="00835173" w:rsidRPr="00B56FD7">
        <w:fldChar w:fldCharType="begin"/>
      </w:r>
      <w:r w:rsidR="00CA4500" w:rsidRPr="00B56FD7">
        <w:instrText xml:space="preserve"> ADDIN ZOTERO_ITEM CSL_CITATION {"citationID":"4MuT0qED","properties":{"formattedCitation":"\\super 22\\uc0\\u8211{}24\\nosupersub{}","plainCitation":"22–24","noteIndex":0},"citationItems":[{"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835173" w:rsidRPr="00B56FD7">
        <w:fldChar w:fldCharType="separate"/>
      </w:r>
      <w:r w:rsidR="00835173" w:rsidRPr="00B56FD7">
        <w:rPr>
          <w:vertAlign w:val="superscript"/>
        </w:rPr>
        <w:t>22–24</w:t>
      </w:r>
      <w:r w:rsidR="00835173" w:rsidRPr="00B56FD7">
        <w:fldChar w:fldCharType="end"/>
      </w:r>
      <w:r w:rsidR="00835173" w:rsidRPr="00B56FD7">
        <w:t xml:space="preserve"> oxidative stress,</w:t>
      </w:r>
      <w:r w:rsidR="00835173" w:rsidRPr="00B56FD7">
        <w:fldChar w:fldCharType="begin"/>
      </w:r>
      <w:r w:rsidR="00CA4500" w:rsidRPr="00B56FD7">
        <w:instrText xml:space="preserve"> ADDIN ZOTERO_ITEM CSL_CITATION {"citationID":"Q11v0lce","properties":{"formattedCitation":"\\super 25\\uc0\\u8211{}28\\nosupersub{}","plainCitation":"25–28","noteIndex":0},"citationItems":[{"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835173" w:rsidRPr="00B56FD7">
        <w:fldChar w:fldCharType="separate"/>
      </w:r>
      <w:r w:rsidR="00835173" w:rsidRPr="00B56FD7">
        <w:rPr>
          <w:vertAlign w:val="superscript"/>
        </w:rPr>
        <w:t>25–28</w:t>
      </w:r>
      <w:r w:rsidR="00835173" w:rsidRPr="00B56FD7">
        <w:fldChar w:fldCharType="end"/>
      </w:r>
      <w:r w:rsidR="00835173" w:rsidRPr="00B56FD7">
        <w:t xml:space="preserve"> and neuroinflammation,</w:t>
      </w:r>
      <w:r w:rsidR="00835173" w:rsidRPr="00B56FD7">
        <w:fldChar w:fldCharType="begin"/>
      </w:r>
      <w:r w:rsidR="00CA4500" w:rsidRPr="00B56FD7">
        <w:instrText xml:space="preserve"> ADDIN ZOTERO_ITEM CSL_CITATION {"citationID":"Ls5crpNd","properties":{"formattedCitation":"\\super 15,29\\nosupersub{}","plainCitation":"15,29","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835173" w:rsidRPr="00B56FD7">
        <w:fldChar w:fldCharType="separate"/>
      </w:r>
      <w:r w:rsidR="00835173" w:rsidRPr="00B56FD7">
        <w:rPr>
          <w:vertAlign w:val="superscript"/>
        </w:rPr>
        <w:t>15,29</w:t>
      </w:r>
      <w:r w:rsidR="00835173" w:rsidRPr="00B56FD7">
        <w:fldChar w:fldCharType="end"/>
      </w:r>
      <w:r w:rsidR="00835173" w:rsidRPr="00B56FD7">
        <w:t xml:space="preserve"> all of which, in turn, have been reported as key pathways to ALS pathogenesis, e.g., references </w:t>
      </w:r>
      <w:r w:rsidR="00835173" w:rsidRPr="00B56FD7">
        <w:fldChar w:fldCharType="begin"/>
      </w:r>
      <w:r w:rsidR="00CA4500" w:rsidRPr="00B56FD7">
        <w:instrText xml:space="preserve"> ADDIN ZOTERO_ITEM CSL_CITATION {"citationID":"X6exKeLC","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B56FD7">
        <w:fldChar w:fldCharType="separate"/>
      </w:r>
      <w:r w:rsidR="00835173" w:rsidRPr="00B56FD7">
        <w:rPr>
          <w:vertAlign w:val="superscript"/>
        </w:rPr>
        <w:t>30–34</w:t>
      </w:r>
      <w:r w:rsidR="00835173" w:rsidRPr="00B56FD7">
        <w:fldChar w:fldCharType="end"/>
      </w:r>
      <w:r w:rsidR="00835173" w:rsidRPr="00B56FD7">
        <w:t>.</w:t>
      </w:r>
    </w:p>
    <w:p w14:paraId="4C852A22" w14:textId="696BD08D" w:rsidR="00FA7035" w:rsidRPr="00B56FD7" w:rsidRDefault="00C83C68">
      <w:pPr>
        <w:rPr>
          <w:b/>
          <w:i/>
          <w:iCs/>
        </w:rPr>
        <w:pPrChange w:id="52" w:author="Emily DeVoto" w:date="2022-07-14T10:17:00Z">
          <w:pPr>
            <w:jc w:val="both"/>
          </w:pPr>
        </w:pPrChange>
      </w:pPr>
      <w:r w:rsidRPr="00B56FD7">
        <w:rPr>
          <w:color w:val="000000" w:themeColor="text1"/>
        </w:rPr>
        <w:br/>
      </w:r>
      <w:r w:rsidR="00AB3B45" w:rsidRPr="00B56FD7">
        <w:rPr>
          <w:color w:val="000000" w:themeColor="text1"/>
        </w:rPr>
        <w:t xml:space="preserve">Despite the compelling plausibility, </w:t>
      </w:r>
      <w:r w:rsidR="00651777" w:rsidRPr="00B56FD7">
        <w:rPr>
          <w:color w:val="000000" w:themeColor="text1"/>
        </w:rPr>
        <w:t>few studies to date</w:t>
      </w:r>
      <w:r w:rsidR="00AB3B45" w:rsidRPr="00B56FD7">
        <w:rPr>
          <w:i/>
          <w:iCs/>
          <w:color w:val="000000" w:themeColor="text1"/>
        </w:rPr>
        <w:t xml:space="preserve"> </w:t>
      </w:r>
      <w:r w:rsidR="00AB3B45" w:rsidRPr="00B56FD7">
        <w:rPr>
          <w:color w:val="000000" w:themeColor="text1"/>
        </w:rPr>
        <w:t>ha</w:t>
      </w:r>
      <w:r w:rsidR="00651777" w:rsidRPr="00B56FD7">
        <w:rPr>
          <w:color w:val="000000" w:themeColor="text1"/>
        </w:rPr>
        <w:t>ve</w:t>
      </w:r>
      <w:r w:rsidR="00AB3B45" w:rsidRPr="00B56FD7">
        <w:rPr>
          <w:color w:val="000000" w:themeColor="text1"/>
        </w:rPr>
        <w:t xml:space="preserve"> evaluated the association between air </w:t>
      </w:r>
      <w:r w:rsidR="00194127" w:rsidRPr="00B56FD7">
        <w:rPr>
          <w:color w:val="000000" w:themeColor="text1"/>
        </w:rPr>
        <w:t>pollut</w:t>
      </w:r>
      <w:r w:rsidR="00D4167C" w:rsidRPr="00B56FD7">
        <w:rPr>
          <w:color w:val="000000" w:themeColor="text1"/>
        </w:rPr>
        <w:t>ion</w:t>
      </w:r>
      <w:r w:rsidR="001E1F20" w:rsidRPr="00B56FD7">
        <w:rPr>
          <w:color w:val="000000" w:themeColor="text1"/>
        </w:rPr>
        <w:t xml:space="preserve"> </w:t>
      </w:r>
      <w:r w:rsidR="00AB3B45" w:rsidRPr="00B56FD7">
        <w:rPr>
          <w:color w:val="000000" w:themeColor="text1"/>
        </w:rPr>
        <w:t>and ALS</w:t>
      </w:r>
      <w:r w:rsidR="00D4167C" w:rsidRPr="00B56FD7">
        <w:rPr>
          <w:color w:val="000000" w:themeColor="text1"/>
        </w:rPr>
        <w:t>.</w:t>
      </w:r>
      <w:r w:rsidR="00087633" w:rsidRPr="00B56FD7">
        <w:rPr>
          <w:color w:val="000000" w:themeColor="text1"/>
        </w:rPr>
        <w:fldChar w:fldCharType="begin"/>
      </w:r>
      <w:r w:rsidR="004B132D" w:rsidRPr="00B56FD7">
        <w:rPr>
          <w:color w:val="000000" w:themeColor="text1"/>
        </w:rPr>
        <w:instrText xml:space="preserve"> ADDIN ZOTERO_ITEM CSL_CITATION {"citationID":"UIpHlRNg","properties":{"formattedCitation":"\\super 35,37\\uc0\\u8211{}39\\nosupersub{}","plainCitation":"35,37–39","noteIndex":0},"citationItems":[{"id":1106,"uris":["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56FD7">
        <w:rPr>
          <w:color w:val="000000" w:themeColor="text1"/>
        </w:rPr>
        <w:fldChar w:fldCharType="separate"/>
      </w:r>
      <w:r w:rsidR="00E52BA5" w:rsidRPr="00B56FD7">
        <w:rPr>
          <w:color w:val="000000"/>
          <w:vertAlign w:val="superscript"/>
        </w:rPr>
        <w:t>35,37–39</w:t>
      </w:r>
      <w:r w:rsidR="00087633" w:rsidRPr="00B56FD7">
        <w:rPr>
          <w:color w:val="000000" w:themeColor="text1"/>
        </w:rPr>
        <w:fldChar w:fldCharType="end"/>
      </w:r>
      <w:r w:rsidR="00D4167C" w:rsidRPr="00B56FD7">
        <w:rPr>
          <w:color w:val="000000" w:themeColor="text1"/>
        </w:rPr>
        <w:t xml:space="preserve"> A study</w:t>
      </w:r>
      <w:r w:rsidR="002204D7" w:rsidRPr="00B56FD7">
        <w:rPr>
          <w:color w:val="000000" w:themeColor="text1"/>
        </w:rPr>
        <w:t xml:space="preserve"> </w:t>
      </w:r>
      <w:r w:rsidR="00FA37A7" w:rsidRPr="00B56FD7">
        <w:rPr>
          <w:color w:val="000000" w:themeColor="text1"/>
        </w:rPr>
        <w:t xml:space="preserve">in </w:t>
      </w:r>
      <w:r w:rsidR="00BE3D05" w:rsidRPr="00B56FD7">
        <w:rPr>
          <w:color w:val="000000" w:themeColor="text1"/>
        </w:rPr>
        <w:t xml:space="preserve">2021 </w:t>
      </w:r>
      <w:r w:rsidR="00D4167C" w:rsidRPr="00B56FD7">
        <w:rPr>
          <w:color w:val="000000" w:themeColor="text1"/>
        </w:rPr>
        <w:t>found that traffic-related air pollutants may be driving observed associations.</w:t>
      </w:r>
      <w:r w:rsidR="001D3048" w:rsidRPr="00B56FD7">
        <w:rPr>
          <w:color w:val="000000" w:themeColor="text1"/>
        </w:rPr>
        <w:fldChar w:fldCharType="begin"/>
      </w:r>
      <w:r w:rsidR="004B132D" w:rsidRPr="00B56FD7">
        <w:rPr>
          <w:color w:val="000000" w:themeColor="text1"/>
        </w:rPr>
        <w:instrText xml:space="preserve"> ADDIN ZOTERO_ITEM CSL_CITATION {"citationID":"MUiDABqT","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sidRPr="00B56FD7">
        <w:rPr>
          <w:color w:val="000000" w:themeColor="text1"/>
        </w:rPr>
        <w:fldChar w:fldCharType="separate"/>
      </w:r>
      <w:r w:rsidR="00E52BA5" w:rsidRPr="00B56FD7">
        <w:rPr>
          <w:color w:val="000000"/>
          <w:vertAlign w:val="superscript"/>
        </w:rPr>
        <w:t>38</w:t>
      </w:r>
      <w:r w:rsidR="001D3048" w:rsidRPr="00B56FD7">
        <w:rPr>
          <w:color w:val="000000" w:themeColor="text1"/>
        </w:rPr>
        <w:fldChar w:fldCharType="end"/>
      </w:r>
      <w:r w:rsidR="003A3A41" w:rsidRPr="00B56FD7">
        <w:rPr>
          <w:color w:val="000000" w:themeColor="text1"/>
        </w:rPr>
        <w:t xml:space="preserve"> </w:t>
      </w:r>
      <w:r w:rsidR="002146BE" w:rsidRPr="00B56FD7">
        <w:rPr>
          <w:color w:val="000000" w:themeColor="text1"/>
        </w:rPr>
        <w:t>A</w:t>
      </w:r>
      <w:r w:rsidR="006216A9" w:rsidRPr="00B56FD7">
        <w:rPr>
          <w:color w:val="000000" w:themeColor="text1"/>
        </w:rPr>
        <w:t xml:space="preserve">nother study of ALS and </w:t>
      </w:r>
      <w:r w:rsidR="00DE321D" w:rsidRPr="00B56FD7">
        <w:rPr>
          <w:color w:val="000000" w:themeColor="text1"/>
        </w:rPr>
        <w:t>PM</w:t>
      </w:r>
      <w:r w:rsidR="00DE321D" w:rsidRPr="00B56FD7">
        <w:rPr>
          <w:color w:val="000000" w:themeColor="text1"/>
          <w:vertAlign w:val="subscript"/>
        </w:rPr>
        <w:t>2.5</w:t>
      </w:r>
      <w:r w:rsidR="00DE321D" w:rsidRPr="00B56FD7">
        <w:rPr>
          <w:color w:val="000000" w:themeColor="text1"/>
        </w:rPr>
        <w:t xml:space="preserve"> </w:t>
      </w:r>
      <w:r w:rsidR="006216A9" w:rsidRPr="00B56FD7">
        <w:rPr>
          <w:color w:val="000000" w:themeColor="text1"/>
        </w:rPr>
        <w:t>in Denmark</w:t>
      </w:r>
      <w:r w:rsidR="00E15C91" w:rsidRPr="00B56FD7">
        <w:rPr>
          <w:color w:val="000000" w:themeColor="text1"/>
        </w:rPr>
        <w:t xml:space="preserve"> examining critical windows of exposure</w:t>
      </w:r>
      <w:r w:rsidR="006216A9" w:rsidRPr="00B56FD7">
        <w:rPr>
          <w:color w:val="000000" w:themeColor="text1"/>
        </w:rPr>
        <w:t xml:space="preserve"> found that </w:t>
      </w:r>
      <w:r w:rsidR="00E15C91" w:rsidRPr="00B56FD7">
        <w:rPr>
          <w:color w:val="000000" w:themeColor="text1"/>
        </w:rPr>
        <w:t xml:space="preserve">more </w:t>
      </w:r>
      <w:r w:rsidR="006216A9" w:rsidRPr="00B56FD7">
        <w:rPr>
          <w:color w:val="000000" w:themeColor="text1"/>
        </w:rPr>
        <w:t>recent exposure</w:t>
      </w:r>
      <w:r w:rsidR="00E15C91" w:rsidRPr="00B56FD7">
        <w:rPr>
          <w:color w:val="000000" w:themeColor="text1"/>
        </w:rPr>
        <w:t xml:space="preserve"> to </w:t>
      </w:r>
      <w:r w:rsidR="006216A9" w:rsidRPr="00B56FD7">
        <w:rPr>
          <w:color w:val="000000" w:themeColor="text1"/>
        </w:rPr>
        <w:t>PM</w:t>
      </w:r>
      <w:r w:rsidR="006216A9" w:rsidRPr="00B56FD7">
        <w:rPr>
          <w:color w:val="000000" w:themeColor="text1"/>
          <w:vertAlign w:val="subscript"/>
        </w:rPr>
        <w:t>2.5</w:t>
      </w:r>
      <w:r w:rsidR="006216A9" w:rsidRPr="00B56FD7">
        <w:rPr>
          <w:color w:val="000000" w:themeColor="text1"/>
        </w:rPr>
        <w:t xml:space="preserve"> </w:t>
      </w:r>
      <w:r w:rsidR="005B150E" w:rsidRPr="00B56FD7">
        <w:rPr>
          <w:color w:val="000000" w:themeColor="text1"/>
        </w:rPr>
        <w:t xml:space="preserve">(i.e., the previous </w:t>
      </w:r>
      <w:r w:rsidR="00A674A3" w:rsidRPr="00B56FD7">
        <w:rPr>
          <w:color w:val="000000" w:themeColor="text1"/>
        </w:rPr>
        <w:t>1</w:t>
      </w:r>
      <w:r w:rsidR="003A1FCB" w:rsidRPr="00B56FD7">
        <w:rPr>
          <w:color w:val="000000" w:themeColor="text1"/>
        </w:rPr>
        <w:t xml:space="preserve"> to </w:t>
      </w:r>
      <w:r w:rsidR="00A674A3" w:rsidRPr="00B56FD7">
        <w:rPr>
          <w:color w:val="000000" w:themeColor="text1"/>
        </w:rPr>
        <w:t>5</w:t>
      </w:r>
      <w:r w:rsidR="005B150E" w:rsidRPr="00B56FD7">
        <w:rPr>
          <w:color w:val="000000" w:themeColor="text1"/>
        </w:rPr>
        <w:t xml:space="preserve"> years) </w:t>
      </w:r>
      <w:r w:rsidR="006216A9" w:rsidRPr="00B56FD7">
        <w:rPr>
          <w:color w:val="000000" w:themeColor="text1"/>
        </w:rPr>
        <w:t xml:space="preserve">may be </w:t>
      </w:r>
      <w:r w:rsidR="006A7EDE" w:rsidRPr="00B56FD7">
        <w:rPr>
          <w:color w:val="000000" w:themeColor="text1"/>
        </w:rPr>
        <w:t xml:space="preserve">the </w:t>
      </w:r>
      <w:r w:rsidR="00DE211F" w:rsidRPr="00B56FD7">
        <w:rPr>
          <w:color w:val="000000" w:themeColor="text1"/>
        </w:rPr>
        <w:t>most important driver of</w:t>
      </w:r>
      <w:r w:rsidR="006216A9" w:rsidRPr="00B56FD7">
        <w:rPr>
          <w:color w:val="000000" w:themeColor="text1"/>
        </w:rPr>
        <w:t xml:space="preserve"> </w:t>
      </w:r>
      <w:r w:rsidR="00E15C91" w:rsidRPr="00B56FD7">
        <w:rPr>
          <w:color w:val="000000" w:themeColor="text1"/>
        </w:rPr>
        <w:t>the potential association, though the constituents of PM</w:t>
      </w:r>
      <w:r w:rsidR="00E15C91" w:rsidRPr="00B56FD7">
        <w:rPr>
          <w:color w:val="000000" w:themeColor="text1"/>
          <w:vertAlign w:val="subscript"/>
        </w:rPr>
        <w:t>2.5</w:t>
      </w:r>
      <w:r w:rsidR="00E15C91" w:rsidRPr="00B56FD7">
        <w:rPr>
          <w:color w:val="000000" w:themeColor="text1"/>
        </w:rPr>
        <w:t xml:space="preserve"> </w:t>
      </w:r>
      <w:r w:rsidR="00E15C91" w:rsidRPr="00B56FD7">
        <w:rPr>
          <w:color w:val="000000" w:themeColor="text1"/>
        </w:rPr>
        <w:lastRenderedPageBreak/>
        <w:t xml:space="preserve">were not </w:t>
      </w:r>
      <w:r w:rsidR="00FA117C" w:rsidRPr="00B56FD7">
        <w:rPr>
          <w:color w:val="000000" w:themeColor="text1"/>
        </w:rPr>
        <w:t>analyzed</w:t>
      </w:r>
      <w:r w:rsidR="004A756F" w:rsidRPr="00B56FD7">
        <w:rPr>
          <w:color w:val="000000" w:themeColor="text1"/>
        </w:rPr>
        <w:t>, neither together nor separately</w:t>
      </w:r>
      <w:r w:rsidR="00E55EA1" w:rsidRPr="00B56FD7">
        <w:rPr>
          <w:color w:val="000000" w:themeColor="text1"/>
        </w:rPr>
        <w:t>.</w:t>
      </w:r>
      <w:r w:rsidR="000258C3" w:rsidRPr="00B56FD7">
        <w:rPr>
          <w:color w:val="000000" w:themeColor="text1"/>
        </w:rPr>
        <w:fldChar w:fldCharType="begin"/>
      </w:r>
      <w:r w:rsidR="000258C3" w:rsidRPr="00B56FD7">
        <w:rPr>
          <w:color w:val="000000" w:themeColor="text1"/>
        </w:rPr>
        <w:instrText xml:space="preserve"> ADDIN ZOTERO_ITEM CSL_CITATION {"citationID":"aokfZUEe","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0258C3" w:rsidRPr="00B56FD7">
        <w:rPr>
          <w:color w:val="000000" w:themeColor="text1"/>
        </w:rPr>
        <w:fldChar w:fldCharType="separate"/>
      </w:r>
      <w:r w:rsidR="000258C3" w:rsidRPr="00B56FD7">
        <w:rPr>
          <w:color w:val="000000"/>
          <w:vertAlign w:val="superscript"/>
        </w:rPr>
        <w:t>40</w:t>
      </w:r>
      <w:r w:rsidR="000258C3" w:rsidRPr="00B56FD7">
        <w:rPr>
          <w:color w:val="000000" w:themeColor="text1"/>
        </w:rPr>
        <w:fldChar w:fldCharType="end"/>
      </w:r>
      <w:r w:rsidR="00EC6745" w:rsidRPr="00B56FD7">
        <w:rPr>
          <w:color w:val="000000" w:themeColor="text1"/>
        </w:rPr>
        <w:t xml:space="preserve"> </w:t>
      </w:r>
      <w:ins w:id="53" w:author="Emily DeVoto" w:date="2022-07-14T10:48:00Z">
        <w:r w:rsidR="00CC4FA8" w:rsidRPr="00B56FD7">
          <w:rPr>
            <w:color w:val="000000" w:themeColor="text1"/>
          </w:rPr>
          <w:t>To our knowledge n</w:t>
        </w:r>
      </w:ins>
      <w:del w:id="54" w:author="Emily DeVoto" w:date="2022-07-14T10:48:00Z">
        <w:r w:rsidR="00862E24" w:rsidRPr="00B56FD7" w:rsidDel="00CC4FA8">
          <w:rPr>
            <w:color w:val="000000" w:themeColor="text1"/>
          </w:rPr>
          <w:delText>N</w:delText>
        </w:r>
      </w:del>
      <w:r w:rsidR="008C01DE" w:rsidRPr="00B56FD7">
        <w:rPr>
          <w:color w:val="000000" w:themeColor="text1"/>
        </w:rPr>
        <w:t xml:space="preserve">o study </w:t>
      </w:r>
      <w:r w:rsidR="003A3A41" w:rsidRPr="00B56FD7">
        <w:rPr>
          <w:color w:val="000000" w:themeColor="text1"/>
        </w:rPr>
        <w:t xml:space="preserve">has </w:t>
      </w:r>
      <w:r w:rsidR="00744924" w:rsidRPr="00B56FD7">
        <w:rPr>
          <w:color w:val="000000" w:themeColor="text1"/>
        </w:rPr>
        <w:t xml:space="preserve">hitherto </w:t>
      </w:r>
      <w:r w:rsidR="003A3A41" w:rsidRPr="00B56FD7">
        <w:rPr>
          <w:color w:val="000000" w:themeColor="text1"/>
        </w:rPr>
        <w:t>attempted to</w:t>
      </w:r>
      <w:r w:rsidR="009F00B2" w:rsidRPr="00B56FD7">
        <w:rPr>
          <w:color w:val="000000" w:themeColor="text1"/>
        </w:rPr>
        <w:t xml:space="preserve"> </w:t>
      </w:r>
      <w:r w:rsidR="003A3A41" w:rsidRPr="00B56FD7">
        <w:rPr>
          <w:color w:val="000000" w:themeColor="text1"/>
        </w:rPr>
        <w:t xml:space="preserve">understand the </w:t>
      </w:r>
      <w:r w:rsidR="00B63780" w:rsidRPr="00B56FD7">
        <w:rPr>
          <w:iCs/>
        </w:rPr>
        <w:t>individual</w:t>
      </w:r>
      <w:r w:rsidR="008A39B3" w:rsidRPr="00B56FD7">
        <w:rPr>
          <w:iCs/>
        </w:rPr>
        <w:t>, joint, and average</w:t>
      </w:r>
      <w:r w:rsidR="00BA2A49" w:rsidRPr="00B56FD7">
        <w:rPr>
          <w:iCs/>
        </w:rPr>
        <w:t xml:space="preserve"> </w:t>
      </w:r>
      <w:r w:rsidR="00B61A21" w:rsidRPr="00B56FD7">
        <w:rPr>
          <w:color w:val="000000" w:themeColor="text1"/>
        </w:rPr>
        <w:t>association</w:t>
      </w:r>
      <w:r w:rsidR="00BF177E" w:rsidRPr="00B56FD7">
        <w:rPr>
          <w:color w:val="000000" w:themeColor="text1"/>
        </w:rPr>
        <w:t>s</w:t>
      </w:r>
      <w:r w:rsidR="003A3A41" w:rsidRPr="00B56FD7">
        <w:rPr>
          <w:color w:val="000000" w:themeColor="text1"/>
        </w:rPr>
        <w:t xml:space="preserve"> of</w:t>
      </w:r>
      <w:r w:rsidR="001247E3" w:rsidRPr="00B56FD7">
        <w:rPr>
          <w:color w:val="000000" w:themeColor="text1"/>
        </w:rPr>
        <w:t xml:space="preserve"> </w:t>
      </w:r>
      <w:r w:rsidR="00783637" w:rsidRPr="00B56FD7">
        <w:rPr>
          <w:color w:val="000000" w:themeColor="text1"/>
        </w:rPr>
        <w:t xml:space="preserve">the </w:t>
      </w:r>
      <w:r w:rsidR="003A3A41" w:rsidRPr="00B56FD7">
        <w:rPr>
          <w:color w:val="000000" w:themeColor="text1"/>
        </w:rPr>
        <w:t xml:space="preserve">pollutants in </w:t>
      </w:r>
      <w:r w:rsidR="00AF68FE" w:rsidRPr="00B56FD7">
        <w:rPr>
          <w:color w:val="000000" w:themeColor="text1"/>
        </w:rPr>
        <w:t>a single</w:t>
      </w:r>
      <w:r w:rsidR="003A3A41" w:rsidRPr="00B56FD7">
        <w:rPr>
          <w:color w:val="000000" w:themeColor="text1"/>
        </w:rPr>
        <w:t xml:space="preserve"> model. </w:t>
      </w:r>
      <w:r w:rsidR="00783637" w:rsidRPr="00B56FD7">
        <w:rPr>
          <w:color w:val="000000" w:themeColor="text1"/>
        </w:rPr>
        <w:t xml:space="preserve">Air </w:t>
      </w:r>
      <w:r w:rsidR="009F00B2" w:rsidRPr="00B56FD7">
        <w:rPr>
          <w:color w:val="000000" w:themeColor="text1"/>
        </w:rPr>
        <w:t>pollutants</w:t>
      </w:r>
      <w:r w:rsidR="006C3B75" w:rsidRPr="00B56FD7">
        <w:rPr>
          <w:color w:val="000000" w:themeColor="text1"/>
        </w:rPr>
        <w:t xml:space="preserve"> have been consistently</w:t>
      </w:r>
      <w:r w:rsidR="006748E7" w:rsidRPr="00B56FD7">
        <w:rPr>
          <w:color w:val="000000" w:themeColor="text1"/>
        </w:rPr>
        <w:t xml:space="preserve"> associated with adverse health</w:t>
      </w:r>
      <w:r w:rsidR="006C3B75" w:rsidRPr="00B56FD7">
        <w:rPr>
          <w:color w:val="000000" w:themeColor="text1"/>
        </w:rPr>
        <w:t>, primarily in single pollutant analyses.</w:t>
      </w:r>
      <w:r w:rsidR="00294729" w:rsidRPr="00B56FD7">
        <w:rPr>
          <w:color w:val="000000" w:themeColor="text1"/>
        </w:rPr>
        <w:fldChar w:fldCharType="begin"/>
      </w:r>
      <w:r w:rsidR="000258C3" w:rsidRPr="00B56FD7">
        <w:rPr>
          <w:color w:val="000000" w:themeColor="text1"/>
        </w:rPr>
        <w:instrText xml:space="preserve"> ADDIN ZOTERO_ITEM CSL_CITATION {"citationID":"8Gaj5BKF","properties":{"formattedCitation":"\\super 13,17,41\\uc0\\u8211{}43\\nosupersub{}","plainCitation":"13,17,41–43","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56FD7">
        <w:rPr>
          <w:color w:val="000000" w:themeColor="text1"/>
        </w:rPr>
        <w:fldChar w:fldCharType="separate"/>
      </w:r>
      <w:r w:rsidR="000258C3" w:rsidRPr="00B56FD7">
        <w:rPr>
          <w:color w:val="000000"/>
          <w:vertAlign w:val="superscript"/>
        </w:rPr>
        <w:t>13,17,41–43</w:t>
      </w:r>
      <w:r w:rsidR="00294729" w:rsidRPr="00B56FD7">
        <w:rPr>
          <w:color w:val="000000" w:themeColor="text1"/>
        </w:rPr>
        <w:fldChar w:fldCharType="end"/>
      </w:r>
      <w:r w:rsidR="00C9283C" w:rsidRPr="00B56FD7">
        <w:rPr>
          <w:color w:val="000000" w:themeColor="text1"/>
        </w:rPr>
        <w:t xml:space="preserve"> </w:t>
      </w:r>
      <w:r w:rsidR="006C3B75" w:rsidRPr="00B56FD7">
        <w:rPr>
          <w:color w:val="000000" w:themeColor="text1"/>
        </w:rPr>
        <w:t xml:space="preserve">However, they </w:t>
      </w:r>
      <w:r w:rsidR="006D0CB4" w:rsidRPr="00B56FD7">
        <w:rPr>
          <w:color w:val="000000" w:themeColor="text1"/>
        </w:rPr>
        <w:t>are</w:t>
      </w:r>
      <w:r w:rsidR="009F00B2" w:rsidRPr="00B56FD7">
        <w:rPr>
          <w:color w:val="000000" w:themeColor="text1"/>
        </w:rPr>
        <w:t xml:space="preserve"> highly correlated</w:t>
      </w:r>
      <w:r w:rsidR="006D0CB4" w:rsidRPr="00B56FD7">
        <w:rPr>
          <w:color w:val="000000" w:themeColor="text1"/>
        </w:rPr>
        <w:t xml:space="preserve"> with one another</w:t>
      </w:r>
      <w:r w:rsidR="00E37F29" w:rsidRPr="00B56FD7">
        <w:rPr>
          <w:color w:val="000000" w:themeColor="text1"/>
        </w:rPr>
        <w:t>.</w:t>
      </w:r>
      <w:r w:rsidR="006A5C0C" w:rsidRPr="00B56FD7">
        <w:rPr>
          <w:color w:val="000000" w:themeColor="text1"/>
        </w:rPr>
        <w:fldChar w:fldCharType="begin"/>
      </w:r>
      <w:r w:rsidR="000258C3" w:rsidRPr="00B56FD7">
        <w:rPr>
          <w:color w:val="000000" w:themeColor="text1"/>
        </w:rPr>
        <w:instrText xml:space="preserve"> ADDIN ZOTERO_ITEM CSL_CITATION {"citationID":"NmZqvWRG","properties":{"formattedCitation":"\\super 41\\nosupersub{}","plainCitation":"41","noteIndex":0},"citationItems":[{"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B56FD7">
        <w:rPr>
          <w:color w:val="000000" w:themeColor="text1"/>
        </w:rPr>
        <w:fldChar w:fldCharType="separate"/>
      </w:r>
      <w:r w:rsidR="000258C3" w:rsidRPr="00B56FD7">
        <w:rPr>
          <w:color w:val="000000"/>
          <w:vertAlign w:val="superscript"/>
        </w:rPr>
        <w:t>41</w:t>
      </w:r>
      <w:r w:rsidR="006A5C0C" w:rsidRPr="00B56FD7">
        <w:rPr>
          <w:color w:val="000000" w:themeColor="text1"/>
        </w:rPr>
        <w:fldChar w:fldCharType="end"/>
      </w:r>
      <w:r w:rsidR="00192D2B" w:rsidRPr="00B56FD7">
        <w:rPr>
          <w:color w:val="000000" w:themeColor="text1"/>
        </w:rPr>
        <w:t xml:space="preserve"> I</w:t>
      </w:r>
      <w:r w:rsidR="009F00B2" w:rsidRPr="00B56FD7">
        <w:rPr>
          <w:color w:val="000000" w:themeColor="text1"/>
        </w:rPr>
        <w:t xml:space="preserve">t is </w:t>
      </w:r>
      <w:r w:rsidR="00192D2B" w:rsidRPr="00B56FD7">
        <w:rPr>
          <w:color w:val="000000" w:themeColor="text1"/>
        </w:rPr>
        <w:t>therefore a</w:t>
      </w:r>
      <w:r w:rsidR="009F00B2" w:rsidRPr="00B56FD7">
        <w:rPr>
          <w:color w:val="000000" w:themeColor="text1"/>
        </w:rPr>
        <w:t xml:space="preserve"> mixture mode</w:t>
      </w:r>
      <w:del w:id="55" w:author="Emily DeVoto" w:date="2022-07-14T10:46:00Z">
        <w:r w:rsidR="009F00B2" w:rsidRPr="00B56FD7" w:rsidDel="00CC4FA8">
          <w:rPr>
            <w:color w:val="000000" w:themeColor="text1"/>
          </w:rPr>
          <w:delText>l</w:delText>
        </w:r>
      </w:del>
      <w:r w:rsidR="009F00B2" w:rsidRPr="00B56FD7">
        <w:rPr>
          <w:color w:val="000000" w:themeColor="text1"/>
        </w:rPr>
        <w:t>ling challenge</w:t>
      </w:r>
      <w:r w:rsidR="00AB3B45" w:rsidRPr="00B56FD7">
        <w:rPr>
          <w:color w:val="000000" w:themeColor="text1"/>
        </w:rPr>
        <w:t xml:space="preserve"> to </w:t>
      </w:r>
      <w:r w:rsidR="00192D2B" w:rsidRPr="00B56FD7">
        <w:rPr>
          <w:color w:val="000000" w:themeColor="text1"/>
        </w:rPr>
        <w:t xml:space="preserve">infer the </w:t>
      </w:r>
      <w:r w:rsidR="00D452E0" w:rsidRPr="00B56FD7">
        <w:rPr>
          <w:color w:val="000000" w:themeColor="text1"/>
        </w:rPr>
        <w:t>association</w:t>
      </w:r>
      <w:r w:rsidR="00192D2B" w:rsidRPr="00B56FD7">
        <w:rPr>
          <w:color w:val="000000" w:themeColor="text1"/>
        </w:rPr>
        <w:t xml:space="preserve"> </w:t>
      </w:r>
      <w:r w:rsidR="007573A4" w:rsidRPr="00B56FD7">
        <w:rPr>
          <w:color w:val="000000" w:themeColor="text1"/>
        </w:rPr>
        <w:t>of</w:t>
      </w:r>
      <w:r w:rsidR="00192D2B" w:rsidRPr="00B56FD7">
        <w:rPr>
          <w:color w:val="000000" w:themeColor="text1"/>
        </w:rPr>
        <w:t xml:space="preserve"> </w:t>
      </w:r>
      <w:r w:rsidR="00571FD1" w:rsidRPr="00B56FD7">
        <w:rPr>
          <w:color w:val="000000" w:themeColor="text1"/>
        </w:rPr>
        <w:t xml:space="preserve">multiple </w:t>
      </w:r>
      <w:r w:rsidR="00783637" w:rsidRPr="00B56FD7">
        <w:rPr>
          <w:color w:val="000000" w:themeColor="text1"/>
        </w:rPr>
        <w:t xml:space="preserve">air </w:t>
      </w:r>
      <w:r w:rsidR="00192D2B" w:rsidRPr="00B56FD7">
        <w:rPr>
          <w:color w:val="000000" w:themeColor="text1"/>
        </w:rPr>
        <w:t>pollutants</w:t>
      </w:r>
      <w:r w:rsidR="007573A4" w:rsidRPr="00B56FD7">
        <w:rPr>
          <w:color w:val="000000" w:themeColor="text1"/>
        </w:rPr>
        <w:t xml:space="preserve"> and health outcomes.</w:t>
      </w:r>
      <w:r w:rsidR="006A5C0C" w:rsidRPr="00B56FD7">
        <w:rPr>
          <w:color w:val="000000" w:themeColor="text1"/>
        </w:rPr>
        <w:fldChar w:fldCharType="begin"/>
      </w:r>
      <w:r w:rsidR="000258C3" w:rsidRPr="00B56FD7">
        <w:rPr>
          <w:color w:val="000000" w:themeColor="text1"/>
        </w:rPr>
        <w:instrText xml:space="preserve"> ADDIN ZOTERO_ITEM CSL_CITATION {"citationID":"dGdJRRPY","properties":{"formattedCitation":"\\super 44\\nosupersub{}","plainCitation":"44","noteIndex":0},"citationItems":[{"id":1139,"uris":["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56FD7">
        <w:rPr>
          <w:color w:val="000000" w:themeColor="text1"/>
        </w:rPr>
        <w:fldChar w:fldCharType="separate"/>
      </w:r>
      <w:r w:rsidR="000258C3" w:rsidRPr="00B56FD7">
        <w:rPr>
          <w:color w:val="000000"/>
          <w:vertAlign w:val="superscript"/>
        </w:rPr>
        <w:t>44</w:t>
      </w:r>
      <w:r w:rsidR="006A5C0C" w:rsidRPr="00B56FD7">
        <w:rPr>
          <w:color w:val="000000" w:themeColor="text1"/>
        </w:rPr>
        <w:fldChar w:fldCharType="end"/>
      </w:r>
      <w:r w:rsidR="003B56BF" w:rsidRPr="00B56FD7">
        <w:rPr>
          <w:color w:val="000000" w:themeColor="text1"/>
        </w:rPr>
        <w:t xml:space="preserve"> </w:t>
      </w:r>
      <w:r w:rsidR="00AA5536" w:rsidRPr="00B56FD7">
        <w:t>Using three air pollutants commonly used in health studies as traffic-related emissions tracers—</w:t>
      </w:r>
      <w:r w:rsidR="006C5AE1" w:rsidRPr="00B56FD7">
        <w:t xml:space="preserve"> elemental carbon (EC), </w:t>
      </w:r>
      <w:r w:rsidR="00AA5536" w:rsidRPr="00B56FD7">
        <w:t>nitrogen oxides (NO</w:t>
      </w:r>
      <w:r w:rsidR="00AA5536" w:rsidRPr="00B56FD7">
        <w:rPr>
          <w:vertAlign w:val="subscript"/>
        </w:rPr>
        <w:t>x</w:t>
      </w:r>
      <w:r w:rsidR="00AA5536" w:rsidRPr="00B56FD7">
        <w:t xml:space="preserve">), </w:t>
      </w:r>
      <w:r w:rsidR="006C5AE1" w:rsidRPr="00B56FD7">
        <w:t xml:space="preserve">and </w:t>
      </w:r>
      <w:r w:rsidR="00AA5536" w:rsidRPr="00B56FD7">
        <w:t xml:space="preserve">carbon monoxide (CO)— we aimed to assess whether exposure to (a) each individual air pollutant is independently associated with ALS diagnosis, and estimate their (b) joint and (c) </w:t>
      </w:r>
      <w:r w:rsidR="00A65187" w:rsidRPr="00B56FD7">
        <w:t>average</w:t>
      </w:r>
      <w:r w:rsidR="00AA5536" w:rsidRPr="00B56FD7">
        <w:t xml:space="preserve"> traffic-related emissions associations.</w:t>
      </w:r>
      <w:r w:rsidR="006C64F9" w:rsidRPr="00B56FD7">
        <w:t xml:space="preserve"> This study </w:t>
      </w:r>
      <w:r w:rsidR="006D3D37" w:rsidRPr="00B56FD7">
        <w:t xml:space="preserve">pairs with </w:t>
      </w:r>
      <w:r w:rsidR="006C64F9" w:rsidRPr="00B56FD7">
        <w:t xml:space="preserve">and complements the work </w:t>
      </w:r>
      <w:r w:rsidR="00A12640" w:rsidRPr="00B56FD7">
        <w:t>of</w:t>
      </w:r>
      <w:r w:rsidR="006C64F9" w:rsidRPr="00B56FD7">
        <w:t xml:space="preserve"> Nunez et al.</w:t>
      </w:r>
      <w:r w:rsidR="00AC4121" w:rsidRPr="00B56FD7">
        <w:rPr>
          <w:color w:val="000000" w:themeColor="text1"/>
        </w:rPr>
        <w:fldChar w:fldCharType="begin"/>
      </w:r>
      <w:r w:rsidR="00E74810" w:rsidRPr="00B56FD7">
        <w:rPr>
          <w:color w:val="000000" w:themeColor="text1"/>
        </w:rPr>
        <w:instrText xml:space="preserve"> ADDIN ZOTERO_ITEM CSL_CITATION {"citationID":"mfJkpM54","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AC4121" w:rsidRPr="00B56FD7">
        <w:rPr>
          <w:color w:val="000000" w:themeColor="text1"/>
        </w:rPr>
        <w:fldChar w:fldCharType="separate"/>
      </w:r>
      <w:r w:rsidR="00AC4121" w:rsidRPr="00B56FD7">
        <w:rPr>
          <w:color w:val="000000"/>
          <w:vertAlign w:val="superscript"/>
        </w:rPr>
        <w:t>40</w:t>
      </w:r>
      <w:r w:rsidR="00AC4121" w:rsidRPr="00B56FD7">
        <w:rPr>
          <w:color w:val="000000" w:themeColor="text1"/>
        </w:rPr>
        <w:fldChar w:fldCharType="end"/>
      </w:r>
    </w:p>
    <w:p w14:paraId="6085CB7A" w14:textId="77777777" w:rsidR="003D3846" w:rsidRPr="00B56FD7" w:rsidRDefault="003D3846">
      <w:pPr>
        <w:rPr>
          <w:b/>
          <w:color w:val="000000" w:themeColor="text1"/>
        </w:rPr>
        <w:pPrChange w:id="56" w:author="Emily DeVoto" w:date="2022-07-14T10:17:00Z">
          <w:pPr>
            <w:jc w:val="both"/>
          </w:pPr>
        </w:pPrChange>
      </w:pPr>
    </w:p>
    <w:p w14:paraId="7D7532CA" w14:textId="61F3C97E" w:rsidR="004B5359" w:rsidRPr="00B56FD7" w:rsidRDefault="00F255A6">
      <w:pPr>
        <w:rPr>
          <w:b/>
          <w:color w:val="000000" w:themeColor="text1"/>
        </w:rPr>
        <w:pPrChange w:id="57" w:author="Emily DeVoto" w:date="2022-07-14T10:17:00Z">
          <w:pPr>
            <w:jc w:val="both"/>
          </w:pPr>
        </w:pPrChange>
      </w:pPr>
      <w:r w:rsidRPr="00B56FD7">
        <w:rPr>
          <w:b/>
          <w:color w:val="000000" w:themeColor="text1"/>
        </w:rPr>
        <w:t>Methods</w:t>
      </w:r>
    </w:p>
    <w:p w14:paraId="4A393F56" w14:textId="459B023A" w:rsidR="00EF380D" w:rsidRPr="00B56FD7" w:rsidRDefault="00EF380D">
      <w:pPr>
        <w:rPr>
          <w:i/>
          <w:iCs/>
          <w:color w:val="000000" w:themeColor="text1"/>
        </w:rPr>
        <w:pPrChange w:id="58" w:author="Emily DeVoto" w:date="2022-07-14T10:17:00Z">
          <w:pPr>
            <w:jc w:val="both"/>
          </w:pPr>
        </w:pPrChange>
      </w:pPr>
      <w:r w:rsidRPr="00B56FD7">
        <w:rPr>
          <w:i/>
          <w:iCs/>
          <w:color w:val="000000" w:themeColor="text1"/>
        </w:rPr>
        <w:t xml:space="preserve">Study </w:t>
      </w:r>
      <w:r w:rsidR="000E47F4" w:rsidRPr="00B56FD7">
        <w:rPr>
          <w:i/>
          <w:iCs/>
          <w:color w:val="000000" w:themeColor="text1"/>
        </w:rPr>
        <w:t xml:space="preserve">Population </w:t>
      </w:r>
      <w:r w:rsidRPr="00B56FD7">
        <w:rPr>
          <w:i/>
          <w:iCs/>
          <w:color w:val="000000" w:themeColor="text1"/>
        </w:rPr>
        <w:t>and Outcome Assessment</w:t>
      </w:r>
    </w:p>
    <w:p w14:paraId="1D2EA5A2" w14:textId="7F7FBE2F" w:rsidR="00B22996" w:rsidRPr="00B56FD7" w:rsidRDefault="00B90ABF">
      <w:pPr>
        <w:rPr>
          <w:bCs/>
          <w:color w:val="000000" w:themeColor="text1"/>
        </w:rPr>
        <w:pPrChange w:id="59" w:author="Emily DeVoto" w:date="2022-07-14T10:17:00Z">
          <w:pPr>
            <w:jc w:val="both"/>
          </w:pPr>
        </w:pPrChange>
      </w:pPr>
      <w:r w:rsidRPr="00B56FD7">
        <w:rPr>
          <w:bCs/>
          <w:color w:val="000000" w:themeColor="text1"/>
        </w:rPr>
        <w:t xml:space="preserve">We used data </w:t>
      </w:r>
      <w:r w:rsidR="00B22A69" w:rsidRPr="00B56FD7">
        <w:rPr>
          <w:bCs/>
          <w:color w:val="000000" w:themeColor="text1"/>
        </w:rPr>
        <w:t xml:space="preserve">from the Danish National </w:t>
      </w:r>
      <w:r w:rsidR="00230452" w:rsidRPr="00B56FD7">
        <w:rPr>
          <w:bCs/>
          <w:color w:val="000000" w:themeColor="text1"/>
        </w:rPr>
        <w:t xml:space="preserve">Patient </w:t>
      </w:r>
      <w:r w:rsidR="00B22A69" w:rsidRPr="00B56FD7">
        <w:rPr>
          <w:bCs/>
          <w:color w:val="000000" w:themeColor="text1"/>
        </w:rPr>
        <w:t>Register</w:t>
      </w:r>
      <w:r w:rsidR="00230452" w:rsidRPr="00B56FD7">
        <w:rPr>
          <w:bCs/>
          <w:color w:val="000000" w:themeColor="text1"/>
        </w:rPr>
        <w:t xml:space="preserve"> </w:t>
      </w:r>
      <w:r w:rsidR="00F1472B" w:rsidRPr="00B56FD7">
        <w:rPr>
          <w:bCs/>
          <w:color w:val="000000" w:themeColor="text1"/>
        </w:rPr>
        <w:t xml:space="preserve">during </w:t>
      </w:r>
      <w:r w:rsidR="00F1472B" w:rsidRPr="00B56FD7">
        <w:rPr>
          <w:bCs/>
        </w:rPr>
        <w:t>1989</w:t>
      </w:r>
      <w:r w:rsidR="004F7609" w:rsidRPr="00B56FD7">
        <w:rPr>
          <w:bCs/>
        </w:rPr>
        <w:t>-</w:t>
      </w:r>
      <w:r w:rsidR="00F1472B" w:rsidRPr="00B56FD7">
        <w:rPr>
          <w:bCs/>
        </w:rPr>
        <w:t>2013</w:t>
      </w:r>
      <w:r w:rsidR="00B22A69" w:rsidRPr="00B56FD7">
        <w:rPr>
          <w:bCs/>
          <w:color w:val="000000" w:themeColor="text1"/>
        </w:rPr>
        <w:t xml:space="preserve">, </w:t>
      </w:r>
      <w:r w:rsidR="008A754D" w:rsidRPr="00B56FD7">
        <w:rPr>
          <w:bCs/>
          <w:color w:val="000000" w:themeColor="text1"/>
        </w:rPr>
        <w:t xml:space="preserve">through which details on demographic characteristics and certain health outcomes of all </w:t>
      </w:r>
      <w:r w:rsidR="00033568" w:rsidRPr="00B56FD7">
        <w:rPr>
          <w:bCs/>
          <w:color w:val="000000" w:themeColor="text1"/>
        </w:rPr>
        <w:t>Danish residents can be linked based on a unique personal identifier.</w:t>
      </w:r>
      <w:r w:rsidR="002A7C90" w:rsidRPr="00B56FD7">
        <w:rPr>
          <w:bCs/>
          <w:color w:val="000000" w:themeColor="text1"/>
        </w:rPr>
        <w:fldChar w:fldCharType="begin"/>
      </w:r>
      <w:r w:rsidR="000258C3" w:rsidRPr="00B56FD7">
        <w:rPr>
          <w:bCs/>
          <w:color w:val="000000" w:themeColor="text1"/>
        </w:rPr>
        <w:instrText xml:space="preserve"> ADDIN ZOTERO_ITEM CSL_CITATION {"citationID":"yla8wiMZ","properties":{"formattedCitation":"\\super 45\\nosupersub{}","plainCitation":"45","noteIndex":0},"citationItems":[{"id":1084,"uris":["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56FD7">
        <w:rPr>
          <w:bCs/>
          <w:color w:val="000000" w:themeColor="text1"/>
        </w:rPr>
        <w:fldChar w:fldCharType="separate"/>
      </w:r>
      <w:r w:rsidR="000258C3" w:rsidRPr="00B56FD7">
        <w:rPr>
          <w:color w:val="000000"/>
          <w:vertAlign w:val="superscript"/>
        </w:rPr>
        <w:t>45</w:t>
      </w:r>
      <w:r w:rsidR="002A7C90" w:rsidRPr="00B56FD7">
        <w:rPr>
          <w:bCs/>
          <w:color w:val="000000" w:themeColor="text1"/>
        </w:rPr>
        <w:fldChar w:fldCharType="end"/>
      </w:r>
      <w:r w:rsidR="00B22996" w:rsidRPr="00B56FD7">
        <w:rPr>
          <w:bCs/>
          <w:color w:val="000000" w:themeColor="text1"/>
        </w:rPr>
        <w:t xml:space="preserve"> The </w:t>
      </w:r>
      <w:r w:rsidR="00115B7D" w:rsidRPr="00B56FD7">
        <w:rPr>
          <w:bCs/>
          <w:color w:val="000000" w:themeColor="text1"/>
        </w:rPr>
        <w:t>Register</w:t>
      </w:r>
      <w:r w:rsidR="00115B7D" w:rsidRPr="00B56FD7" w:rsidDel="00BA3A99">
        <w:rPr>
          <w:bCs/>
          <w:color w:val="000000" w:themeColor="text1"/>
        </w:rPr>
        <w:t xml:space="preserve"> </w:t>
      </w:r>
      <w:r w:rsidR="00B22996" w:rsidRPr="00B56FD7">
        <w:rPr>
          <w:bCs/>
          <w:color w:val="000000" w:themeColor="text1"/>
        </w:rPr>
        <w:t>was established in 1977 and is comprehensive, including nationwide clinical and administrative records for all inpatient data</w:t>
      </w:r>
      <w:r w:rsidR="00051723" w:rsidRPr="00B56FD7">
        <w:rPr>
          <w:bCs/>
          <w:color w:val="000000" w:themeColor="text1"/>
        </w:rPr>
        <w:t>, with</w:t>
      </w:r>
      <w:r w:rsidR="00B22996" w:rsidRPr="00B56FD7">
        <w:rPr>
          <w:bCs/>
          <w:color w:val="000000" w:themeColor="text1"/>
        </w:rPr>
        <w:t xml:space="preserve"> </w:t>
      </w:r>
      <w:r w:rsidR="00051723" w:rsidRPr="00B56FD7">
        <w:rPr>
          <w:bCs/>
          <w:color w:val="000000" w:themeColor="text1"/>
        </w:rPr>
        <w:t>o</w:t>
      </w:r>
      <w:r w:rsidR="00B22996" w:rsidRPr="00B56FD7">
        <w:rPr>
          <w:bCs/>
          <w:color w:val="000000" w:themeColor="text1"/>
        </w:rPr>
        <w:t xml:space="preserve">utpatient data </w:t>
      </w:r>
      <w:r w:rsidR="0070258C" w:rsidRPr="00B56FD7">
        <w:rPr>
          <w:bCs/>
          <w:color w:val="000000" w:themeColor="text1"/>
        </w:rPr>
        <w:t xml:space="preserve">available </w:t>
      </w:r>
      <w:r w:rsidR="00B22996" w:rsidRPr="00B56FD7">
        <w:rPr>
          <w:bCs/>
          <w:color w:val="000000" w:themeColor="text1"/>
        </w:rPr>
        <w:t>since 1995</w:t>
      </w:r>
      <w:r w:rsidR="00E37F29" w:rsidRPr="00B56FD7">
        <w:rPr>
          <w:bCs/>
          <w:color w:val="000000" w:themeColor="text1"/>
        </w:rPr>
        <w:t>.</w:t>
      </w:r>
      <w:r w:rsidR="00E37F29" w:rsidRPr="00B56FD7">
        <w:rPr>
          <w:bCs/>
          <w:color w:val="000000" w:themeColor="text1"/>
        </w:rPr>
        <w:fldChar w:fldCharType="begin"/>
      </w:r>
      <w:r w:rsidR="000258C3" w:rsidRPr="00B56FD7">
        <w:rPr>
          <w:bCs/>
          <w:color w:val="000000" w:themeColor="text1"/>
        </w:rPr>
        <w:instrText xml:space="preserve"> ADDIN ZOTERO_ITEM CSL_CITATION {"citationID":"lNC2mqp5","properties":{"formattedCitation":"\\super 46\\nosupersub{}","plainCitation":"46","noteIndex":0},"citationItems":[{"id":1178,"uris":["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sidRPr="00B56FD7">
        <w:rPr>
          <w:bCs/>
          <w:color w:val="000000" w:themeColor="text1"/>
        </w:rPr>
        <w:fldChar w:fldCharType="separate"/>
      </w:r>
      <w:r w:rsidR="000258C3" w:rsidRPr="00B56FD7">
        <w:rPr>
          <w:color w:val="000000"/>
          <w:vertAlign w:val="superscript"/>
        </w:rPr>
        <w:t>46</w:t>
      </w:r>
      <w:r w:rsidR="00E37F29" w:rsidRPr="00B56FD7">
        <w:rPr>
          <w:bCs/>
          <w:color w:val="000000" w:themeColor="text1"/>
        </w:rPr>
        <w:fldChar w:fldCharType="end"/>
      </w:r>
      <w:r w:rsidR="00BA3A99" w:rsidRPr="00B56FD7">
        <w:rPr>
          <w:bCs/>
          <w:color w:val="000000" w:themeColor="text1"/>
        </w:rPr>
        <w:t xml:space="preserve"> </w:t>
      </w:r>
    </w:p>
    <w:p w14:paraId="755C1A30" w14:textId="752E21BC" w:rsidR="00B11B89" w:rsidRPr="00B56FD7" w:rsidRDefault="00B11B89">
      <w:pPr>
        <w:rPr>
          <w:bCs/>
          <w:color w:val="000000" w:themeColor="text1"/>
        </w:rPr>
        <w:pPrChange w:id="60" w:author="Emily DeVoto" w:date="2022-07-14T10:17:00Z">
          <w:pPr>
            <w:jc w:val="both"/>
          </w:pPr>
        </w:pPrChange>
      </w:pPr>
    </w:p>
    <w:p w14:paraId="53BC8752" w14:textId="60B2DBB8" w:rsidR="0049389D" w:rsidRPr="00B56FD7" w:rsidRDefault="00B11B89">
      <w:pPr>
        <w:rPr>
          <w:bCs/>
          <w:i/>
          <w:iCs/>
        </w:rPr>
        <w:pPrChange w:id="61" w:author="Emily DeVoto" w:date="2022-07-14T10:17:00Z">
          <w:pPr>
            <w:jc w:val="both"/>
          </w:pPr>
        </w:pPrChange>
      </w:pPr>
      <w:r w:rsidRPr="00B56FD7">
        <w:rPr>
          <w:bCs/>
          <w:color w:val="000000" w:themeColor="text1"/>
        </w:rPr>
        <w:t>We identif</w:t>
      </w:r>
      <w:r w:rsidR="00D67DDB" w:rsidRPr="00B56FD7">
        <w:rPr>
          <w:bCs/>
          <w:color w:val="000000" w:themeColor="text1"/>
        </w:rPr>
        <w:t>ied</w:t>
      </w:r>
      <w:r w:rsidRPr="00B56FD7">
        <w:rPr>
          <w:bCs/>
          <w:color w:val="000000" w:themeColor="text1"/>
        </w:rPr>
        <w:t xml:space="preserve"> ALS cases based on their Internation</w:t>
      </w:r>
      <w:r w:rsidR="005F16A8" w:rsidRPr="00B56FD7">
        <w:rPr>
          <w:bCs/>
          <w:color w:val="000000" w:themeColor="text1"/>
        </w:rPr>
        <w:t>al Classification of Diseases (ICD) discharge diagnoses</w:t>
      </w:r>
      <w:r w:rsidR="00864CB0" w:rsidRPr="00B56FD7">
        <w:rPr>
          <w:bCs/>
          <w:color w:val="000000" w:themeColor="text1"/>
        </w:rPr>
        <w:t>, i.e., ICD-8 code 348.0 (ALS) until 1993 and ICD-10 code G12.2 (motor neuron disease) thereafter</w:t>
      </w:r>
      <w:r w:rsidR="00E42C58" w:rsidRPr="00B56FD7">
        <w:rPr>
          <w:bCs/>
          <w:color w:val="000000" w:themeColor="text1"/>
        </w:rPr>
        <w:t>, us</w:t>
      </w:r>
      <w:r w:rsidR="00357E12" w:rsidRPr="00B56FD7">
        <w:rPr>
          <w:bCs/>
          <w:color w:val="000000" w:themeColor="text1"/>
        </w:rPr>
        <w:t>ing</w:t>
      </w:r>
      <w:r w:rsidR="00E42C58" w:rsidRPr="00B56FD7">
        <w:rPr>
          <w:bCs/>
          <w:color w:val="000000" w:themeColor="text1"/>
        </w:rPr>
        <w:t xml:space="preserve"> the date of the first relevant code</w:t>
      </w:r>
      <w:r w:rsidR="00357E12" w:rsidRPr="00B56FD7">
        <w:rPr>
          <w:bCs/>
          <w:color w:val="000000" w:themeColor="text1"/>
        </w:rPr>
        <w:t xml:space="preserve"> as the diagnosis date</w:t>
      </w:r>
      <w:r w:rsidR="00E42C58" w:rsidRPr="00B56FD7">
        <w:rPr>
          <w:bCs/>
          <w:color w:val="000000" w:themeColor="text1"/>
        </w:rPr>
        <w:t>.</w:t>
      </w:r>
      <w:r w:rsidR="001434F3" w:rsidRPr="00B56FD7">
        <w:rPr>
          <w:bCs/>
          <w:color w:val="000000" w:themeColor="text1"/>
        </w:rPr>
        <w:t xml:space="preserve"> This was the index dat</w:t>
      </w:r>
      <w:r w:rsidR="00C402BC" w:rsidRPr="00B56FD7">
        <w:rPr>
          <w:bCs/>
          <w:color w:val="000000" w:themeColor="text1"/>
        </w:rPr>
        <w:t>e</w:t>
      </w:r>
      <w:r w:rsidR="001F0FFA" w:rsidRPr="00B56FD7">
        <w:rPr>
          <w:bCs/>
          <w:color w:val="000000" w:themeColor="text1"/>
        </w:rPr>
        <w:t>.</w:t>
      </w:r>
      <w:r w:rsidR="00E42C58" w:rsidRPr="00B56FD7">
        <w:rPr>
          <w:bCs/>
          <w:color w:val="000000" w:themeColor="text1"/>
        </w:rPr>
        <w:t xml:space="preserve"> </w:t>
      </w:r>
      <w:r w:rsidR="00D770EE" w:rsidRPr="00B56FD7">
        <w:rPr>
          <w:bCs/>
          <w:color w:val="000000" w:themeColor="text1"/>
        </w:rPr>
        <w:t xml:space="preserve">We only included patients who were at least 20 years old when diagnosed because (i) </w:t>
      </w:r>
      <w:r w:rsidR="00D770EE" w:rsidRPr="00B56FD7">
        <w:rPr>
          <w:bCs/>
          <w:color w:val="000000" w:themeColor="text1"/>
        </w:rPr>
        <w:lastRenderedPageBreak/>
        <w:t>cases younger than 20 years old were at a greater chance of misclassification, since ALS has been predominantly diagnosed in older adults,</w:t>
      </w:r>
      <w:r w:rsidR="004114FE" w:rsidRPr="00B56FD7">
        <w:rPr>
          <w:bCs/>
          <w:color w:val="000000" w:themeColor="text1"/>
        </w:rPr>
        <w:fldChar w:fldCharType="begin"/>
      </w:r>
      <w:r w:rsidR="000258C3" w:rsidRPr="00B56FD7">
        <w:rPr>
          <w:bCs/>
          <w:color w:val="000000" w:themeColor="text1"/>
        </w:rPr>
        <w:instrText xml:space="preserve"> ADDIN ZOTERO_ITEM CSL_CITATION {"citationID":"EfjxxYgl","properties":{"formattedCitation":"\\super 47\\nosupersub{}","plainCitation":"47","noteIndex":0},"citationItems":[{"id":1244,"uris":["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4114FE" w:rsidRPr="00B56FD7">
        <w:rPr>
          <w:bCs/>
          <w:color w:val="000000" w:themeColor="text1"/>
        </w:rPr>
        <w:fldChar w:fldCharType="separate"/>
      </w:r>
      <w:r w:rsidR="000258C3" w:rsidRPr="00B56FD7">
        <w:rPr>
          <w:color w:val="000000"/>
          <w:vertAlign w:val="superscript"/>
        </w:rPr>
        <w:t>47</w:t>
      </w:r>
      <w:r w:rsidR="004114FE" w:rsidRPr="00B56FD7">
        <w:rPr>
          <w:bCs/>
          <w:color w:val="000000" w:themeColor="text1"/>
        </w:rPr>
        <w:fldChar w:fldCharType="end"/>
      </w:r>
      <w:r w:rsidR="00B64022" w:rsidRPr="00B56FD7">
        <w:rPr>
          <w:bCs/>
          <w:color w:val="000000" w:themeColor="text1"/>
        </w:rPr>
        <w:t xml:space="preserve"> </w:t>
      </w:r>
      <w:r w:rsidR="00D770EE" w:rsidRPr="00B56FD7">
        <w:rPr>
          <w:bCs/>
          <w:color w:val="000000" w:themeColor="text1"/>
        </w:rPr>
        <w:t>and (ii) the very few juvenile ALS cases have been explained to a much larger degree by genetic mutations (~40%).</w:t>
      </w:r>
      <w:r w:rsidR="00C5214A" w:rsidRPr="00B56FD7">
        <w:rPr>
          <w:bCs/>
          <w:color w:val="000000" w:themeColor="text1"/>
        </w:rPr>
        <w:fldChar w:fldCharType="begin"/>
      </w:r>
      <w:r w:rsidR="000258C3" w:rsidRPr="00B56FD7">
        <w:rPr>
          <w:bCs/>
          <w:color w:val="000000" w:themeColor="text1"/>
        </w:rPr>
        <w:instrText xml:space="preserve"> ADDIN ZOTERO_ITEM CSL_CITATION {"citationID":"uu62aUTX","properties":{"formattedCitation":"\\super 48\\nosupersub{}","plainCitation":"48","noteIndex":0},"citationItems":[{"id":1243,"uris":["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sidRPr="00B56FD7">
        <w:rPr>
          <w:bCs/>
          <w:color w:val="000000" w:themeColor="text1"/>
        </w:rPr>
        <w:fldChar w:fldCharType="separate"/>
      </w:r>
      <w:r w:rsidR="000258C3" w:rsidRPr="00B56FD7">
        <w:rPr>
          <w:color w:val="000000"/>
          <w:vertAlign w:val="superscript"/>
        </w:rPr>
        <w:t>48</w:t>
      </w:r>
      <w:r w:rsidR="00C5214A" w:rsidRPr="00B56FD7">
        <w:rPr>
          <w:bCs/>
          <w:color w:val="000000" w:themeColor="text1"/>
        </w:rPr>
        <w:fldChar w:fldCharType="end"/>
      </w:r>
      <w:r w:rsidR="00A11685" w:rsidRPr="00B56FD7">
        <w:rPr>
          <w:bCs/>
          <w:color w:val="000000" w:themeColor="text1"/>
        </w:rPr>
        <w:t xml:space="preserve"> </w:t>
      </w:r>
      <w:r w:rsidR="00B04CA0" w:rsidRPr="00B56FD7">
        <w:rPr>
          <w:bCs/>
        </w:rPr>
        <w:t>In our validation study, Register data for ALS ascertainment were highly reliable; working with a specialist ALS neurologist to review medical records and comparing to death certificates and hospital discharges, the Danish National Patient Register was found to have an overall predictive value for ALS of 82%.</w:t>
      </w:r>
      <w:r w:rsidR="00B04CA0" w:rsidRPr="00B56FD7">
        <w:rPr>
          <w:bCs/>
        </w:rPr>
        <w:fldChar w:fldCharType="begin"/>
      </w:r>
      <w:r w:rsidR="000258C3" w:rsidRPr="00B56FD7">
        <w:rPr>
          <w:bCs/>
        </w:rPr>
        <w:instrText xml:space="preserve"> ADDIN ZOTERO_ITEM CSL_CITATION {"citationID":"7JmKBYMR","properties":{"formattedCitation":"\\super 49\\nosupersub{}","plainCitation":"49","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B04CA0" w:rsidRPr="00B56FD7">
        <w:rPr>
          <w:bCs/>
        </w:rPr>
        <w:fldChar w:fldCharType="separate"/>
      </w:r>
      <w:r w:rsidR="000258C3" w:rsidRPr="00B56FD7">
        <w:rPr>
          <w:vertAlign w:val="superscript"/>
        </w:rPr>
        <w:t>49</w:t>
      </w:r>
      <w:r w:rsidR="00B04CA0" w:rsidRPr="00B56FD7">
        <w:rPr>
          <w:bCs/>
        </w:rPr>
        <w:fldChar w:fldCharType="end"/>
      </w:r>
      <w:r w:rsidR="00B04CA0" w:rsidRPr="00B56FD7">
        <w:rPr>
          <w:bCs/>
        </w:rPr>
        <w:t xml:space="preserve"> </w:t>
      </w:r>
    </w:p>
    <w:p w14:paraId="53A67C02" w14:textId="77777777" w:rsidR="0049389D" w:rsidRPr="00B56FD7" w:rsidRDefault="0049389D">
      <w:pPr>
        <w:rPr>
          <w:bCs/>
          <w:color w:val="000000" w:themeColor="text1"/>
        </w:rPr>
        <w:pPrChange w:id="62" w:author="Emily DeVoto" w:date="2022-07-14T10:17:00Z">
          <w:pPr>
            <w:jc w:val="both"/>
          </w:pPr>
        </w:pPrChange>
      </w:pPr>
    </w:p>
    <w:p w14:paraId="3DC988C2" w14:textId="17829AAC" w:rsidR="00410CC8" w:rsidRPr="00B56FD7" w:rsidRDefault="00A11685">
      <w:pPr>
        <w:rPr>
          <w:bCs/>
          <w:color w:val="000000" w:themeColor="text1"/>
        </w:rPr>
        <w:pPrChange w:id="63" w:author="Emily DeVoto" w:date="2022-07-14T10:17:00Z">
          <w:pPr>
            <w:jc w:val="both"/>
          </w:pPr>
        </w:pPrChange>
      </w:pPr>
      <w:r w:rsidRPr="00B56FD7">
        <w:rPr>
          <w:bCs/>
          <w:color w:val="000000" w:themeColor="text1"/>
        </w:rPr>
        <w:t xml:space="preserve">We </w:t>
      </w:r>
      <w:r w:rsidR="00384F77" w:rsidRPr="00B56FD7">
        <w:rPr>
          <w:bCs/>
          <w:color w:val="000000" w:themeColor="text1"/>
        </w:rPr>
        <w:t>obtained</w:t>
      </w:r>
      <w:r w:rsidRPr="00B56FD7">
        <w:rPr>
          <w:bCs/>
          <w:color w:val="000000" w:themeColor="text1"/>
        </w:rPr>
        <w:t xml:space="preserve"> c</w:t>
      </w:r>
      <w:r w:rsidR="00E62978" w:rsidRPr="00B56FD7">
        <w:rPr>
          <w:bCs/>
          <w:color w:val="000000" w:themeColor="text1"/>
        </w:rPr>
        <w:t>ontrols through the Danish Civil Registration System, established in 1968</w:t>
      </w:r>
      <w:r w:rsidR="00FA58C9" w:rsidRPr="00B56FD7">
        <w:rPr>
          <w:bCs/>
          <w:color w:val="000000" w:themeColor="text1"/>
        </w:rPr>
        <w:t xml:space="preserve"> and updated </w:t>
      </w:r>
      <w:r w:rsidR="000F3246" w:rsidRPr="00B56FD7">
        <w:rPr>
          <w:bCs/>
          <w:color w:val="000000" w:themeColor="text1"/>
        </w:rPr>
        <w:t>daily</w:t>
      </w:r>
      <w:r w:rsidR="00BC526C" w:rsidRPr="00B56FD7">
        <w:rPr>
          <w:bCs/>
          <w:color w:val="000000" w:themeColor="text1"/>
        </w:rPr>
        <w:t>,</w:t>
      </w:r>
      <w:r w:rsidR="00E62978" w:rsidRPr="00B56FD7">
        <w:rPr>
          <w:bCs/>
          <w:color w:val="000000" w:themeColor="text1"/>
        </w:rPr>
        <w:t xml:space="preserve"> </w:t>
      </w:r>
      <w:r w:rsidR="00BC526C" w:rsidRPr="00B56FD7">
        <w:rPr>
          <w:bCs/>
          <w:color w:val="000000" w:themeColor="text1"/>
        </w:rPr>
        <w:t xml:space="preserve">which </w:t>
      </w:r>
      <w:r w:rsidR="00E62978" w:rsidRPr="00B56FD7">
        <w:rPr>
          <w:bCs/>
          <w:color w:val="000000" w:themeColor="text1"/>
        </w:rPr>
        <w:t xml:space="preserve">includes administrative records (e.g., date and place of birth, </w:t>
      </w:r>
      <w:r w:rsidR="00BA3A99" w:rsidRPr="00B56FD7">
        <w:rPr>
          <w:bCs/>
          <w:color w:val="000000" w:themeColor="text1"/>
        </w:rPr>
        <w:t xml:space="preserve">sex, </w:t>
      </w:r>
      <w:r w:rsidR="00E62978" w:rsidRPr="00B56FD7">
        <w:rPr>
          <w:bCs/>
          <w:color w:val="000000" w:themeColor="text1"/>
        </w:rPr>
        <w:t>vital status, and history of civil status and addresses</w:t>
      </w:r>
      <w:r w:rsidR="00BA3A99" w:rsidRPr="00B56FD7">
        <w:rPr>
          <w:bCs/>
          <w:color w:val="000000" w:themeColor="text1"/>
        </w:rPr>
        <w:t xml:space="preserve"> since 1971</w:t>
      </w:r>
      <w:r w:rsidR="00E62978" w:rsidRPr="00B56FD7">
        <w:rPr>
          <w:bCs/>
          <w:color w:val="000000" w:themeColor="text1"/>
        </w:rPr>
        <w:t>) on all persons living in Denmark; records are kept even when a person dies</w:t>
      </w:r>
      <w:r w:rsidR="00AF1C52" w:rsidRPr="00B56FD7">
        <w:rPr>
          <w:bCs/>
          <w:color w:val="000000" w:themeColor="text1"/>
        </w:rPr>
        <w:t xml:space="preserve"> </w:t>
      </w:r>
      <w:r w:rsidR="00E62978" w:rsidRPr="00B56FD7">
        <w:rPr>
          <w:bCs/>
          <w:color w:val="000000" w:themeColor="text1"/>
        </w:rPr>
        <w:t>or</w:t>
      </w:r>
      <w:r w:rsidR="00AF1C52" w:rsidRPr="00B56FD7">
        <w:rPr>
          <w:bCs/>
          <w:color w:val="000000" w:themeColor="text1"/>
        </w:rPr>
        <w:t xml:space="preserve"> </w:t>
      </w:r>
      <w:r w:rsidR="00E62978" w:rsidRPr="00B56FD7">
        <w:rPr>
          <w:bCs/>
          <w:color w:val="000000" w:themeColor="text1"/>
        </w:rPr>
        <w:t>emigrates.</w:t>
      </w:r>
      <w:r w:rsidR="004C062C" w:rsidRPr="00B56FD7">
        <w:rPr>
          <w:bCs/>
          <w:color w:val="000000" w:themeColor="text1"/>
        </w:rPr>
        <w:fldChar w:fldCharType="begin"/>
      </w:r>
      <w:r w:rsidR="000258C3" w:rsidRPr="00B56FD7">
        <w:rPr>
          <w:bCs/>
          <w:color w:val="000000" w:themeColor="text1"/>
        </w:rPr>
        <w:instrText xml:space="preserve"> ADDIN ZOTERO_ITEM CSL_CITATION {"citationID":"vJssc8s5","properties":{"formattedCitation":"\\super 50\\nosupersub{}","plainCitation":"50","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56FD7">
        <w:rPr>
          <w:bCs/>
          <w:color w:val="000000" w:themeColor="text1"/>
        </w:rPr>
        <w:fldChar w:fldCharType="separate"/>
      </w:r>
      <w:r w:rsidR="000258C3" w:rsidRPr="00B56FD7">
        <w:rPr>
          <w:color w:val="000000"/>
          <w:vertAlign w:val="superscript"/>
        </w:rPr>
        <w:t>50</w:t>
      </w:r>
      <w:r w:rsidR="004C062C" w:rsidRPr="00B56FD7">
        <w:rPr>
          <w:bCs/>
          <w:color w:val="000000" w:themeColor="text1"/>
        </w:rPr>
        <w:fldChar w:fldCharType="end"/>
      </w:r>
      <w:r w:rsidR="00E62978" w:rsidRPr="00B56FD7">
        <w:rPr>
          <w:bCs/>
          <w:color w:val="000000" w:themeColor="text1"/>
        </w:rPr>
        <w:t xml:space="preserve"> </w:t>
      </w:r>
      <w:r w:rsidR="00854F83" w:rsidRPr="00B56FD7">
        <w:rPr>
          <w:bCs/>
          <w:color w:val="000000" w:themeColor="text1"/>
        </w:rPr>
        <w:t>We</w:t>
      </w:r>
      <w:r w:rsidR="00AD6EA4" w:rsidRPr="00B56FD7">
        <w:rPr>
          <w:bCs/>
          <w:color w:val="000000" w:themeColor="text1"/>
        </w:rPr>
        <w:t xml:space="preserve"> randomly</w:t>
      </w:r>
      <w:r w:rsidR="00854F83" w:rsidRPr="00B56FD7">
        <w:rPr>
          <w:bCs/>
          <w:color w:val="000000" w:themeColor="text1"/>
        </w:rPr>
        <w:t xml:space="preserve"> </w:t>
      </w:r>
      <w:r w:rsidR="00E6336F" w:rsidRPr="00B56FD7">
        <w:rPr>
          <w:bCs/>
          <w:color w:val="000000" w:themeColor="text1"/>
        </w:rPr>
        <w:t>matched five controls per case</w:t>
      </w:r>
      <w:r w:rsidR="00AD6EA4" w:rsidRPr="00B56FD7">
        <w:rPr>
          <w:bCs/>
          <w:color w:val="000000" w:themeColor="text1"/>
        </w:rPr>
        <w:t xml:space="preserve"> by </w:t>
      </w:r>
      <w:r w:rsidR="00B90716" w:rsidRPr="00B56FD7">
        <w:rPr>
          <w:bCs/>
          <w:color w:val="000000" w:themeColor="text1"/>
        </w:rPr>
        <w:t xml:space="preserve">age, </w:t>
      </w:r>
      <w:r w:rsidR="00AD6EA4" w:rsidRPr="00B56FD7">
        <w:rPr>
          <w:bCs/>
          <w:color w:val="000000" w:themeColor="text1"/>
        </w:rPr>
        <w:t>sex</w:t>
      </w:r>
      <w:r w:rsidR="00524390" w:rsidRPr="00B56FD7">
        <w:rPr>
          <w:bCs/>
          <w:color w:val="000000" w:themeColor="text1"/>
        </w:rPr>
        <w:t xml:space="preserve">, </w:t>
      </w:r>
      <w:r w:rsidR="00A804EF" w:rsidRPr="00B56FD7">
        <w:rPr>
          <w:bCs/>
          <w:color w:val="000000" w:themeColor="text1"/>
        </w:rPr>
        <w:t>year</w:t>
      </w:r>
      <w:r w:rsidR="00AD6EA4" w:rsidRPr="00B56FD7">
        <w:rPr>
          <w:bCs/>
          <w:color w:val="000000" w:themeColor="text1"/>
        </w:rPr>
        <w:t xml:space="preserve"> of birth</w:t>
      </w:r>
      <w:r w:rsidR="00A117D2" w:rsidRPr="00B56FD7">
        <w:rPr>
          <w:bCs/>
          <w:color w:val="000000" w:themeColor="text1"/>
        </w:rPr>
        <w:t>,</w:t>
      </w:r>
      <w:r w:rsidR="00524390" w:rsidRPr="00B56FD7">
        <w:rPr>
          <w:bCs/>
          <w:color w:val="000000" w:themeColor="text1"/>
        </w:rPr>
        <w:t xml:space="preserve"> and vital status</w:t>
      </w:r>
      <w:r w:rsidR="00C901A0" w:rsidRPr="00B56FD7">
        <w:rPr>
          <w:bCs/>
          <w:color w:val="000000" w:themeColor="text1"/>
        </w:rPr>
        <w:t>.</w:t>
      </w:r>
      <w:r w:rsidR="00A804EF" w:rsidRPr="00B56FD7">
        <w:rPr>
          <w:bCs/>
          <w:color w:val="000000" w:themeColor="text1"/>
        </w:rPr>
        <w:t xml:space="preserve"> </w:t>
      </w:r>
      <w:r w:rsidR="00C042E8" w:rsidRPr="00B56FD7">
        <w:rPr>
          <w:bCs/>
          <w:color w:val="000000" w:themeColor="text1"/>
        </w:rPr>
        <w:t>C</w:t>
      </w:r>
      <w:r w:rsidR="00C901A0" w:rsidRPr="00B56FD7">
        <w:rPr>
          <w:bCs/>
          <w:color w:val="000000" w:themeColor="text1"/>
        </w:rPr>
        <w:t xml:space="preserve">ontrols </w:t>
      </w:r>
      <w:r w:rsidR="005B6BF1" w:rsidRPr="00B56FD7">
        <w:rPr>
          <w:bCs/>
          <w:color w:val="000000" w:themeColor="text1"/>
        </w:rPr>
        <w:t>were</w:t>
      </w:r>
      <w:r w:rsidR="00C901A0" w:rsidRPr="00B56FD7">
        <w:rPr>
          <w:bCs/>
          <w:color w:val="000000" w:themeColor="text1"/>
        </w:rPr>
        <w:t xml:space="preserve"> alive </w:t>
      </w:r>
      <w:r w:rsidR="00A804EF" w:rsidRPr="00B56FD7">
        <w:rPr>
          <w:bCs/>
          <w:color w:val="000000" w:themeColor="text1"/>
        </w:rPr>
        <w:t xml:space="preserve">and free of diagnosed ALS </w:t>
      </w:r>
      <w:r w:rsidR="00AB0E61" w:rsidRPr="00B56FD7">
        <w:rPr>
          <w:bCs/>
          <w:color w:val="000000" w:themeColor="text1"/>
        </w:rPr>
        <w:t xml:space="preserve">at </w:t>
      </w:r>
      <w:r w:rsidR="001B7BE2" w:rsidRPr="00B56FD7">
        <w:rPr>
          <w:bCs/>
          <w:color w:val="000000" w:themeColor="text1"/>
        </w:rPr>
        <w:t xml:space="preserve">the </w:t>
      </w:r>
      <w:r w:rsidR="00AB0E61" w:rsidRPr="00B56FD7">
        <w:rPr>
          <w:bCs/>
          <w:color w:val="000000" w:themeColor="text1"/>
        </w:rPr>
        <w:t xml:space="preserve">ALS </w:t>
      </w:r>
      <w:r w:rsidR="001B7BE2" w:rsidRPr="00B56FD7">
        <w:rPr>
          <w:bCs/>
          <w:color w:val="000000" w:themeColor="text1"/>
        </w:rPr>
        <w:t xml:space="preserve">diagnosis date </w:t>
      </w:r>
      <w:r w:rsidR="00C901A0" w:rsidRPr="00B56FD7">
        <w:rPr>
          <w:bCs/>
          <w:color w:val="000000" w:themeColor="text1"/>
        </w:rPr>
        <w:t xml:space="preserve">of the </w:t>
      </w:r>
      <w:r w:rsidR="00192538" w:rsidRPr="00B56FD7">
        <w:rPr>
          <w:bCs/>
          <w:color w:val="000000" w:themeColor="text1"/>
        </w:rPr>
        <w:t>matched case</w:t>
      </w:r>
      <w:r w:rsidR="00A117D2" w:rsidRPr="00B56FD7">
        <w:rPr>
          <w:bCs/>
          <w:color w:val="000000" w:themeColor="text1"/>
        </w:rPr>
        <w:t xml:space="preserve"> (index date)</w:t>
      </w:r>
      <w:r w:rsidR="00192538" w:rsidRPr="00B56FD7">
        <w:rPr>
          <w:bCs/>
          <w:color w:val="000000" w:themeColor="text1"/>
        </w:rPr>
        <w:t>.</w:t>
      </w:r>
      <w:r w:rsidR="00AC78D3" w:rsidRPr="00B56FD7">
        <w:rPr>
          <w:bCs/>
          <w:color w:val="000000" w:themeColor="text1"/>
        </w:rPr>
        <w:t xml:space="preserve"> </w:t>
      </w:r>
      <w:r w:rsidR="00247B8F" w:rsidRPr="00B56FD7">
        <w:rPr>
          <w:bCs/>
          <w:color w:val="000000" w:themeColor="text1"/>
        </w:rPr>
        <w:t>The control-sampling scheme followed a risk-set matching pattern, so cases could have served as controls before diagnosis of ALS.</w:t>
      </w:r>
      <w:r w:rsidR="00A72CAA" w:rsidRPr="00B56FD7">
        <w:rPr>
          <w:bCs/>
          <w:color w:val="000000" w:themeColor="text1"/>
        </w:rPr>
        <w:fldChar w:fldCharType="begin"/>
      </w:r>
      <w:r w:rsidR="000258C3" w:rsidRPr="00B56FD7">
        <w:rPr>
          <w:bCs/>
          <w:color w:val="000000" w:themeColor="text1"/>
        </w:rPr>
        <w:instrText xml:space="preserve"> ADDIN ZOTERO_ITEM CSL_CITATION {"citationID":"tGqUqM3g","properties":{"formattedCitation":"\\super 51\\nosupersub{}","plainCitation":"51","noteIndex":0},"citationItems":[{"id":1280,"uris":["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sidRPr="00B56FD7">
        <w:rPr>
          <w:bCs/>
          <w:color w:val="000000" w:themeColor="text1"/>
        </w:rPr>
        <w:fldChar w:fldCharType="separate"/>
      </w:r>
      <w:r w:rsidR="000258C3" w:rsidRPr="00B56FD7">
        <w:rPr>
          <w:color w:val="000000"/>
          <w:vertAlign w:val="superscript"/>
        </w:rPr>
        <w:t>51</w:t>
      </w:r>
      <w:r w:rsidR="00A72CAA" w:rsidRPr="00B56FD7">
        <w:rPr>
          <w:bCs/>
          <w:color w:val="000000" w:themeColor="text1"/>
        </w:rPr>
        <w:fldChar w:fldCharType="end"/>
      </w:r>
    </w:p>
    <w:p w14:paraId="76CE7804" w14:textId="05A08E00" w:rsidR="00110354" w:rsidRPr="00B56FD7" w:rsidRDefault="00110354">
      <w:pPr>
        <w:rPr>
          <w:bCs/>
          <w:color w:val="000000" w:themeColor="text1"/>
        </w:rPr>
        <w:pPrChange w:id="64" w:author="Emily DeVoto" w:date="2022-07-14T10:17:00Z">
          <w:pPr>
            <w:jc w:val="both"/>
          </w:pPr>
        </w:pPrChange>
      </w:pPr>
    </w:p>
    <w:p w14:paraId="7B744401" w14:textId="6FD4E277" w:rsidR="00110354" w:rsidRPr="00B56FD7" w:rsidRDefault="00110354">
      <w:pPr>
        <w:rPr>
          <w:bCs/>
          <w:color w:val="000000" w:themeColor="text1"/>
        </w:rPr>
        <w:pPrChange w:id="65" w:author="Emily DeVoto" w:date="2022-07-14T10:17:00Z">
          <w:pPr>
            <w:jc w:val="both"/>
          </w:pPr>
        </w:pPrChange>
      </w:pPr>
      <w:r w:rsidRPr="00B56FD7">
        <w:rPr>
          <w:bCs/>
          <w:color w:val="000000" w:themeColor="text1"/>
        </w:rPr>
        <w:t>We obtained all addresses of cases and controls from</w:t>
      </w:r>
      <w:ins w:id="66" w:author="Emily DeVoto" w:date="2022-07-14T10:50:00Z">
        <w:r w:rsidR="00E63C6B" w:rsidRPr="00B56FD7">
          <w:rPr>
            <w:bCs/>
            <w:color w:val="000000" w:themeColor="text1"/>
          </w:rPr>
          <w:t xml:space="preserve"> 1</w:t>
        </w:r>
      </w:ins>
      <w:r w:rsidRPr="00B56FD7">
        <w:rPr>
          <w:bCs/>
          <w:color w:val="000000" w:themeColor="text1"/>
        </w:rPr>
        <w:t xml:space="preserve"> January </w:t>
      </w:r>
      <w:del w:id="67" w:author="Emily DeVoto" w:date="2022-07-14T10:50:00Z">
        <w:r w:rsidRPr="00B56FD7" w:rsidDel="00E63C6B">
          <w:rPr>
            <w:bCs/>
            <w:color w:val="000000" w:themeColor="text1"/>
          </w:rPr>
          <w:delText>1</w:delText>
        </w:r>
        <w:r w:rsidRPr="00B56FD7" w:rsidDel="00E63C6B">
          <w:rPr>
            <w:bCs/>
            <w:color w:val="000000" w:themeColor="text1"/>
            <w:vertAlign w:val="superscript"/>
          </w:rPr>
          <w:delText>st</w:delText>
        </w:r>
        <w:r w:rsidRPr="00B56FD7" w:rsidDel="00E63C6B">
          <w:rPr>
            <w:bCs/>
            <w:color w:val="000000" w:themeColor="text1"/>
          </w:rPr>
          <w:delText xml:space="preserve"> </w:delText>
        </w:r>
      </w:del>
      <w:r w:rsidRPr="00B56FD7">
        <w:rPr>
          <w:bCs/>
          <w:color w:val="000000" w:themeColor="text1"/>
        </w:rPr>
        <w:t>1979 onwards from the Danish Civil Registration System,</w:t>
      </w:r>
      <w:r w:rsidR="00AE5FD9" w:rsidRPr="00B56FD7">
        <w:rPr>
          <w:bCs/>
          <w:color w:val="000000" w:themeColor="text1"/>
        </w:rPr>
        <w:fldChar w:fldCharType="begin"/>
      </w:r>
      <w:r w:rsidR="000258C3" w:rsidRPr="00B56FD7">
        <w:rPr>
          <w:bCs/>
          <w:color w:val="000000" w:themeColor="text1"/>
        </w:rPr>
        <w:instrText xml:space="preserve"> ADDIN ZOTERO_ITEM CSL_CITATION {"citationID":"nLuk7CM0","properties":{"formattedCitation":"\\super 50\\nosupersub{}","plainCitation":"50","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56FD7">
        <w:rPr>
          <w:bCs/>
          <w:color w:val="000000" w:themeColor="text1"/>
        </w:rPr>
        <w:fldChar w:fldCharType="separate"/>
      </w:r>
      <w:r w:rsidR="000258C3" w:rsidRPr="00B56FD7">
        <w:rPr>
          <w:color w:val="000000"/>
          <w:vertAlign w:val="superscript"/>
        </w:rPr>
        <w:t>50</w:t>
      </w:r>
      <w:r w:rsidR="00AE5FD9" w:rsidRPr="00B56FD7">
        <w:rPr>
          <w:bCs/>
          <w:color w:val="000000" w:themeColor="text1"/>
        </w:rPr>
        <w:fldChar w:fldCharType="end"/>
      </w:r>
      <w:r w:rsidRPr="00B56FD7">
        <w:rPr>
          <w:bCs/>
          <w:color w:val="000000" w:themeColor="text1"/>
        </w:rPr>
        <w:t xml:space="preserve"> including the dates of moving to and from each address, </w:t>
      </w:r>
      <w:r w:rsidR="00437C7B" w:rsidRPr="00B56FD7">
        <w:rPr>
          <w:bCs/>
          <w:color w:val="000000" w:themeColor="text1"/>
        </w:rPr>
        <w:t>before</w:t>
      </w:r>
      <w:r w:rsidRPr="00B56FD7">
        <w:rPr>
          <w:bCs/>
          <w:color w:val="000000" w:themeColor="text1"/>
        </w:rPr>
        <w:t xml:space="preserve"> the </w:t>
      </w:r>
      <w:r w:rsidR="008A264E" w:rsidRPr="00B56FD7">
        <w:rPr>
          <w:bCs/>
          <w:color w:val="000000" w:themeColor="text1"/>
        </w:rPr>
        <w:t>index</w:t>
      </w:r>
      <w:r w:rsidRPr="00B56FD7">
        <w:rPr>
          <w:bCs/>
          <w:color w:val="000000" w:themeColor="text1"/>
        </w:rPr>
        <w:t xml:space="preserve"> date. We then obtained the geographical coordinates at the door of each house of the residential history of the participants</w:t>
      </w:r>
      <w:r w:rsidR="00F26843" w:rsidRPr="00B56FD7">
        <w:rPr>
          <w:bCs/>
          <w:color w:val="000000" w:themeColor="text1"/>
        </w:rPr>
        <w:t xml:space="preserve">, with previous evidence of the high accuracy of this method of </w:t>
      </w:r>
      <w:r w:rsidRPr="00B56FD7">
        <w:rPr>
          <w:bCs/>
          <w:color w:val="000000" w:themeColor="text1"/>
        </w:rPr>
        <w:t>geocoding of addresses</w:t>
      </w:r>
      <w:r w:rsidR="00A663A1" w:rsidRPr="00B56FD7">
        <w:rPr>
          <w:bCs/>
          <w:color w:val="000000" w:themeColor="text1"/>
        </w:rPr>
        <w:t xml:space="preserve"> in Denmark</w:t>
      </w:r>
      <w:r w:rsidRPr="00B56FD7">
        <w:rPr>
          <w:bCs/>
          <w:color w:val="000000" w:themeColor="text1"/>
        </w:rPr>
        <w:t>.</w:t>
      </w:r>
      <w:r w:rsidRPr="00B56FD7">
        <w:rPr>
          <w:bCs/>
          <w:color w:val="000000" w:themeColor="text1"/>
        </w:rPr>
        <w:fldChar w:fldCharType="begin"/>
      </w:r>
      <w:r w:rsidR="004B132D" w:rsidRPr="00B56FD7">
        <w:rPr>
          <w:bCs/>
          <w:color w:val="000000" w:themeColor="text1"/>
        </w:rPr>
        <w:instrText xml:space="preserve"> ADDIN ZOTERO_ITEM CSL_CITATION {"citationID":"cctpHIgN","properties":{"formattedCitation":"\\super 17\\nosupersub{}","plainCitation":"17","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56FD7">
        <w:rPr>
          <w:bCs/>
          <w:color w:val="000000" w:themeColor="text1"/>
        </w:rPr>
        <w:fldChar w:fldCharType="separate"/>
      </w:r>
      <w:r w:rsidR="00E52BA5" w:rsidRPr="00B56FD7">
        <w:rPr>
          <w:color w:val="000000"/>
          <w:vertAlign w:val="superscript"/>
        </w:rPr>
        <w:t>17</w:t>
      </w:r>
      <w:r w:rsidRPr="00B56FD7">
        <w:rPr>
          <w:bCs/>
          <w:color w:val="000000" w:themeColor="text1"/>
        </w:rPr>
        <w:fldChar w:fldCharType="end"/>
      </w:r>
    </w:p>
    <w:p w14:paraId="319EA69B" w14:textId="63F3CDA5" w:rsidR="00643616" w:rsidRPr="00B56FD7" w:rsidRDefault="00643616">
      <w:pPr>
        <w:rPr>
          <w:bCs/>
          <w:color w:val="000000" w:themeColor="text1"/>
        </w:rPr>
        <w:pPrChange w:id="68" w:author="Emily DeVoto" w:date="2022-07-14T10:17:00Z">
          <w:pPr>
            <w:jc w:val="both"/>
          </w:pPr>
        </w:pPrChange>
      </w:pPr>
    </w:p>
    <w:p w14:paraId="1B2514CD" w14:textId="2B9FF4D4" w:rsidR="00643616" w:rsidRPr="00B56FD7" w:rsidRDefault="00643616">
      <w:pPr>
        <w:rPr>
          <w:bCs/>
          <w:color w:val="000000" w:themeColor="text1"/>
        </w:rPr>
        <w:pPrChange w:id="69" w:author="Emily DeVoto" w:date="2022-07-14T10:17:00Z">
          <w:pPr>
            <w:jc w:val="both"/>
          </w:pPr>
        </w:pPrChange>
      </w:pPr>
      <w:r w:rsidRPr="00B56FD7">
        <w:rPr>
          <w:bCs/>
          <w:color w:val="000000" w:themeColor="text1"/>
        </w:rPr>
        <w:lastRenderedPageBreak/>
        <w:t xml:space="preserve">This study was approved by the Institutional Review Board </w:t>
      </w:r>
      <w:r w:rsidR="004C6D30" w:rsidRPr="00B56FD7">
        <w:rPr>
          <w:bCs/>
          <w:color w:val="000000" w:themeColor="text1"/>
        </w:rPr>
        <w:t xml:space="preserve">Committee </w:t>
      </w:r>
      <w:r w:rsidRPr="00B56FD7">
        <w:rPr>
          <w:bCs/>
          <w:color w:val="000000" w:themeColor="text1"/>
        </w:rPr>
        <w:t xml:space="preserve">at </w:t>
      </w:r>
      <w:r w:rsidR="00E53A69" w:rsidRPr="00B56FD7">
        <w:rPr>
          <w:bCs/>
          <w:color w:val="000000" w:themeColor="text1"/>
        </w:rPr>
        <w:t>Columbia University</w:t>
      </w:r>
      <w:r w:rsidR="00A804EF" w:rsidRPr="00B56FD7">
        <w:rPr>
          <w:bCs/>
          <w:color w:val="000000" w:themeColor="text1"/>
        </w:rPr>
        <w:t xml:space="preserve"> and the Danish Data Protection Agency</w:t>
      </w:r>
      <w:r w:rsidRPr="00B56FD7">
        <w:rPr>
          <w:bCs/>
          <w:color w:val="000000" w:themeColor="text1"/>
        </w:rPr>
        <w:t>.</w:t>
      </w:r>
    </w:p>
    <w:p w14:paraId="3E285C75" w14:textId="2194EF9A" w:rsidR="004B5359" w:rsidRPr="00B56FD7" w:rsidRDefault="004B5359">
      <w:pPr>
        <w:rPr>
          <w:bCs/>
          <w:color w:val="000000" w:themeColor="text1"/>
        </w:rPr>
        <w:pPrChange w:id="70" w:author="Emily DeVoto" w:date="2022-07-14T10:17:00Z">
          <w:pPr>
            <w:jc w:val="both"/>
          </w:pPr>
        </w:pPrChange>
      </w:pPr>
    </w:p>
    <w:p w14:paraId="30C04844" w14:textId="77777777" w:rsidR="00EF380D" w:rsidRPr="00B56FD7" w:rsidRDefault="00EF380D">
      <w:pPr>
        <w:rPr>
          <w:i/>
          <w:iCs/>
          <w:color w:val="000000" w:themeColor="text1"/>
        </w:rPr>
        <w:pPrChange w:id="71" w:author="Emily DeVoto" w:date="2022-07-14T10:17:00Z">
          <w:pPr>
            <w:jc w:val="both"/>
          </w:pPr>
        </w:pPrChange>
      </w:pPr>
      <w:r w:rsidRPr="00B56FD7">
        <w:rPr>
          <w:i/>
          <w:iCs/>
          <w:color w:val="000000" w:themeColor="text1"/>
        </w:rPr>
        <w:t>Exposure data</w:t>
      </w:r>
    </w:p>
    <w:p w14:paraId="242AE868" w14:textId="3CD23E08" w:rsidR="009B1F3C" w:rsidRPr="00B56FD7" w:rsidRDefault="008F0905">
      <w:pPr>
        <w:rPr>
          <w:bCs/>
          <w:i/>
          <w:iCs/>
          <w:color w:val="000000" w:themeColor="text1"/>
        </w:rPr>
        <w:pPrChange w:id="72" w:author="Emily DeVoto" w:date="2022-07-14T10:17:00Z">
          <w:pPr>
            <w:jc w:val="both"/>
          </w:pPr>
        </w:pPrChange>
      </w:pPr>
      <w:r w:rsidRPr="00B56FD7">
        <w:rPr>
          <w:bCs/>
          <w:color w:val="000000" w:themeColor="text1"/>
        </w:rPr>
        <w:t xml:space="preserve">We obtained predictions on monthly concentrations of </w:t>
      </w:r>
      <w:r w:rsidR="00C60712" w:rsidRPr="00B56FD7">
        <w:rPr>
          <w:bCs/>
          <w:color w:val="000000" w:themeColor="text1"/>
        </w:rPr>
        <w:t xml:space="preserve">elemental carbon (EC), </w:t>
      </w:r>
      <w:r w:rsidRPr="00B56FD7">
        <w:rPr>
          <w:bCs/>
          <w:color w:val="000000" w:themeColor="text1"/>
        </w:rPr>
        <w:t>nitrogen oxides (NO</w:t>
      </w:r>
      <w:r w:rsidRPr="00B56FD7">
        <w:rPr>
          <w:bCs/>
          <w:color w:val="000000" w:themeColor="text1"/>
          <w:vertAlign w:val="subscript"/>
        </w:rPr>
        <w:t>x</w:t>
      </w:r>
      <w:r w:rsidRPr="00B56FD7">
        <w:rPr>
          <w:bCs/>
          <w:color w:val="000000" w:themeColor="text1"/>
        </w:rPr>
        <w:t>), carbon monoxide (CO), and fine particles (PM</w:t>
      </w:r>
      <w:r w:rsidRPr="00B56FD7">
        <w:rPr>
          <w:bCs/>
          <w:color w:val="000000" w:themeColor="text1"/>
          <w:vertAlign w:val="subscript"/>
        </w:rPr>
        <w:t>2.5</w:t>
      </w:r>
      <w:r w:rsidRPr="00B56FD7">
        <w:rPr>
          <w:bCs/>
          <w:color w:val="000000" w:themeColor="text1"/>
        </w:rPr>
        <w:t>) (as well as ozone, O</w:t>
      </w:r>
      <w:r w:rsidRPr="00B56FD7">
        <w:rPr>
          <w:bCs/>
          <w:color w:val="000000" w:themeColor="text1"/>
          <w:vertAlign w:val="subscript"/>
        </w:rPr>
        <w:t>3</w:t>
      </w:r>
      <w:r w:rsidRPr="00B56FD7">
        <w:rPr>
          <w:bCs/>
          <w:color w:val="000000" w:themeColor="text1"/>
        </w:rPr>
        <w:t>, for a sensitivity analysis, usually negatively correlated with other pollutants due to its chemistry</w:t>
      </w:r>
      <w:r w:rsidRPr="00B56FD7">
        <w:rPr>
          <w:bCs/>
          <w:color w:val="000000" w:themeColor="text1"/>
        </w:rPr>
        <w:fldChar w:fldCharType="begin"/>
      </w:r>
      <w:r w:rsidR="000258C3" w:rsidRPr="00B56FD7">
        <w:rPr>
          <w:bCs/>
          <w:color w:val="000000" w:themeColor="text1"/>
        </w:rPr>
        <w:instrText xml:space="preserve"> ADDIN ZOTERO_ITEM CSL_CITATION {"citationID":"IlWHg8xF","properties":{"formattedCitation":"\\super 52\\nosupersub{}","plainCitation":"52","noteIndex":0},"citationItems":[{"id":1179,"uris":["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B56FD7">
        <w:rPr>
          <w:bCs/>
          <w:color w:val="000000" w:themeColor="text1"/>
        </w:rPr>
        <w:fldChar w:fldCharType="separate"/>
      </w:r>
      <w:r w:rsidR="000258C3" w:rsidRPr="00B56FD7">
        <w:rPr>
          <w:color w:val="000000"/>
          <w:vertAlign w:val="superscript"/>
        </w:rPr>
        <w:t>52</w:t>
      </w:r>
      <w:r w:rsidRPr="00B56FD7">
        <w:rPr>
          <w:bCs/>
          <w:color w:val="000000" w:themeColor="text1"/>
        </w:rPr>
        <w:fldChar w:fldCharType="end"/>
      </w:r>
      <w:r w:rsidRPr="00B56FD7">
        <w:rPr>
          <w:bCs/>
          <w:color w:val="000000" w:themeColor="text1"/>
        </w:rPr>
        <w:t xml:space="preserve">), at residential addresses of study participants from the validated spatio-temporal air pollution </w:t>
      </w:r>
      <w:del w:id="73" w:author="Emily DeVoto" w:date="2022-07-14T10:46:00Z">
        <w:r w:rsidRPr="00B56FD7" w:rsidDel="00CC4FA8">
          <w:rPr>
            <w:bCs/>
            <w:color w:val="000000" w:themeColor="text1"/>
          </w:rPr>
          <w:delText>modelling</w:delText>
        </w:r>
      </w:del>
      <w:ins w:id="74" w:author="Emily DeVoto" w:date="2022-07-14T10:46:00Z">
        <w:r w:rsidR="00CC4FA8" w:rsidRPr="00B56FD7">
          <w:rPr>
            <w:bCs/>
            <w:color w:val="000000" w:themeColor="text1"/>
          </w:rPr>
          <w:t>modeling</w:t>
        </w:r>
      </w:ins>
      <w:r w:rsidRPr="00B56FD7">
        <w:rPr>
          <w:bCs/>
          <w:color w:val="000000" w:themeColor="text1"/>
        </w:rPr>
        <w:t xml:space="preserve"> system DEHM-UBM-AirGIS that provides full space and time coverage over the study period, described in detail elsewhere.</w:t>
      </w:r>
      <w:r w:rsidRPr="00B56FD7">
        <w:rPr>
          <w:bCs/>
          <w:color w:val="000000" w:themeColor="text1"/>
        </w:rPr>
        <w:fldChar w:fldCharType="begin"/>
      </w:r>
      <w:r w:rsidR="000258C3" w:rsidRPr="00B56FD7">
        <w:rPr>
          <w:bCs/>
          <w:color w:val="000000" w:themeColor="text1"/>
        </w:rPr>
        <w:instrText xml:space="preserve"> ADDIN ZOTERO_ITEM CSL_CITATION {"citationID":"V3mZUeCo","properties":{"formattedCitation":"\\super 53\\uc0\\u8211{}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B56FD7">
        <w:rPr>
          <w:bCs/>
          <w:color w:val="000000" w:themeColor="text1"/>
        </w:rPr>
        <w:fldChar w:fldCharType="separate"/>
      </w:r>
      <w:r w:rsidR="000258C3" w:rsidRPr="00B56FD7">
        <w:rPr>
          <w:color w:val="000000"/>
          <w:vertAlign w:val="superscript"/>
        </w:rPr>
        <w:t>53–56</w:t>
      </w:r>
      <w:r w:rsidRPr="00B56FD7">
        <w:rPr>
          <w:bCs/>
          <w:color w:val="000000" w:themeColor="text1"/>
        </w:rPr>
        <w:fldChar w:fldCharType="end"/>
      </w:r>
      <w:r w:rsidRPr="00B56FD7">
        <w:rPr>
          <w:bCs/>
          <w:color w:val="000000" w:themeColor="text1"/>
        </w:rPr>
        <w:t xml:space="preserve"> In brief, DEHM-UBM-AirGIS is a human exposure </w:t>
      </w:r>
      <w:del w:id="75" w:author="Emily DeVoto" w:date="2022-07-14T10:46:00Z">
        <w:r w:rsidRPr="00B56FD7" w:rsidDel="00CC4FA8">
          <w:rPr>
            <w:bCs/>
            <w:color w:val="000000" w:themeColor="text1"/>
          </w:rPr>
          <w:delText>modelling</w:delText>
        </w:r>
      </w:del>
      <w:ins w:id="76" w:author="Emily DeVoto" w:date="2022-07-14T10:46:00Z">
        <w:r w:rsidR="00CC4FA8" w:rsidRPr="00B56FD7">
          <w:rPr>
            <w:bCs/>
            <w:color w:val="000000" w:themeColor="text1"/>
          </w:rPr>
          <w:t>modeling</w:t>
        </w:r>
      </w:ins>
      <w:r w:rsidRPr="00B56FD7">
        <w:rPr>
          <w:bCs/>
          <w:color w:val="000000" w:themeColor="text1"/>
        </w:rPr>
        <w:t xml:space="preserve"> system for traffic pollution, developed for application in Danish air pollution epidemiologic</w:t>
      </w:r>
      <w:del w:id="77" w:author="Emily DeVoto" w:date="2022-07-14T10:50:00Z">
        <w:r w:rsidRPr="00B56FD7" w:rsidDel="00E63C6B">
          <w:rPr>
            <w:bCs/>
            <w:color w:val="000000" w:themeColor="text1"/>
          </w:rPr>
          <w:delText>al</w:delText>
        </w:r>
      </w:del>
      <w:r w:rsidRPr="00B56FD7">
        <w:rPr>
          <w:bCs/>
          <w:color w:val="000000" w:themeColor="text1"/>
        </w:rPr>
        <w:t xml:space="preserve"> studies</w:t>
      </w:r>
      <w:r w:rsidR="00DA3923" w:rsidRPr="00B56FD7">
        <w:rPr>
          <w:bCs/>
          <w:color w:val="000000" w:themeColor="text1"/>
        </w:rPr>
        <w:t xml:space="preserve">. </w:t>
      </w:r>
      <w:r w:rsidR="007E77EE" w:rsidRPr="00B56FD7">
        <w:rPr>
          <w:bCs/>
          <w:color w:val="000000" w:themeColor="text1"/>
        </w:rPr>
        <w:t xml:space="preserve">The </w:t>
      </w:r>
      <w:del w:id="78" w:author="Emily DeVoto" w:date="2022-07-14T10:46:00Z">
        <w:r w:rsidR="00792D6A" w:rsidRPr="00B56FD7" w:rsidDel="00CC4FA8">
          <w:rPr>
            <w:bCs/>
            <w:color w:val="000000" w:themeColor="text1"/>
          </w:rPr>
          <w:delText>modelling</w:delText>
        </w:r>
      </w:del>
      <w:ins w:id="79" w:author="Emily DeVoto" w:date="2022-07-14T10:46:00Z">
        <w:r w:rsidR="00CC4FA8" w:rsidRPr="00B56FD7">
          <w:rPr>
            <w:bCs/>
            <w:color w:val="000000" w:themeColor="text1"/>
          </w:rPr>
          <w:t>modeling</w:t>
        </w:r>
      </w:ins>
      <w:r w:rsidR="00792D6A" w:rsidRPr="00B56FD7">
        <w:rPr>
          <w:bCs/>
          <w:color w:val="000000" w:themeColor="text1"/>
        </w:rPr>
        <w:t xml:space="preserve"> </w:t>
      </w:r>
      <w:r w:rsidR="007E77EE" w:rsidRPr="00B56FD7">
        <w:rPr>
          <w:bCs/>
          <w:color w:val="000000" w:themeColor="text1"/>
        </w:rPr>
        <w:t>system integrates air pollution dispersion models, digital maps, national</w:t>
      </w:r>
      <w:ins w:id="80" w:author="Emily DeVoto" w:date="2022-07-14T10:51:00Z">
        <w:r w:rsidR="00E63C6B" w:rsidRPr="00B56FD7">
          <w:rPr>
            <w:bCs/>
            <w:color w:val="000000" w:themeColor="text1"/>
          </w:rPr>
          <w:t xml:space="preserve"> </w:t>
        </w:r>
      </w:ins>
      <w:del w:id="81" w:author="Emily DeVoto" w:date="2022-07-14T10:51:00Z">
        <w:r w:rsidR="007E77EE" w:rsidRPr="00B56FD7" w:rsidDel="00E63C6B">
          <w:rPr>
            <w:bCs/>
            <w:color w:val="000000" w:themeColor="text1"/>
          </w:rPr>
          <w:delText xml:space="preserve"> </w:delText>
        </w:r>
      </w:del>
      <w:r w:rsidR="007E77EE" w:rsidRPr="00B56FD7">
        <w:rPr>
          <w:bCs/>
          <w:color w:val="000000" w:themeColor="text1"/>
        </w:rPr>
        <w:t>and local administrative databases, concentrations of air pollutants at regional, urban background and street level, meteorologic</w:t>
      </w:r>
      <w:del w:id="82" w:author="Emily DeVoto" w:date="2022-07-14T10:51:00Z">
        <w:r w:rsidR="007E77EE" w:rsidRPr="00B56FD7" w:rsidDel="00E63C6B">
          <w:rPr>
            <w:bCs/>
            <w:color w:val="000000" w:themeColor="text1"/>
          </w:rPr>
          <w:delText>al</w:delText>
        </w:r>
      </w:del>
      <w:r w:rsidR="007E77EE" w:rsidRPr="00B56FD7">
        <w:rPr>
          <w:bCs/>
          <w:color w:val="000000" w:themeColor="text1"/>
        </w:rPr>
        <w:t xml:space="preserve"> data, and a Geographic Information System (GIS). </w:t>
      </w:r>
      <w:r w:rsidRPr="00B56FD7">
        <w:rPr>
          <w:bCs/>
          <w:color w:val="000000" w:themeColor="text1"/>
        </w:rPr>
        <w:t xml:space="preserve">The </w:t>
      </w:r>
      <w:del w:id="83" w:author="Emily DeVoto" w:date="2022-07-14T10:46:00Z">
        <w:r w:rsidRPr="00B56FD7" w:rsidDel="00CC4FA8">
          <w:rPr>
            <w:bCs/>
            <w:color w:val="000000" w:themeColor="text1"/>
          </w:rPr>
          <w:delText>modelling</w:delText>
        </w:r>
      </w:del>
      <w:ins w:id="84" w:author="Emily DeVoto" w:date="2022-07-14T10:46:00Z">
        <w:r w:rsidR="00CC4FA8" w:rsidRPr="00B56FD7">
          <w:rPr>
            <w:bCs/>
            <w:color w:val="000000" w:themeColor="text1"/>
          </w:rPr>
          <w:t>modeling</w:t>
        </w:r>
      </w:ins>
      <w:r w:rsidRPr="00B56FD7">
        <w:rPr>
          <w:bCs/>
          <w:color w:val="000000" w:themeColor="text1"/>
        </w:rPr>
        <w:t xml:space="preserve"> system is </w:t>
      </w:r>
      <w:r w:rsidR="00F106EE" w:rsidRPr="00B56FD7">
        <w:rPr>
          <w:bCs/>
          <w:color w:val="000000" w:themeColor="text1"/>
        </w:rPr>
        <w:t xml:space="preserve">therefore </w:t>
      </w:r>
      <w:r w:rsidRPr="00B56FD7">
        <w:rPr>
          <w:bCs/>
          <w:color w:val="000000" w:themeColor="text1"/>
        </w:rPr>
        <w:t>able to generate street configuration and traffic data based on digital maps and national databases, which enables estimation of air quality levels at a large number of addresses in an automatic and effective way.</w:t>
      </w:r>
      <w:r w:rsidRPr="00B56FD7">
        <w:rPr>
          <w:bCs/>
          <w:i/>
          <w:iCs/>
          <w:color w:val="000000" w:themeColor="text1"/>
        </w:rPr>
        <w:t xml:space="preserve"> </w:t>
      </w:r>
      <w:r w:rsidR="005772B8" w:rsidRPr="00B56FD7">
        <w:rPr>
          <w:bCs/>
          <w:color w:val="000000" w:themeColor="text1"/>
        </w:rPr>
        <w:t>The</w:t>
      </w:r>
      <w:r w:rsidR="009268E4" w:rsidRPr="00B56FD7">
        <w:rPr>
          <w:bCs/>
          <w:color w:val="000000" w:themeColor="text1"/>
        </w:rPr>
        <w:t>se</w:t>
      </w:r>
      <w:r w:rsidR="005772B8" w:rsidRPr="00B56FD7">
        <w:rPr>
          <w:bCs/>
          <w:color w:val="000000" w:themeColor="text1"/>
        </w:rPr>
        <w:t xml:space="preserve"> predict</w:t>
      </w:r>
      <w:r w:rsidR="009268E4" w:rsidRPr="00B56FD7">
        <w:rPr>
          <w:bCs/>
          <w:color w:val="000000" w:themeColor="text1"/>
        </w:rPr>
        <w:t xml:space="preserve">ed </w:t>
      </w:r>
      <w:r w:rsidR="00FA5F91" w:rsidRPr="00B56FD7">
        <w:rPr>
          <w:bCs/>
          <w:color w:val="000000" w:themeColor="text1"/>
        </w:rPr>
        <w:t xml:space="preserve">pollutant concentrations </w:t>
      </w:r>
      <w:r w:rsidR="00633949" w:rsidRPr="00B56FD7">
        <w:rPr>
          <w:bCs/>
          <w:color w:val="000000" w:themeColor="text1"/>
        </w:rPr>
        <w:t xml:space="preserve">have </w:t>
      </w:r>
      <w:r w:rsidR="00520EA3" w:rsidRPr="00B56FD7">
        <w:rPr>
          <w:bCs/>
          <w:color w:val="000000" w:themeColor="text1"/>
        </w:rPr>
        <w:t>been extensively used in previous air pollution epidemiologic studies in Denmark</w:t>
      </w:r>
      <w:r w:rsidR="00A1016C" w:rsidRPr="00B56FD7">
        <w:rPr>
          <w:bCs/>
          <w:color w:val="000000" w:themeColor="text1"/>
        </w:rPr>
        <w:t>.</w:t>
      </w:r>
      <w:r w:rsidR="001808E4" w:rsidRPr="00B56FD7">
        <w:rPr>
          <w:bCs/>
          <w:color w:val="000000" w:themeColor="text1"/>
        </w:rPr>
        <w:fldChar w:fldCharType="begin"/>
      </w:r>
      <w:r w:rsidR="00E74810" w:rsidRPr="00B56FD7">
        <w:rPr>
          <w:bCs/>
          <w:color w:val="000000" w:themeColor="text1"/>
        </w:rPr>
        <w:instrText xml:space="preserve"> ADDIN ZOTERO_ITEM CSL_CITATION {"citationID":"bSKMGA8E","properties":{"formattedCitation":"\\super 17,40,57\\uc0\\u8211{}59\\nosupersub{}","plainCitation":"17,40,57–59","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1808E4" w:rsidRPr="00B56FD7">
        <w:rPr>
          <w:bCs/>
          <w:color w:val="000000" w:themeColor="text1"/>
        </w:rPr>
        <w:fldChar w:fldCharType="separate"/>
      </w:r>
      <w:r w:rsidR="00E74810" w:rsidRPr="00B56FD7">
        <w:rPr>
          <w:color w:val="000000"/>
          <w:vertAlign w:val="superscript"/>
        </w:rPr>
        <w:t>17,40,57–59</w:t>
      </w:r>
      <w:r w:rsidR="001808E4" w:rsidRPr="00B56FD7">
        <w:rPr>
          <w:bCs/>
          <w:color w:val="000000" w:themeColor="text1"/>
        </w:rPr>
        <w:fldChar w:fldCharType="end"/>
      </w:r>
      <w:r w:rsidR="0099029B" w:rsidRPr="00B56FD7">
        <w:rPr>
          <w:bCs/>
          <w:color w:val="000000" w:themeColor="text1"/>
        </w:rPr>
        <w:t xml:space="preserve"> </w:t>
      </w:r>
      <w:r w:rsidR="00840226" w:rsidRPr="00B56FD7">
        <w:rPr>
          <w:bCs/>
          <w:color w:val="000000" w:themeColor="text1"/>
        </w:rPr>
        <w:t xml:space="preserve">The models have good </w:t>
      </w:r>
      <w:r w:rsidR="009D0AAF" w:rsidRPr="00B56FD7">
        <w:rPr>
          <w:bCs/>
          <w:color w:val="000000" w:themeColor="text1"/>
        </w:rPr>
        <w:t xml:space="preserve">predictive </w:t>
      </w:r>
      <w:r w:rsidR="00840226" w:rsidRPr="00B56FD7">
        <w:rPr>
          <w:bCs/>
          <w:color w:val="000000" w:themeColor="text1"/>
        </w:rPr>
        <w:t>accuracy</w:t>
      </w:r>
      <w:r w:rsidR="006424C1" w:rsidRPr="00B56FD7">
        <w:rPr>
          <w:bCs/>
          <w:color w:val="000000" w:themeColor="text1"/>
        </w:rPr>
        <w:t xml:space="preserve">, </w:t>
      </w:r>
      <w:r w:rsidR="00840226" w:rsidRPr="00B56FD7">
        <w:rPr>
          <w:bCs/>
          <w:color w:val="000000" w:themeColor="text1"/>
        </w:rPr>
        <w:t xml:space="preserve">with </w:t>
      </w:r>
      <w:r w:rsidR="00986CAD" w:rsidRPr="00B56FD7">
        <w:rPr>
          <w:bCs/>
          <w:color w:val="000000" w:themeColor="text1"/>
        </w:rPr>
        <w:t xml:space="preserve">average </w:t>
      </w:r>
      <w:r w:rsidR="00BC49EA" w:rsidRPr="00B56FD7">
        <w:rPr>
          <w:bCs/>
          <w:color w:val="000000" w:themeColor="text1"/>
        </w:rPr>
        <w:t>monthly</w:t>
      </w:r>
      <w:r w:rsidR="00986CAD" w:rsidRPr="00B56FD7">
        <w:rPr>
          <w:bCs/>
          <w:color w:val="000000" w:themeColor="text1"/>
        </w:rPr>
        <w:t xml:space="preserve"> correlations between measured and </w:t>
      </w:r>
      <w:del w:id="85" w:author="Emily DeVoto" w:date="2022-07-14T10:47:00Z">
        <w:r w:rsidR="00986CAD" w:rsidRPr="00B56FD7" w:rsidDel="00CC4FA8">
          <w:rPr>
            <w:bCs/>
            <w:color w:val="000000" w:themeColor="text1"/>
          </w:rPr>
          <w:delText>modelled</w:delText>
        </w:r>
      </w:del>
      <w:ins w:id="86" w:author="Emily DeVoto" w:date="2022-07-14T10:47:00Z">
        <w:r w:rsidR="00CC4FA8" w:rsidRPr="00B56FD7">
          <w:rPr>
            <w:bCs/>
            <w:color w:val="000000" w:themeColor="text1"/>
          </w:rPr>
          <w:t>modeled</w:t>
        </w:r>
      </w:ins>
      <w:r w:rsidR="00986CAD" w:rsidRPr="00B56FD7">
        <w:rPr>
          <w:bCs/>
          <w:color w:val="000000" w:themeColor="text1"/>
        </w:rPr>
        <w:t xml:space="preserve"> results </w:t>
      </w:r>
      <w:r w:rsidR="00840226" w:rsidRPr="00B56FD7">
        <w:rPr>
          <w:bCs/>
          <w:color w:val="000000" w:themeColor="text1"/>
        </w:rPr>
        <w:t xml:space="preserve">of </w:t>
      </w:r>
      <w:r w:rsidR="00D4162B" w:rsidRPr="00B56FD7">
        <w:rPr>
          <w:bCs/>
          <w:color w:val="000000" w:themeColor="text1"/>
        </w:rPr>
        <w:t xml:space="preserve">0.79 for EC, </w:t>
      </w:r>
      <w:r w:rsidR="00C05AA3" w:rsidRPr="00B56FD7">
        <w:rPr>
          <w:bCs/>
          <w:color w:val="000000" w:themeColor="text1"/>
        </w:rPr>
        <w:t>0.8</w:t>
      </w:r>
      <w:r w:rsidR="001D5639" w:rsidRPr="00B56FD7">
        <w:rPr>
          <w:bCs/>
          <w:color w:val="000000" w:themeColor="text1"/>
        </w:rPr>
        <w:t>5</w:t>
      </w:r>
      <w:r w:rsidR="00BC49EA" w:rsidRPr="00B56FD7">
        <w:rPr>
          <w:bCs/>
          <w:color w:val="000000" w:themeColor="text1"/>
        </w:rPr>
        <w:t xml:space="preserve"> for NO</w:t>
      </w:r>
      <w:r w:rsidR="00BC49EA" w:rsidRPr="00B56FD7">
        <w:rPr>
          <w:bCs/>
          <w:color w:val="000000" w:themeColor="text1"/>
          <w:vertAlign w:val="subscript"/>
        </w:rPr>
        <w:t>x</w:t>
      </w:r>
      <w:r w:rsidR="00BC49EA" w:rsidRPr="00B56FD7">
        <w:rPr>
          <w:bCs/>
          <w:color w:val="000000" w:themeColor="text1"/>
        </w:rPr>
        <w:t xml:space="preserve">, </w:t>
      </w:r>
      <w:r w:rsidR="00A45878" w:rsidRPr="00B56FD7">
        <w:rPr>
          <w:bCs/>
          <w:color w:val="000000" w:themeColor="text1"/>
        </w:rPr>
        <w:t>0.</w:t>
      </w:r>
      <w:r w:rsidR="001D5639" w:rsidRPr="00B56FD7">
        <w:rPr>
          <w:bCs/>
          <w:color w:val="000000" w:themeColor="text1"/>
        </w:rPr>
        <w:t>91</w:t>
      </w:r>
      <w:r w:rsidR="00BC49EA" w:rsidRPr="00B56FD7">
        <w:rPr>
          <w:bCs/>
          <w:color w:val="000000" w:themeColor="text1"/>
        </w:rPr>
        <w:t xml:space="preserve"> for CO, </w:t>
      </w:r>
      <w:r w:rsidR="001D5639" w:rsidRPr="00B56FD7">
        <w:rPr>
          <w:bCs/>
          <w:color w:val="000000" w:themeColor="text1"/>
        </w:rPr>
        <w:t>0.92</w:t>
      </w:r>
      <w:r w:rsidR="00E52635" w:rsidRPr="00B56FD7">
        <w:rPr>
          <w:bCs/>
          <w:color w:val="000000" w:themeColor="text1"/>
        </w:rPr>
        <w:t xml:space="preserve"> for O</w:t>
      </w:r>
      <w:r w:rsidR="00E52635" w:rsidRPr="00B56FD7">
        <w:rPr>
          <w:bCs/>
          <w:color w:val="000000" w:themeColor="text1"/>
          <w:vertAlign w:val="subscript"/>
        </w:rPr>
        <w:t>3</w:t>
      </w:r>
      <w:r w:rsidR="006B56F7" w:rsidRPr="00B56FD7">
        <w:rPr>
          <w:bCs/>
          <w:color w:val="000000" w:themeColor="text1"/>
        </w:rPr>
        <w:t xml:space="preserve">, </w:t>
      </w:r>
      <w:r w:rsidR="00840226" w:rsidRPr="00B56FD7">
        <w:rPr>
          <w:bCs/>
          <w:color w:val="000000" w:themeColor="text1"/>
        </w:rPr>
        <w:t>and</w:t>
      </w:r>
      <w:r w:rsidR="004F33A5" w:rsidRPr="00B56FD7">
        <w:rPr>
          <w:bCs/>
          <w:color w:val="000000" w:themeColor="text1"/>
        </w:rPr>
        <w:t xml:space="preserve"> </w:t>
      </w:r>
      <w:r w:rsidR="006E78E0" w:rsidRPr="00B56FD7">
        <w:rPr>
          <w:bCs/>
          <w:color w:val="000000" w:themeColor="text1"/>
        </w:rPr>
        <w:t>0.83</w:t>
      </w:r>
      <w:r w:rsidR="006B56F7" w:rsidRPr="00B56FD7">
        <w:rPr>
          <w:bCs/>
          <w:color w:val="000000" w:themeColor="text1"/>
        </w:rPr>
        <w:t xml:space="preserve"> for</w:t>
      </w:r>
      <w:r w:rsidR="003A56A3" w:rsidRPr="00B56FD7">
        <w:rPr>
          <w:bCs/>
          <w:color w:val="000000" w:themeColor="text1"/>
        </w:rPr>
        <w:t xml:space="preserve"> annual concentrations of</w:t>
      </w:r>
      <w:r w:rsidR="006B56F7" w:rsidRPr="00B56FD7">
        <w:rPr>
          <w:bCs/>
          <w:color w:val="000000" w:themeColor="text1"/>
        </w:rPr>
        <w:t xml:space="preserve"> PM</w:t>
      </w:r>
      <w:r w:rsidR="006B56F7" w:rsidRPr="00B56FD7">
        <w:rPr>
          <w:bCs/>
          <w:color w:val="000000" w:themeColor="text1"/>
          <w:vertAlign w:val="subscript"/>
        </w:rPr>
        <w:t>2.5</w:t>
      </w:r>
      <w:r w:rsidR="00970001" w:rsidRPr="00B56FD7">
        <w:rPr>
          <w:bCs/>
          <w:color w:val="000000" w:themeColor="text1"/>
        </w:rPr>
        <w:t>.</w:t>
      </w:r>
      <w:r w:rsidR="001E45B5" w:rsidRPr="00B56FD7">
        <w:rPr>
          <w:bCs/>
          <w:color w:val="000000" w:themeColor="text1"/>
        </w:rPr>
        <w:fldChar w:fldCharType="begin"/>
      </w:r>
      <w:r w:rsidR="000258C3" w:rsidRPr="00B56FD7">
        <w:rPr>
          <w:bCs/>
          <w:color w:val="000000" w:themeColor="text1"/>
        </w:rPr>
        <w:instrText xml:space="preserve"> ADDIN ZOTERO_ITEM CSL_CITATION {"citationID":"KMi8NyQa","properties":{"formattedCitation":"\\super 53,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sidRPr="00B56FD7">
        <w:rPr>
          <w:bCs/>
          <w:color w:val="000000" w:themeColor="text1"/>
        </w:rPr>
        <w:fldChar w:fldCharType="separate"/>
      </w:r>
      <w:r w:rsidR="000258C3" w:rsidRPr="00B56FD7">
        <w:rPr>
          <w:color w:val="000000"/>
          <w:vertAlign w:val="superscript"/>
        </w:rPr>
        <w:t>53,56</w:t>
      </w:r>
      <w:r w:rsidR="001E45B5" w:rsidRPr="00B56FD7">
        <w:rPr>
          <w:bCs/>
          <w:color w:val="000000" w:themeColor="text1"/>
        </w:rPr>
        <w:fldChar w:fldCharType="end"/>
      </w:r>
      <w:r w:rsidR="006424C1" w:rsidRPr="00B56FD7">
        <w:rPr>
          <w:bCs/>
          <w:color w:val="000000" w:themeColor="text1"/>
        </w:rPr>
        <w:t xml:space="preserve"> </w:t>
      </w:r>
      <w:r w:rsidR="009B1F3C" w:rsidRPr="00B56FD7">
        <w:rPr>
          <w:bCs/>
          <w:color w:val="000000" w:themeColor="text1"/>
        </w:rPr>
        <w:t>Because traffic is a major source of PM</w:t>
      </w:r>
      <w:r w:rsidR="009B1F3C" w:rsidRPr="00B56FD7">
        <w:rPr>
          <w:bCs/>
          <w:color w:val="000000" w:themeColor="text1"/>
          <w:vertAlign w:val="subscript"/>
        </w:rPr>
        <w:t>2.5</w:t>
      </w:r>
      <w:r w:rsidR="009B1F3C" w:rsidRPr="00B56FD7">
        <w:rPr>
          <w:bCs/>
          <w:color w:val="000000" w:themeColor="text1"/>
        </w:rPr>
        <w:t xml:space="preserve"> and EC one of the main PM</w:t>
      </w:r>
      <w:r w:rsidR="009B1F3C" w:rsidRPr="00B56FD7">
        <w:rPr>
          <w:bCs/>
          <w:color w:val="000000" w:themeColor="text1"/>
          <w:vertAlign w:val="subscript"/>
        </w:rPr>
        <w:t>2.5</w:t>
      </w:r>
      <w:r w:rsidR="009B1F3C" w:rsidRPr="00B56FD7">
        <w:rPr>
          <w:bCs/>
          <w:color w:val="000000" w:themeColor="text1"/>
        </w:rPr>
        <w:t xml:space="preserve"> components in urban environments,</w:t>
      </w:r>
      <w:r w:rsidR="00CD7377" w:rsidRPr="00B56FD7">
        <w:rPr>
          <w:bCs/>
          <w:color w:val="000000" w:themeColor="text1"/>
        </w:rPr>
        <w:fldChar w:fldCharType="begin"/>
      </w:r>
      <w:r w:rsidR="000258C3" w:rsidRPr="00B56FD7">
        <w:rPr>
          <w:bCs/>
          <w:color w:val="000000" w:themeColor="text1"/>
        </w:rPr>
        <w:instrText xml:space="preserve"> ADDIN ZOTERO_ITEM CSL_CITATION {"citationID":"slTWVnkE","properties":{"formattedCitation":"\\super 60\\nosupersub{}","plainCitation":"60","noteIndex":0},"citationItems":[{"id":1193,"uris":["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sidRPr="00B56FD7">
        <w:rPr>
          <w:bCs/>
          <w:color w:val="000000" w:themeColor="text1"/>
        </w:rPr>
        <w:fldChar w:fldCharType="separate"/>
      </w:r>
      <w:r w:rsidR="000258C3" w:rsidRPr="00B56FD7">
        <w:rPr>
          <w:color w:val="000000"/>
          <w:vertAlign w:val="superscript"/>
        </w:rPr>
        <w:t>60</w:t>
      </w:r>
      <w:r w:rsidR="00CD7377" w:rsidRPr="00B56FD7">
        <w:rPr>
          <w:bCs/>
          <w:color w:val="000000" w:themeColor="text1"/>
        </w:rPr>
        <w:fldChar w:fldCharType="end"/>
      </w:r>
      <w:r w:rsidR="009B1F3C" w:rsidRPr="00B56FD7">
        <w:rPr>
          <w:bCs/>
          <w:color w:val="000000" w:themeColor="text1"/>
        </w:rPr>
        <w:t xml:space="preserve"> we </w:t>
      </w:r>
      <w:r w:rsidR="0068672E" w:rsidRPr="00B56FD7">
        <w:rPr>
          <w:bCs/>
          <w:color w:val="000000" w:themeColor="text1"/>
        </w:rPr>
        <w:t>removed</w:t>
      </w:r>
      <w:r w:rsidR="009B1F3C" w:rsidRPr="00B56FD7">
        <w:rPr>
          <w:bCs/>
          <w:color w:val="000000" w:themeColor="text1"/>
        </w:rPr>
        <w:t xml:space="preserve"> the EC concentration from the total PM</w:t>
      </w:r>
      <w:r w:rsidR="009B1F3C" w:rsidRPr="00B56FD7">
        <w:rPr>
          <w:bCs/>
          <w:color w:val="000000" w:themeColor="text1"/>
          <w:vertAlign w:val="subscript"/>
        </w:rPr>
        <w:t>2.5</w:t>
      </w:r>
      <w:r w:rsidR="009B1F3C" w:rsidRPr="00B56FD7">
        <w:rPr>
          <w:bCs/>
          <w:color w:val="000000" w:themeColor="text1"/>
        </w:rPr>
        <w:t xml:space="preserve"> </w:t>
      </w:r>
      <w:r w:rsidR="009B1F3C" w:rsidRPr="00B56FD7">
        <w:rPr>
          <w:bCs/>
          <w:color w:val="000000" w:themeColor="text1"/>
        </w:rPr>
        <w:lastRenderedPageBreak/>
        <w:t>mass concentration (non-EC PM</w:t>
      </w:r>
      <w:r w:rsidR="009B1F3C" w:rsidRPr="00B56FD7">
        <w:rPr>
          <w:bCs/>
          <w:color w:val="000000" w:themeColor="text1"/>
          <w:vertAlign w:val="subscript"/>
        </w:rPr>
        <w:t>2.5</w:t>
      </w:r>
      <w:r w:rsidR="009B1F3C" w:rsidRPr="00B56FD7">
        <w:rPr>
          <w:bCs/>
          <w:color w:val="000000" w:themeColor="text1"/>
        </w:rPr>
        <w:t>)</w:t>
      </w:r>
      <w:r w:rsidR="00FC7AB2" w:rsidRPr="00B56FD7">
        <w:rPr>
          <w:bCs/>
          <w:color w:val="000000" w:themeColor="text1"/>
        </w:rPr>
        <w:t xml:space="preserve"> by subtraction</w:t>
      </w:r>
      <w:r w:rsidR="009B1F3C" w:rsidRPr="00B56FD7">
        <w:rPr>
          <w:bCs/>
          <w:color w:val="000000" w:themeColor="text1"/>
        </w:rPr>
        <w:t xml:space="preserve"> to avoid overadjustment when including both in the models simultaneously</w:t>
      </w:r>
      <w:r w:rsidR="00632400" w:rsidRPr="00B56FD7">
        <w:rPr>
          <w:bCs/>
          <w:color w:val="000000" w:themeColor="text1"/>
        </w:rPr>
        <w:t>; this was</w:t>
      </w:r>
      <w:r w:rsidR="007D4F73" w:rsidRPr="00B56FD7">
        <w:rPr>
          <w:bCs/>
          <w:color w:val="000000" w:themeColor="text1"/>
        </w:rPr>
        <w:t xml:space="preserve"> </w:t>
      </w:r>
      <w:r w:rsidR="00226D53" w:rsidRPr="00B56FD7">
        <w:rPr>
          <w:bCs/>
          <w:color w:val="000000" w:themeColor="text1"/>
        </w:rPr>
        <w:t xml:space="preserve">valid </w:t>
      </w:r>
      <w:r w:rsidR="001849BA" w:rsidRPr="00B56FD7">
        <w:rPr>
          <w:bCs/>
          <w:color w:val="000000" w:themeColor="text1"/>
        </w:rPr>
        <w:t xml:space="preserve">since </w:t>
      </w:r>
      <w:r w:rsidR="00B96B93" w:rsidRPr="00B56FD7">
        <w:rPr>
          <w:bCs/>
          <w:color w:val="000000" w:themeColor="text1"/>
        </w:rPr>
        <w:t xml:space="preserve">the </w:t>
      </w:r>
      <w:r w:rsidR="00640795" w:rsidRPr="00B56FD7">
        <w:rPr>
          <w:bCs/>
          <w:color w:val="000000" w:themeColor="text1"/>
        </w:rPr>
        <w:t xml:space="preserve">DEHM-UBM-AirGIS </w:t>
      </w:r>
      <w:del w:id="87" w:author="Emily DeVoto" w:date="2022-07-14T10:46:00Z">
        <w:r w:rsidR="00B96B93" w:rsidRPr="00B56FD7" w:rsidDel="00CC4FA8">
          <w:rPr>
            <w:bCs/>
            <w:color w:val="000000" w:themeColor="text1"/>
          </w:rPr>
          <w:delText>modelling</w:delText>
        </w:r>
      </w:del>
      <w:ins w:id="88" w:author="Emily DeVoto" w:date="2022-07-14T10:46:00Z">
        <w:r w:rsidR="00CC4FA8" w:rsidRPr="00B56FD7">
          <w:rPr>
            <w:bCs/>
            <w:color w:val="000000" w:themeColor="text1"/>
          </w:rPr>
          <w:t>modeling</w:t>
        </w:r>
      </w:ins>
      <w:r w:rsidR="00B96B93" w:rsidRPr="00B56FD7">
        <w:rPr>
          <w:bCs/>
          <w:color w:val="000000" w:themeColor="text1"/>
        </w:rPr>
        <w:t xml:space="preserve"> system </w:t>
      </w:r>
      <w:r w:rsidR="001849BA" w:rsidRPr="00B56FD7">
        <w:rPr>
          <w:bCs/>
          <w:color w:val="000000" w:themeColor="text1"/>
        </w:rPr>
        <w:t>constructed PM</w:t>
      </w:r>
      <w:r w:rsidR="001849BA" w:rsidRPr="00B56FD7">
        <w:rPr>
          <w:bCs/>
          <w:color w:val="000000" w:themeColor="text1"/>
          <w:vertAlign w:val="subscript"/>
        </w:rPr>
        <w:t>2.5</w:t>
      </w:r>
      <w:r w:rsidR="001849BA" w:rsidRPr="00B56FD7">
        <w:rPr>
          <w:bCs/>
          <w:color w:val="000000" w:themeColor="text1"/>
        </w:rPr>
        <w:t xml:space="preserve"> concentrations by adding from specific species of pollutants, one of which was EC</w:t>
      </w:r>
      <w:r w:rsidR="009B1F3C" w:rsidRPr="00B56FD7">
        <w:rPr>
          <w:bCs/>
          <w:color w:val="000000" w:themeColor="text1"/>
        </w:rPr>
        <w:t>.</w:t>
      </w:r>
      <w:r w:rsidR="0088633C" w:rsidRPr="00B56FD7">
        <w:rPr>
          <w:bCs/>
          <w:color w:val="000000" w:themeColor="text1"/>
        </w:rPr>
        <w:fldChar w:fldCharType="begin"/>
      </w:r>
      <w:r w:rsidR="000258C3" w:rsidRPr="00B56FD7">
        <w:rPr>
          <w:bCs/>
          <w:color w:val="000000" w:themeColor="text1"/>
        </w:rPr>
        <w:instrText xml:space="preserve"> ADDIN ZOTERO_ITEM CSL_CITATION {"citationID":"KYxQXASV","properties":{"formattedCitation":"\\super 53\\uc0\\u8211{}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88633C" w:rsidRPr="00B56FD7">
        <w:rPr>
          <w:bCs/>
          <w:color w:val="000000" w:themeColor="text1"/>
        </w:rPr>
        <w:fldChar w:fldCharType="separate"/>
      </w:r>
      <w:r w:rsidR="000258C3" w:rsidRPr="00B56FD7">
        <w:rPr>
          <w:color w:val="000000"/>
          <w:vertAlign w:val="superscript"/>
        </w:rPr>
        <w:t>53–56</w:t>
      </w:r>
      <w:r w:rsidR="0088633C" w:rsidRPr="00B56FD7">
        <w:rPr>
          <w:bCs/>
          <w:color w:val="000000" w:themeColor="text1"/>
        </w:rPr>
        <w:fldChar w:fldCharType="end"/>
      </w:r>
    </w:p>
    <w:p w14:paraId="61E424A2" w14:textId="77777777" w:rsidR="009B1F3C" w:rsidRPr="00B56FD7" w:rsidRDefault="009B1F3C">
      <w:pPr>
        <w:rPr>
          <w:bCs/>
          <w:color w:val="000000" w:themeColor="text1"/>
        </w:rPr>
        <w:pPrChange w:id="89" w:author="Emily DeVoto" w:date="2022-07-14T10:17:00Z">
          <w:pPr>
            <w:jc w:val="both"/>
          </w:pPr>
        </w:pPrChange>
      </w:pPr>
    </w:p>
    <w:p w14:paraId="4AB86CD1" w14:textId="0BF12A34" w:rsidR="006715DF" w:rsidRPr="00B56FD7" w:rsidRDefault="00BB5933">
      <w:pPr>
        <w:rPr>
          <w:bCs/>
          <w:i/>
          <w:iCs/>
        </w:rPr>
        <w:pPrChange w:id="90" w:author="Emily DeVoto" w:date="2022-07-14T10:17:00Z">
          <w:pPr>
            <w:jc w:val="both"/>
          </w:pPr>
        </w:pPrChange>
      </w:pPr>
      <w:r w:rsidRPr="00B56FD7">
        <w:rPr>
          <w:bCs/>
        </w:rPr>
        <w:t xml:space="preserve">Based on the residential history of each case or control, we calculated 1-, 5-, and 10-year average exposure to each pollutant ending at </w:t>
      </w:r>
      <w:del w:id="91" w:author="Emily DeVoto" w:date="2022-07-14T10:57:00Z">
        <w:r w:rsidRPr="00B56FD7" w:rsidDel="008C6F8B">
          <w:rPr>
            <w:bCs/>
          </w:rPr>
          <w:delText xml:space="preserve">one </w:delText>
        </w:r>
      </w:del>
      <w:ins w:id="92" w:author="Emily DeVoto" w:date="2022-07-14T10:57:00Z">
        <w:r w:rsidR="008C6F8B" w:rsidRPr="00B56FD7">
          <w:rPr>
            <w:bCs/>
          </w:rPr>
          <w:t xml:space="preserve">1 </w:t>
        </w:r>
      </w:ins>
      <w:r w:rsidRPr="00B56FD7">
        <w:rPr>
          <w:bCs/>
        </w:rPr>
        <w:t>year before the index date, as diagnosis has been shown previously to occur at a median of 12 months after symptoms onset.</w:t>
      </w:r>
      <w:r w:rsidRPr="00B56FD7">
        <w:rPr>
          <w:bCs/>
        </w:rPr>
        <w:fldChar w:fldCharType="begin"/>
      </w:r>
      <w:r w:rsidR="000258C3" w:rsidRPr="00B56FD7">
        <w:rPr>
          <w:bCs/>
        </w:rPr>
        <w:instrText xml:space="preserve"> ADDIN ZOTERO_ITEM CSL_CITATION {"citationID":"E2fWH0n3","properties":{"formattedCitation":"\\super 61\\nosupersub{}","plainCitation":"61","noteIndex":0},"citationItems":[{"id":1124,"uris":["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B56FD7">
        <w:rPr>
          <w:bCs/>
        </w:rPr>
        <w:fldChar w:fldCharType="separate"/>
      </w:r>
      <w:r w:rsidR="000258C3" w:rsidRPr="00B56FD7">
        <w:rPr>
          <w:vertAlign w:val="superscript"/>
        </w:rPr>
        <w:t>61</w:t>
      </w:r>
      <w:r w:rsidRPr="00B56FD7">
        <w:rPr>
          <w:bCs/>
        </w:rPr>
        <w:fldChar w:fldCharType="end"/>
      </w:r>
      <w:r w:rsidR="0066473E" w:rsidRPr="00B56FD7">
        <w:rPr>
          <w:bCs/>
        </w:rPr>
        <w:t xml:space="preserve"> Specifically, each case or control average value (1-, 5- or 10-year) was calculated as the mean of all concentrations recorded across time at the recorded addresses within each time window</w:t>
      </w:r>
      <w:r w:rsidR="0066473E" w:rsidRPr="00B56FD7">
        <w:rPr>
          <w:bCs/>
          <w:i/>
          <w:iCs/>
        </w:rPr>
        <w:t>.</w:t>
      </w:r>
      <w:r w:rsidR="0066473E" w:rsidRPr="00B56FD7">
        <w:rPr>
          <w:bCs/>
        </w:rPr>
        <w:t xml:space="preserve"> </w:t>
      </w:r>
      <w:r w:rsidR="00181C84" w:rsidRPr="00B56FD7">
        <w:rPr>
          <w:bCs/>
          <w:color w:val="000000" w:themeColor="text1"/>
        </w:rPr>
        <w:t>A small number of</w:t>
      </w:r>
      <w:r w:rsidR="00F0122A" w:rsidRPr="00B56FD7">
        <w:rPr>
          <w:bCs/>
          <w:color w:val="000000" w:themeColor="text1"/>
        </w:rPr>
        <w:t xml:space="preserve"> </w:t>
      </w:r>
      <w:r w:rsidR="000F1ECC" w:rsidRPr="00B56FD7">
        <w:rPr>
          <w:bCs/>
          <w:color w:val="000000" w:themeColor="text1"/>
        </w:rPr>
        <w:t xml:space="preserve">Danish residents </w:t>
      </w:r>
      <w:r w:rsidR="00181C84" w:rsidRPr="00B56FD7">
        <w:rPr>
          <w:bCs/>
          <w:color w:val="000000" w:themeColor="text1"/>
        </w:rPr>
        <w:t>lack a complete address history</w:t>
      </w:r>
      <w:r w:rsidR="0078279A" w:rsidRPr="00B56FD7">
        <w:rPr>
          <w:bCs/>
          <w:color w:val="000000" w:themeColor="text1"/>
        </w:rPr>
        <w:t xml:space="preserve"> (</w:t>
      </w:r>
      <w:r w:rsidR="0021561F" w:rsidRPr="00B56FD7">
        <w:rPr>
          <w:bCs/>
          <w:color w:val="000000" w:themeColor="text1"/>
        </w:rPr>
        <w:t>1.</w:t>
      </w:r>
      <w:r w:rsidR="004B5469" w:rsidRPr="00B56FD7">
        <w:rPr>
          <w:bCs/>
          <w:color w:val="000000" w:themeColor="text1"/>
        </w:rPr>
        <w:t>7</w:t>
      </w:r>
      <w:r w:rsidR="0021561F" w:rsidRPr="00B56FD7">
        <w:rPr>
          <w:bCs/>
          <w:color w:val="000000" w:themeColor="text1"/>
        </w:rPr>
        <w:t>%</w:t>
      </w:r>
      <w:r w:rsidR="00870944" w:rsidRPr="00B56FD7">
        <w:rPr>
          <w:bCs/>
          <w:color w:val="000000" w:themeColor="text1"/>
        </w:rPr>
        <w:t xml:space="preserve">; </w:t>
      </w:r>
      <w:r w:rsidR="0078279A" w:rsidRPr="00B56FD7">
        <w:rPr>
          <w:bCs/>
          <w:color w:val="000000" w:themeColor="text1"/>
        </w:rPr>
        <w:t>lack of house number)</w:t>
      </w:r>
      <w:r w:rsidR="00181C84" w:rsidRPr="00B56FD7">
        <w:rPr>
          <w:bCs/>
          <w:color w:val="000000" w:themeColor="text1"/>
        </w:rPr>
        <w:t>.</w:t>
      </w:r>
      <w:r w:rsidR="00F35E1C" w:rsidRPr="00B56FD7">
        <w:rPr>
          <w:bCs/>
          <w:color w:val="000000" w:themeColor="text1"/>
        </w:rPr>
        <w:t xml:space="preserve"> </w:t>
      </w:r>
      <w:r w:rsidR="0068398E" w:rsidRPr="00B56FD7">
        <w:rPr>
          <w:bCs/>
          <w:color w:val="000000" w:themeColor="text1"/>
        </w:rPr>
        <w:t>To ensure we were including participants with adequately complete exposure records, w</w:t>
      </w:r>
      <w:r w:rsidR="00835F07" w:rsidRPr="00B56FD7">
        <w:rPr>
          <w:bCs/>
          <w:color w:val="000000" w:themeColor="text1"/>
        </w:rPr>
        <w:t>e</w:t>
      </w:r>
      <w:r w:rsidR="0068398E" w:rsidRPr="00B56FD7">
        <w:rPr>
          <w:bCs/>
          <w:color w:val="000000" w:themeColor="text1"/>
        </w:rPr>
        <w:t xml:space="preserve"> </w:t>
      </w:r>
      <w:r w:rsidR="004D112C" w:rsidRPr="00B56FD7">
        <w:rPr>
          <w:bCs/>
          <w:color w:val="000000" w:themeColor="text1"/>
        </w:rPr>
        <w:t>set</w:t>
      </w:r>
      <w:r w:rsidR="00F90497" w:rsidRPr="00B56FD7">
        <w:rPr>
          <w:bCs/>
          <w:color w:val="000000" w:themeColor="text1"/>
        </w:rPr>
        <w:t xml:space="preserve"> the following</w:t>
      </w:r>
      <w:r w:rsidR="004D112C" w:rsidRPr="00B56FD7">
        <w:rPr>
          <w:bCs/>
          <w:color w:val="000000" w:themeColor="text1"/>
        </w:rPr>
        <w:t xml:space="preserve"> </w:t>
      </w:r>
      <w:r w:rsidR="009D7C46" w:rsidRPr="00B56FD7">
        <w:rPr>
          <w:bCs/>
          <w:color w:val="000000" w:themeColor="text1"/>
        </w:rPr>
        <w:t xml:space="preserve">minimum </w:t>
      </w:r>
      <w:r w:rsidR="004D112C" w:rsidRPr="00B56FD7">
        <w:rPr>
          <w:bCs/>
          <w:color w:val="000000" w:themeColor="text1"/>
        </w:rPr>
        <w:t xml:space="preserve">criteria for </w:t>
      </w:r>
      <w:r w:rsidR="009D7C46" w:rsidRPr="00B56FD7">
        <w:rPr>
          <w:bCs/>
          <w:color w:val="000000" w:themeColor="text1"/>
        </w:rPr>
        <w:t xml:space="preserve">number of complete exposure record months to </w:t>
      </w:r>
      <w:r w:rsidR="004D112C" w:rsidRPr="00B56FD7">
        <w:rPr>
          <w:bCs/>
          <w:color w:val="000000" w:themeColor="text1"/>
        </w:rPr>
        <w:t>includ</w:t>
      </w:r>
      <w:r w:rsidR="009D7C46" w:rsidRPr="00B56FD7">
        <w:rPr>
          <w:bCs/>
          <w:color w:val="000000" w:themeColor="text1"/>
        </w:rPr>
        <w:t>e</w:t>
      </w:r>
      <w:r w:rsidR="004D112C" w:rsidRPr="00B56FD7">
        <w:rPr>
          <w:bCs/>
          <w:color w:val="000000" w:themeColor="text1"/>
        </w:rPr>
        <w:t xml:space="preserve"> </w:t>
      </w:r>
      <w:r w:rsidR="00C3243E" w:rsidRPr="00B56FD7">
        <w:rPr>
          <w:bCs/>
          <w:color w:val="000000" w:themeColor="text1"/>
        </w:rPr>
        <w:t>cases and controls</w:t>
      </w:r>
      <w:r w:rsidR="00F3435D" w:rsidRPr="00B56FD7">
        <w:rPr>
          <w:bCs/>
          <w:color w:val="000000" w:themeColor="text1"/>
        </w:rPr>
        <w:t xml:space="preserve">: </w:t>
      </w:r>
      <w:r w:rsidR="00B67B35" w:rsidRPr="00B56FD7">
        <w:rPr>
          <w:bCs/>
          <w:color w:val="000000" w:themeColor="text1"/>
        </w:rPr>
        <w:t xml:space="preserve">(i) </w:t>
      </w:r>
      <w:r w:rsidR="00665690" w:rsidRPr="00B56FD7">
        <w:rPr>
          <w:bCs/>
          <w:color w:val="000000" w:themeColor="text1"/>
        </w:rPr>
        <w:t>1-year averages: 9 of 12 months, at least one measurement in each season</w:t>
      </w:r>
      <w:r w:rsidR="00A263A9" w:rsidRPr="00B56FD7">
        <w:rPr>
          <w:bCs/>
          <w:color w:val="000000" w:themeColor="text1"/>
        </w:rPr>
        <w:t xml:space="preserve">; </w:t>
      </w:r>
      <w:r w:rsidR="00CE3618" w:rsidRPr="00B56FD7">
        <w:rPr>
          <w:bCs/>
          <w:color w:val="000000" w:themeColor="text1"/>
        </w:rPr>
        <w:t>(ii)</w:t>
      </w:r>
      <w:r w:rsidR="00665690" w:rsidRPr="00B56FD7">
        <w:rPr>
          <w:bCs/>
          <w:color w:val="000000" w:themeColor="text1"/>
        </w:rPr>
        <w:t xml:space="preserve"> 5-year averages</w:t>
      </w:r>
      <w:r w:rsidR="00154AAE" w:rsidRPr="00B56FD7">
        <w:rPr>
          <w:bCs/>
          <w:color w:val="000000" w:themeColor="text1"/>
        </w:rPr>
        <w:t xml:space="preserve"> (main exposure)</w:t>
      </w:r>
      <w:r w:rsidR="00665690" w:rsidRPr="00B56FD7">
        <w:rPr>
          <w:bCs/>
          <w:color w:val="000000" w:themeColor="text1"/>
        </w:rPr>
        <w:t>: 3</w:t>
      </w:r>
      <w:r w:rsidR="00637C7D" w:rsidRPr="00B56FD7">
        <w:rPr>
          <w:bCs/>
          <w:color w:val="000000" w:themeColor="text1"/>
        </w:rPr>
        <w:t>0</w:t>
      </w:r>
      <w:r w:rsidR="00EC6745" w:rsidRPr="00B56FD7">
        <w:rPr>
          <w:bCs/>
          <w:color w:val="000000" w:themeColor="text1"/>
        </w:rPr>
        <w:t xml:space="preserve"> </w:t>
      </w:r>
      <w:r w:rsidR="00665690" w:rsidRPr="00B56FD7">
        <w:rPr>
          <w:bCs/>
          <w:color w:val="000000" w:themeColor="text1"/>
        </w:rPr>
        <w:t>of 60 months</w:t>
      </w:r>
      <w:r w:rsidR="00CE3618" w:rsidRPr="00B56FD7">
        <w:rPr>
          <w:bCs/>
          <w:color w:val="000000" w:themeColor="text1"/>
        </w:rPr>
        <w:t xml:space="preserve">; </w:t>
      </w:r>
      <w:r w:rsidR="00A263A9" w:rsidRPr="00B56FD7">
        <w:rPr>
          <w:bCs/>
          <w:color w:val="000000" w:themeColor="text1"/>
        </w:rPr>
        <w:t xml:space="preserve">and (iii) 10-year averages: </w:t>
      </w:r>
      <w:r w:rsidR="00FC3B06" w:rsidRPr="00B56FD7">
        <w:rPr>
          <w:bCs/>
          <w:color w:val="000000" w:themeColor="text1"/>
        </w:rPr>
        <w:t>60 of 120 months.</w:t>
      </w:r>
    </w:p>
    <w:p w14:paraId="763DFD3A" w14:textId="22E1461E" w:rsidR="00FA5F91" w:rsidRPr="00B56FD7" w:rsidRDefault="00FA5F91">
      <w:pPr>
        <w:rPr>
          <w:bCs/>
          <w:color w:val="000000" w:themeColor="text1"/>
        </w:rPr>
        <w:pPrChange w:id="93" w:author="Emily DeVoto" w:date="2022-07-14T10:17:00Z">
          <w:pPr>
            <w:jc w:val="both"/>
          </w:pPr>
        </w:pPrChange>
      </w:pPr>
    </w:p>
    <w:p w14:paraId="7713DAF2" w14:textId="0DB63522" w:rsidR="007C5151" w:rsidRPr="00B56FD7" w:rsidRDefault="007C5151">
      <w:pPr>
        <w:rPr>
          <w:i/>
          <w:iCs/>
          <w:color w:val="000000" w:themeColor="text1"/>
        </w:rPr>
        <w:pPrChange w:id="94" w:author="Emily DeVoto" w:date="2022-07-14T10:17:00Z">
          <w:pPr>
            <w:jc w:val="both"/>
          </w:pPr>
        </w:pPrChange>
      </w:pPr>
      <w:r w:rsidRPr="00B56FD7">
        <w:rPr>
          <w:i/>
          <w:iCs/>
          <w:color w:val="000000" w:themeColor="text1"/>
        </w:rPr>
        <w:t>Covariate data</w:t>
      </w:r>
    </w:p>
    <w:p w14:paraId="3A5DA3BD" w14:textId="2FD0019E" w:rsidR="00287B11" w:rsidRPr="00B56FD7" w:rsidRDefault="0028409C">
      <w:pPr>
        <w:rPr>
          <w:bCs/>
          <w:i/>
          <w:iCs/>
        </w:rPr>
        <w:pPrChange w:id="95" w:author="Emily DeVoto" w:date="2022-07-14T10:17:00Z">
          <w:pPr>
            <w:jc w:val="both"/>
          </w:pPr>
        </w:pPrChange>
      </w:pPr>
      <w:r w:rsidRPr="00B56FD7">
        <w:rPr>
          <w:bCs/>
        </w:rPr>
        <w:t>We included a set of covariates based on as close as possible to index date to account for potential confounding bias, including household socioeconomic status (SES) based on last-reported job title at index date; civil status at index date, last reported place of residence at index date, and place of birth.</w:t>
      </w:r>
      <w:r w:rsidRPr="00B56FD7">
        <w:rPr>
          <w:bCs/>
          <w:i/>
          <w:iCs/>
        </w:rPr>
        <w:t xml:space="preserve"> </w:t>
      </w:r>
      <w:r w:rsidR="00A76555" w:rsidRPr="00B56FD7">
        <w:rPr>
          <w:bCs/>
        </w:rPr>
        <w:t>We used a five-category</w:t>
      </w:r>
      <w:ins w:id="96" w:author="Emily DeVoto" w:date="2022-07-14T10:58:00Z">
        <w:r w:rsidR="008C6F8B" w:rsidRPr="00B56FD7">
          <w:rPr>
            <w:bCs/>
          </w:rPr>
          <w:t>,</w:t>
        </w:r>
      </w:ins>
      <w:r w:rsidR="00A76555" w:rsidRPr="00B56FD7">
        <w:rPr>
          <w:bCs/>
        </w:rPr>
        <w:t xml:space="preserve"> individual-level SES definition developed by the Danish Institute of Social Sciences, based on job titles from income tax forms, which has been associated with ALS diagnosis in Denmark,</w:t>
      </w:r>
      <w:r w:rsidR="00A76555" w:rsidRPr="00B56FD7">
        <w:rPr>
          <w:bCs/>
        </w:rPr>
        <w:fldChar w:fldCharType="begin"/>
      </w:r>
      <w:r w:rsidR="000258C3" w:rsidRPr="00B56FD7">
        <w:rPr>
          <w:bCs/>
        </w:rPr>
        <w:instrText xml:space="preserve"> ADDIN ZOTERO_ITEM CSL_CITATION {"citationID":"0eulvPwB","properties":{"formattedCitation":"\\super 62\\nosupersub{}","plainCitation":"62","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A76555" w:rsidRPr="00B56FD7">
        <w:rPr>
          <w:bCs/>
        </w:rPr>
        <w:fldChar w:fldCharType="separate"/>
      </w:r>
      <w:r w:rsidR="000258C3" w:rsidRPr="00B56FD7">
        <w:rPr>
          <w:vertAlign w:val="superscript"/>
        </w:rPr>
        <w:t>62</w:t>
      </w:r>
      <w:r w:rsidR="00A76555" w:rsidRPr="00B56FD7">
        <w:rPr>
          <w:bCs/>
        </w:rPr>
        <w:fldChar w:fldCharType="end"/>
      </w:r>
      <w:r w:rsidR="00A76555" w:rsidRPr="00B56FD7">
        <w:rPr>
          <w:bCs/>
        </w:rPr>
        <w:t xml:space="preserve"> as well as how quickly one is identified as </w:t>
      </w:r>
      <w:r w:rsidR="00A76555" w:rsidRPr="00B56FD7">
        <w:rPr>
          <w:bCs/>
        </w:rPr>
        <w:lastRenderedPageBreak/>
        <w:t>having ALS in the Danish Civil Registration System.</w:t>
      </w:r>
      <w:r w:rsidR="00A76555" w:rsidRPr="00B56FD7">
        <w:rPr>
          <w:bCs/>
        </w:rPr>
        <w:fldChar w:fldCharType="begin"/>
      </w:r>
      <w:r w:rsidR="000258C3" w:rsidRPr="00B56FD7">
        <w:rPr>
          <w:bCs/>
        </w:rPr>
        <w:instrText xml:space="preserve"> ADDIN ZOTERO_ITEM CSL_CITATION {"citationID":"79kZnT3M","properties":{"formattedCitation":"\\super 63\\nosupersub{}","plainCitation":"63","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B56FD7">
        <w:rPr>
          <w:bCs/>
        </w:rPr>
        <w:fldChar w:fldCharType="separate"/>
      </w:r>
      <w:r w:rsidR="000258C3" w:rsidRPr="00B56FD7">
        <w:rPr>
          <w:vertAlign w:val="superscript"/>
        </w:rPr>
        <w:t>63</w:t>
      </w:r>
      <w:r w:rsidR="00A76555" w:rsidRPr="00B56FD7">
        <w:rPr>
          <w:bCs/>
        </w:rPr>
        <w:fldChar w:fldCharType="end"/>
      </w:r>
      <w:r w:rsidR="00A76555" w:rsidRPr="00B56FD7">
        <w:rPr>
          <w:bCs/>
        </w:rPr>
        <w:t xml:space="preserve"> </w:t>
      </w:r>
      <w:r w:rsidR="00026A26" w:rsidRPr="00B56FD7">
        <w:rPr>
          <w:bCs/>
        </w:rPr>
        <w:t>Group 1 (highest status) includes corporate managers and academics; group 2: proprietors, managers of small businesses and teachers; group 3: technicians and nurses; group 4: skilled workers; and group 5: unspecialized workers, such as entry-level positions within food and retail environments.</w:t>
      </w:r>
      <w:r w:rsidR="00026A26" w:rsidRPr="00B56FD7">
        <w:rPr>
          <w:bCs/>
          <w:i/>
          <w:iCs/>
        </w:rPr>
        <w:t xml:space="preserve"> </w:t>
      </w:r>
      <w:r w:rsidR="00A76555" w:rsidRPr="00B56FD7">
        <w:rPr>
          <w:bCs/>
        </w:rPr>
        <w:t>We also included a group for participants whose job title was unknown (group 9). For each married participant, we used the higher of the couple’s individual SES categories, when available. We also used information on civil status (never married, married, divorced, widowed) due to the influence that a spouse may have on visiting a family physician,</w:t>
      </w:r>
      <w:r w:rsidR="00A76555" w:rsidRPr="00B56FD7">
        <w:rPr>
          <w:bCs/>
        </w:rPr>
        <w:fldChar w:fldCharType="begin"/>
      </w:r>
      <w:r w:rsidR="000258C3" w:rsidRPr="00B56FD7">
        <w:rPr>
          <w:bCs/>
        </w:rPr>
        <w:instrText xml:space="preserve"> ADDIN ZOTERO_ITEM CSL_CITATION {"citationID":"UdEJGplY","properties":{"formattedCitation":"\\super 64\\nosupersub{}","plainCitation":"64","noteIndex":0},"citationItems":[{"id":1274,"uris":["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A76555" w:rsidRPr="00B56FD7">
        <w:rPr>
          <w:bCs/>
        </w:rPr>
        <w:fldChar w:fldCharType="separate"/>
      </w:r>
      <w:r w:rsidR="000258C3" w:rsidRPr="00B56FD7">
        <w:rPr>
          <w:vertAlign w:val="superscript"/>
        </w:rPr>
        <w:t>64</w:t>
      </w:r>
      <w:r w:rsidR="00A76555" w:rsidRPr="00B56FD7">
        <w:rPr>
          <w:bCs/>
        </w:rPr>
        <w:fldChar w:fldCharType="end"/>
      </w:r>
      <w:r w:rsidR="00A76555" w:rsidRPr="00B56FD7">
        <w:rPr>
          <w:bCs/>
        </w:rPr>
        <w:t xml:space="preserve"> last reported place of residence from postcode (Greater Copenhagen, big cities of Denmark, rest of Denmark, Greenland) to account for various local environmental and behavioral stressors,</w:t>
      </w:r>
      <w:r w:rsidR="00A76555" w:rsidRPr="00B56FD7">
        <w:rPr>
          <w:bCs/>
        </w:rPr>
        <w:fldChar w:fldCharType="begin"/>
      </w:r>
      <w:r w:rsidR="00CA4500" w:rsidRPr="00B56FD7">
        <w:rPr>
          <w:bCs/>
        </w:rPr>
        <w:instrText xml:space="preserve"> ADDIN ZOTERO_ITEM CSL_CITATION {"citationID":"uchdWmUR","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A76555" w:rsidRPr="00B56FD7">
        <w:rPr>
          <w:bCs/>
        </w:rPr>
        <w:fldChar w:fldCharType="separate"/>
      </w:r>
      <w:r w:rsidR="00A76555" w:rsidRPr="00B56FD7">
        <w:rPr>
          <w:bCs/>
          <w:vertAlign w:val="superscript"/>
        </w:rPr>
        <w:t>7</w:t>
      </w:r>
      <w:r w:rsidR="00A76555" w:rsidRPr="00B56FD7">
        <w:rPr>
          <w:bCs/>
        </w:rPr>
        <w:fldChar w:fldCharType="end"/>
      </w:r>
      <w:r w:rsidR="00A76555" w:rsidRPr="00B56FD7">
        <w:rPr>
          <w:bCs/>
        </w:rPr>
        <w:t xml:space="preserve"> and place of birth (Greater Copenhagen, big cities of Denmark, rest of Denmark, Greenland, foreign, unknown) to adjust for other potential family-specific, location-specific, and early-life confounders, which may have an impact on the probability of developing ALS.</w:t>
      </w:r>
      <w:r w:rsidR="00A76555" w:rsidRPr="00B56FD7">
        <w:rPr>
          <w:bCs/>
        </w:rPr>
        <w:fldChar w:fldCharType="begin"/>
      </w:r>
      <w:r w:rsidR="000258C3" w:rsidRPr="00B56FD7">
        <w:rPr>
          <w:bCs/>
        </w:rPr>
        <w:instrText xml:space="preserve"> ADDIN ZOTERO_ITEM CSL_CITATION {"citationID":"hwGYI0M2","properties":{"formattedCitation":"\\super 65\\nosupersub{}","plainCitation":"65","noteIndex":0},"citationItems":[{"id":1275,"uris":["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A76555" w:rsidRPr="00B56FD7">
        <w:rPr>
          <w:bCs/>
        </w:rPr>
        <w:fldChar w:fldCharType="separate"/>
      </w:r>
      <w:r w:rsidR="000258C3" w:rsidRPr="00B56FD7">
        <w:rPr>
          <w:vertAlign w:val="superscript"/>
        </w:rPr>
        <w:t>65</w:t>
      </w:r>
      <w:r w:rsidR="00A76555" w:rsidRPr="00B56FD7">
        <w:rPr>
          <w:bCs/>
        </w:rPr>
        <w:fldChar w:fldCharType="end"/>
      </w:r>
      <w:r w:rsidR="00A76555" w:rsidRPr="00B56FD7">
        <w:rPr>
          <w:bCs/>
        </w:rPr>
        <w:t xml:space="preserve"> Ultimately, we were limited by what was available in the Danish Civil Registration System.</w:t>
      </w:r>
      <w:r w:rsidR="00A76555" w:rsidRPr="00B56FD7">
        <w:rPr>
          <w:bCs/>
        </w:rPr>
        <w:fldChar w:fldCharType="begin"/>
      </w:r>
      <w:r w:rsidR="000258C3" w:rsidRPr="00B56FD7">
        <w:rPr>
          <w:bCs/>
        </w:rPr>
        <w:instrText xml:space="preserve"> ADDIN ZOTERO_ITEM CSL_CITATION {"citationID":"lhcyd4qI","properties":{"formattedCitation":"\\super 63\\nosupersub{}","plainCitation":"63","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B56FD7">
        <w:rPr>
          <w:bCs/>
        </w:rPr>
        <w:fldChar w:fldCharType="separate"/>
      </w:r>
      <w:r w:rsidR="000258C3" w:rsidRPr="00B56FD7">
        <w:rPr>
          <w:vertAlign w:val="superscript"/>
        </w:rPr>
        <w:t>63</w:t>
      </w:r>
      <w:r w:rsidR="00A76555" w:rsidRPr="00B56FD7">
        <w:rPr>
          <w:bCs/>
        </w:rPr>
        <w:fldChar w:fldCharType="end"/>
      </w:r>
      <w:r w:rsidR="001A54EF" w:rsidRPr="00B56FD7">
        <w:rPr>
          <w:bCs/>
          <w:color w:val="000000" w:themeColor="text1"/>
        </w:rPr>
        <w:t xml:space="preserve"> </w:t>
      </w:r>
      <w:r w:rsidR="00FD2758" w:rsidRPr="00B56FD7">
        <w:rPr>
          <w:bCs/>
          <w:color w:val="000000" w:themeColor="text1"/>
        </w:rPr>
        <w:t>A</w:t>
      </w:r>
      <w:r w:rsidR="00723119" w:rsidRPr="00B56FD7">
        <w:rPr>
          <w:bCs/>
          <w:color w:val="000000" w:themeColor="text1"/>
        </w:rPr>
        <w:t xml:space="preserve">s part of </w:t>
      </w:r>
      <w:r w:rsidR="00FD2758" w:rsidRPr="00B56FD7">
        <w:rPr>
          <w:bCs/>
          <w:color w:val="000000" w:themeColor="text1"/>
        </w:rPr>
        <w:t xml:space="preserve">a </w:t>
      </w:r>
      <w:r w:rsidR="00723119" w:rsidRPr="00B56FD7">
        <w:rPr>
          <w:bCs/>
          <w:color w:val="000000" w:themeColor="text1"/>
        </w:rPr>
        <w:t>sensitivity analysis, we also included parish-level SES</w:t>
      </w:r>
      <w:r w:rsidR="007162A9" w:rsidRPr="00B56FD7">
        <w:rPr>
          <w:bCs/>
          <w:color w:val="000000" w:themeColor="text1"/>
        </w:rPr>
        <w:t xml:space="preserve">, </w:t>
      </w:r>
      <w:r w:rsidR="00874F4D" w:rsidRPr="00B56FD7">
        <w:rPr>
          <w:bCs/>
          <w:color w:val="000000" w:themeColor="text1"/>
        </w:rPr>
        <w:t xml:space="preserve">measured by percentage of residents with </w:t>
      </w:r>
      <w:r w:rsidR="00F25D37" w:rsidRPr="00B56FD7">
        <w:rPr>
          <w:bCs/>
          <w:color w:val="000000" w:themeColor="text1"/>
        </w:rPr>
        <w:t>greater than high-school education</w:t>
      </w:r>
      <w:r w:rsidR="00874F4D" w:rsidRPr="00B56FD7">
        <w:rPr>
          <w:bCs/>
          <w:color w:val="000000" w:themeColor="text1"/>
        </w:rPr>
        <w:t>,</w:t>
      </w:r>
      <w:r w:rsidR="00723119" w:rsidRPr="00B56FD7">
        <w:rPr>
          <w:bCs/>
          <w:color w:val="000000" w:themeColor="text1"/>
        </w:rPr>
        <w:t xml:space="preserve"> in the model</w:t>
      </w:r>
      <w:r w:rsidR="00D740FD" w:rsidRPr="00B56FD7">
        <w:rPr>
          <w:bCs/>
          <w:color w:val="000000" w:themeColor="text1"/>
        </w:rPr>
        <w:t>.</w:t>
      </w:r>
      <w:r w:rsidR="00FD2758" w:rsidRPr="00B56FD7">
        <w:rPr>
          <w:bCs/>
          <w:color w:val="000000" w:themeColor="text1"/>
        </w:rPr>
        <w:t xml:space="preserve"> In Denmark, parishes are administrative units with an average population of ~2,500 residents</w:t>
      </w:r>
      <w:r w:rsidR="0064383E" w:rsidRPr="00B56FD7">
        <w:rPr>
          <w:bCs/>
          <w:color w:val="000000" w:themeColor="text1"/>
        </w:rPr>
        <w:t>.</w:t>
      </w:r>
    </w:p>
    <w:p w14:paraId="749B27FF" w14:textId="77777777" w:rsidR="00287B11" w:rsidRPr="00B56FD7" w:rsidRDefault="00287B11">
      <w:pPr>
        <w:rPr>
          <w:bCs/>
          <w:color w:val="000000" w:themeColor="text1"/>
        </w:rPr>
        <w:pPrChange w:id="97" w:author="Emily DeVoto" w:date="2022-07-14T10:17:00Z">
          <w:pPr>
            <w:jc w:val="both"/>
          </w:pPr>
        </w:pPrChange>
      </w:pPr>
    </w:p>
    <w:p w14:paraId="125B93A0" w14:textId="64498C60" w:rsidR="004B5359" w:rsidRPr="00B56FD7" w:rsidRDefault="00F255A6">
      <w:pPr>
        <w:rPr>
          <w:bCs/>
          <w:i/>
          <w:iCs/>
          <w:color w:val="000000" w:themeColor="text1"/>
        </w:rPr>
        <w:pPrChange w:id="98" w:author="Emily DeVoto" w:date="2022-07-14T10:17:00Z">
          <w:pPr>
            <w:jc w:val="both"/>
          </w:pPr>
        </w:pPrChange>
      </w:pPr>
      <w:r w:rsidRPr="00B56FD7">
        <w:rPr>
          <w:bCs/>
          <w:i/>
          <w:iCs/>
          <w:color w:val="000000" w:themeColor="text1"/>
        </w:rPr>
        <w:t xml:space="preserve">Statistical </w:t>
      </w:r>
      <w:r w:rsidR="00FC6F4C" w:rsidRPr="00B56FD7">
        <w:rPr>
          <w:bCs/>
          <w:i/>
          <w:iCs/>
          <w:color w:val="000000" w:themeColor="text1"/>
        </w:rPr>
        <w:t>analysis</w:t>
      </w:r>
    </w:p>
    <w:p w14:paraId="17B1E4C8" w14:textId="2CC8D6C4" w:rsidR="002504DF" w:rsidRPr="00B56FD7" w:rsidRDefault="00C07538">
      <w:pPr>
        <w:rPr>
          <w:i/>
          <w:iCs/>
        </w:rPr>
        <w:pPrChange w:id="99" w:author="Emily DeVoto" w:date="2022-07-14T10:17:00Z">
          <w:pPr>
            <w:jc w:val="both"/>
          </w:pPr>
        </w:pPrChange>
      </w:pPr>
      <w:r w:rsidRPr="00B56FD7">
        <w:rPr>
          <w:color w:val="000000" w:themeColor="text1"/>
        </w:rPr>
        <w:t xml:space="preserve">We analyzed the association between ALS diagnosis </w:t>
      </w:r>
      <w:r w:rsidR="00C90580" w:rsidRPr="00B56FD7">
        <w:rPr>
          <w:color w:val="000000" w:themeColor="text1"/>
        </w:rPr>
        <w:t xml:space="preserve">(binary) </w:t>
      </w:r>
      <w:r w:rsidRPr="00B56FD7">
        <w:rPr>
          <w:color w:val="000000" w:themeColor="text1"/>
        </w:rPr>
        <w:t xml:space="preserve">and exposure to traffic-related pollutants </w:t>
      </w:r>
      <w:r w:rsidR="00423FF4" w:rsidRPr="00B56FD7">
        <w:rPr>
          <w:color w:val="000000" w:themeColor="text1"/>
        </w:rPr>
        <w:t xml:space="preserve">by applying a Bayesian </w:t>
      </w:r>
      <w:r w:rsidR="005A4920" w:rsidRPr="00B56FD7">
        <w:rPr>
          <w:color w:val="000000" w:themeColor="text1"/>
        </w:rPr>
        <w:t>formulation of the conditional logistic model</w:t>
      </w:r>
      <w:r w:rsidR="0028314F" w:rsidRPr="00B56FD7">
        <w:rPr>
          <w:color w:val="000000" w:themeColor="text1"/>
        </w:rPr>
        <w:t>,</w:t>
      </w:r>
      <w:r w:rsidR="00614202" w:rsidRPr="00B56FD7">
        <w:rPr>
          <w:color w:val="000000" w:themeColor="text1"/>
        </w:rPr>
        <w:t xml:space="preserve"> </w:t>
      </w:r>
      <w:r w:rsidR="005A4920" w:rsidRPr="00B56FD7">
        <w:rPr>
          <w:color w:val="000000" w:themeColor="text1"/>
        </w:rPr>
        <w:t xml:space="preserve">with Bayesian </w:t>
      </w:r>
      <w:r w:rsidR="0008299F" w:rsidRPr="00B56FD7">
        <w:rPr>
          <w:color w:val="000000" w:themeColor="text1"/>
        </w:rPr>
        <w:t>hierarchy</w:t>
      </w:r>
      <w:r w:rsidR="001C0D15" w:rsidRPr="00B56FD7">
        <w:rPr>
          <w:color w:val="000000" w:themeColor="text1"/>
        </w:rPr>
        <w:t xml:space="preserve"> </w:t>
      </w:r>
      <w:r w:rsidR="005A4920" w:rsidRPr="00B56FD7">
        <w:rPr>
          <w:color w:val="000000" w:themeColor="text1"/>
        </w:rPr>
        <w:t>on the traffic-related pollutants</w:t>
      </w:r>
      <w:r w:rsidR="004D0F79" w:rsidRPr="00B56FD7">
        <w:rPr>
          <w:color w:val="000000" w:themeColor="text1"/>
        </w:rPr>
        <w:t xml:space="preserve"> (</w:t>
      </w:r>
      <w:r w:rsidR="004D0F79" w:rsidRPr="00B56FD7">
        <w:rPr>
          <w:bCs/>
          <w:color w:val="000000" w:themeColor="text1"/>
        </w:rPr>
        <w:t>EC, NO</w:t>
      </w:r>
      <w:r w:rsidR="004D0F79" w:rsidRPr="00B56FD7">
        <w:rPr>
          <w:bCs/>
          <w:color w:val="000000" w:themeColor="text1"/>
          <w:vertAlign w:val="subscript"/>
        </w:rPr>
        <w:t>x</w:t>
      </w:r>
      <w:r w:rsidR="004D0F79" w:rsidRPr="00B56FD7">
        <w:rPr>
          <w:bCs/>
          <w:color w:val="000000" w:themeColor="text1"/>
        </w:rPr>
        <w:t>, CO)</w:t>
      </w:r>
      <w:r w:rsidR="005A4920" w:rsidRPr="00B56FD7">
        <w:rPr>
          <w:color w:val="000000" w:themeColor="text1"/>
        </w:rPr>
        <w:t>.</w:t>
      </w:r>
      <w:r w:rsidR="00042AAC" w:rsidRPr="00B56FD7">
        <w:rPr>
          <w:color w:val="000000" w:themeColor="text1"/>
        </w:rPr>
        <w:fldChar w:fldCharType="begin"/>
      </w:r>
      <w:r w:rsidR="000258C3" w:rsidRPr="00B56FD7">
        <w:rPr>
          <w:color w:val="000000" w:themeColor="text1"/>
        </w:rPr>
        <w:instrText xml:space="preserve"> ADDIN ZOTERO_ITEM CSL_CITATION {"citationID":"kqgQbve6","properties":{"formattedCitation":"\\super 66,67\\nosupersub{}","plainCitation":"66,67","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56FD7">
        <w:rPr>
          <w:color w:val="000000" w:themeColor="text1"/>
        </w:rPr>
        <w:fldChar w:fldCharType="separate"/>
      </w:r>
      <w:r w:rsidR="000258C3" w:rsidRPr="00B56FD7">
        <w:rPr>
          <w:color w:val="000000"/>
          <w:vertAlign w:val="superscript"/>
        </w:rPr>
        <w:t>66,67</w:t>
      </w:r>
      <w:r w:rsidR="00042AAC" w:rsidRPr="00B56FD7">
        <w:rPr>
          <w:color w:val="000000" w:themeColor="text1"/>
        </w:rPr>
        <w:fldChar w:fldCharType="end"/>
      </w:r>
      <w:r w:rsidR="005A4920" w:rsidRPr="00B56FD7">
        <w:rPr>
          <w:color w:val="000000" w:themeColor="text1"/>
        </w:rPr>
        <w:t xml:space="preserve"> </w:t>
      </w:r>
      <w:r w:rsidR="00DD5370" w:rsidRPr="00B56FD7">
        <w:t xml:space="preserve">The conditional approach examines contrasts within matched strata, i.e., groupings of case and matched controls, implicitly </w:t>
      </w:r>
      <w:r w:rsidR="00DD5370" w:rsidRPr="00B56FD7">
        <w:lastRenderedPageBreak/>
        <w:t>adjusting</w:t>
      </w:r>
      <w:r w:rsidR="00DD5370" w:rsidRPr="00B56FD7" w:rsidDel="009936DD">
        <w:t xml:space="preserve"> </w:t>
      </w:r>
      <w:r w:rsidR="00DD5370" w:rsidRPr="00B56FD7">
        <w:t xml:space="preserve">for matching factors (age, </w:t>
      </w:r>
      <w:r w:rsidR="00DD5370" w:rsidRPr="00B56FD7">
        <w:rPr>
          <w:bCs/>
        </w:rPr>
        <w:t>sex, year of birth, vital status</w:t>
      </w:r>
      <w:r w:rsidR="00DD5370" w:rsidRPr="00B56FD7">
        <w:t>) within each matched stratum.</w:t>
      </w:r>
      <w:r w:rsidR="00DD5370" w:rsidRPr="00B56FD7">
        <w:fldChar w:fldCharType="begin"/>
      </w:r>
      <w:r w:rsidR="000258C3" w:rsidRPr="00B56FD7">
        <w:instrText xml:space="preserve"> ADDIN ZOTERO_ITEM CSL_CITATION {"citationID":"QvLzmqjN","properties":{"formattedCitation":"\\super 66\\nosupersub{}","plainCitation":"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D5370" w:rsidRPr="00B56FD7">
        <w:fldChar w:fldCharType="separate"/>
      </w:r>
      <w:r w:rsidR="000258C3" w:rsidRPr="00B56FD7">
        <w:rPr>
          <w:vertAlign w:val="superscript"/>
        </w:rPr>
        <w:t>66</w:t>
      </w:r>
      <w:r w:rsidR="00DD5370" w:rsidRPr="00B56FD7">
        <w:fldChar w:fldCharType="end"/>
      </w:r>
      <w:r w:rsidR="00DD5370" w:rsidRPr="00B56FD7">
        <w:rPr>
          <w:i/>
          <w:iCs/>
        </w:rPr>
        <w:t xml:space="preserve"> </w:t>
      </w:r>
      <w:r w:rsidR="00F328B5" w:rsidRPr="00B56FD7">
        <w:rPr>
          <w:color w:val="000000" w:themeColor="text1"/>
        </w:rPr>
        <w:t xml:space="preserve">Matching by finer scale than year of birth was not possible. </w:t>
      </w:r>
      <w:r w:rsidR="002F746C" w:rsidRPr="00B56FD7">
        <w:rPr>
          <w:color w:val="000000" w:themeColor="text1"/>
        </w:rPr>
        <w:t>Bayesian inference allows for full distributional estimation of parameters of interest</w:t>
      </w:r>
      <w:r w:rsidR="00774AC3" w:rsidRPr="00B56FD7">
        <w:rPr>
          <w:color w:val="000000" w:themeColor="text1"/>
        </w:rPr>
        <w:t>.</w:t>
      </w:r>
      <w:r w:rsidR="003B7934" w:rsidRPr="00B56FD7">
        <w:rPr>
          <w:color w:val="000000" w:themeColor="text1"/>
        </w:rPr>
        <w:fldChar w:fldCharType="begin"/>
      </w:r>
      <w:r w:rsidR="000258C3" w:rsidRPr="00B56FD7">
        <w:rPr>
          <w:color w:val="000000" w:themeColor="text1"/>
        </w:rPr>
        <w:instrText xml:space="preserve"> ADDIN ZOTERO_ITEM CSL_CITATION {"citationID":"uaLYdCi5","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56FD7">
        <w:rPr>
          <w:color w:val="000000" w:themeColor="text1"/>
        </w:rPr>
        <w:fldChar w:fldCharType="separate"/>
      </w:r>
      <w:r w:rsidR="000258C3" w:rsidRPr="00B56FD7">
        <w:rPr>
          <w:color w:val="000000"/>
          <w:vertAlign w:val="superscript"/>
        </w:rPr>
        <w:t>67</w:t>
      </w:r>
      <w:r w:rsidR="003B7934" w:rsidRPr="00B56FD7">
        <w:rPr>
          <w:color w:val="000000" w:themeColor="text1"/>
        </w:rPr>
        <w:fldChar w:fldCharType="end"/>
      </w:r>
      <w:r w:rsidR="00033D50" w:rsidRPr="00B56FD7">
        <w:rPr>
          <w:color w:val="000000" w:themeColor="text1"/>
        </w:rPr>
        <w:t xml:space="preserve"> </w:t>
      </w:r>
      <w:r w:rsidR="00931269" w:rsidRPr="00B56FD7">
        <w:t xml:space="preserve">We employed a Bayesian hierarchical formulation because it enables estimates of (a) independent </w:t>
      </w:r>
      <w:del w:id="100" w:author="Emily DeVoto" w:date="2022-07-14T10:59:00Z">
        <w:r w:rsidR="00931269" w:rsidRPr="00B56FD7" w:rsidDel="00E8297A">
          <w:delText>pollutant-outcome</w:delText>
        </w:r>
      </w:del>
      <w:ins w:id="101" w:author="Emily DeVoto" w:date="2022-07-14T10:59:00Z">
        <w:r w:rsidR="00E8297A" w:rsidRPr="00B56FD7">
          <w:t>pollutant–outcome</w:t>
        </w:r>
      </w:ins>
      <w:r w:rsidR="00931269" w:rsidRPr="00B56FD7">
        <w:t xml:space="preserve"> associations, (b) a joint association of the three pollutants </w:t>
      </w:r>
      <w:r w:rsidR="00931269" w:rsidRPr="00B56FD7">
        <w:rPr>
          <w:bCs/>
        </w:rPr>
        <w:t xml:space="preserve">(i.e., total percentage change in odds of ALS diagnosis with </w:t>
      </w:r>
      <w:r w:rsidR="00E74810" w:rsidRPr="00B56FD7">
        <w:rPr>
          <w:bCs/>
        </w:rPr>
        <w:t xml:space="preserve">a simultaneous </w:t>
      </w:r>
      <w:r w:rsidR="00931269" w:rsidRPr="00B56FD7">
        <w:rPr>
          <w:bCs/>
        </w:rPr>
        <w:t>increase in each of EC, NO</w:t>
      </w:r>
      <w:r w:rsidR="00931269" w:rsidRPr="00B56FD7">
        <w:rPr>
          <w:bCs/>
          <w:vertAlign w:val="subscript"/>
        </w:rPr>
        <w:t>x</w:t>
      </w:r>
      <w:r w:rsidR="00931269" w:rsidRPr="00B56FD7">
        <w:rPr>
          <w:bCs/>
        </w:rPr>
        <w:t>, CO)</w:t>
      </w:r>
      <w:r w:rsidR="00931269" w:rsidRPr="00B56FD7">
        <w:t xml:space="preserve">, and (c) an average traffic association </w:t>
      </w:r>
      <w:r w:rsidR="00931269" w:rsidRPr="00B56FD7">
        <w:rPr>
          <w:bCs/>
        </w:rPr>
        <w:t xml:space="preserve">(i.e., average percentage change in odds of ALS diagnosis </w:t>
      </w:r>
      <w:r w:rsidR="00694D64" w:rsidRPr="00B56FD7">
        <w:rPr>
          <w:bCs/>
        </w:rPr>
        <w:t xml:space="preserve">with increases in </w:t>
      </w:r>
      <w:r w:rsidR="00931269" w:rsidRPr="00B56FD7">
        <w:rPr>
          <w:bCs/>
        </w:rPr>
        <w:t>each of EC, NO</w:t>
      </w:r>
      <w:r w:rsidR="00931269" w:rsidRPr="00B56FD7">
        <w:rPr>
          <w:bCs/>
          <w:vertAlign w:val="subscript"/>
        </w:rPr>
        <w:t>x</w:t>
      </w:r>
      <w:r w:rsidR="00931269" w:rsidRPr="00B56FD7">
        <w:rPr>
          <w:bCs/>
        </w:rPr>
        <w:t>, CO)</w:t>
      </w:r>
      <w:r w:rsidR="00931269" w:rsidRPr="00B56FD7">
        <w:t xml:space="preserve">, while accounting for the </w:t>
      </w:r>
      <w:del w:id="102" w:author="Emily DeVoto" w:date="2022-07-14T11:00:00Z">
        <w:r w:rsidR="00931269" w:rsidRPr="00B56FD7" w:rsidDel="00E8297A">
          <w:delText>variance-covariance</w:delText>
        </w:r>
      </w:del>
      <w:ins w:id="103" w:author="Emily DeVoto" w:date="2022-07-14T11:00:00Z">
        <w:r w:rsidR="00E8297A" w:rsidRPr="00B56FD7">
          <w:t>variance–covariance</w:t>
        </w:r>
      </w:ins>
      <w:r w:rsidR="00931269" w:rsidRPr="00B56FD7">
        <w:t xml:space="preserve"> structure between the highly</w:t>
      </w:r>
      <w:ins w:id="104" w:author="Emily DeVoto" w:date="2022-07-14T11:00:00Z">
        <w:r w:rsidR="00E8297A" w:rsidRPr="00B56FD7">
          <w:t xml:space="preserve"> </w:t>
        </w:r>
      </w:ins>
      <w:del w:id="105" w:author="Emily DeVoto" w:date="2022-07-14T11:00:00Z">
        <w:r w:rsidR="00931269" w:rsidRPr="00B56FD7" w:rsidDel="00E8297A">
          <w:delText>-</w:delText>
        </w:r>
      </w:del>
      <w:r w:rsidR="00931269" w:rsidRPr="00B56FD7">
        <w:t>correlated exposures and their coefficients.</w:t>
      </w:r>
      <w:r w:rsidR="00931269" w:rsidRPr="00B56FD7">
        <w:fldChar w:fldCharType="begin"/>
      </w:r>
      <w:r w:rsidR="000258C3" w:rsidRPr="00B56FD7">
        <w:instrText xml:space="preserve"> ADDIN ZOTERO_ITEM CSL_CITATION {"citationID":"O10OmgC0","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931269" w:rsidRPr="00B56FD7">
        <w:fldChar w:fldCharType="separate"/>
      </w:r>
      <w:r w:rsidR="000258C3" w:rsidRPr="00B56FD7">
        <w:rPr>
          <w:vertAlign w:val="superscript"/>
        </w:rPr>
        <w:t>67</w:t>
      </w:r>
      <w:r w:rsidR="00931269" w:rsidRPr="00B56FD7">
        <w:fldChar w:fldCharType="end"/>
      </w:r>
      <w:r w:rsidR="007D3489" w:rsidRPr="00B56FD7">
        <w:rPr>
          <w:color w:val="000000" w:themeColor="text1"/>
        </w:rPr>
        <w:t xml:space="preserve"> </w:t>
      </w:r>
      <w:r w:rsidR="000B0590" w:rsidRPr="00B56FD7">
        <w:rPr>
          <w:color w:val="000000" w:themeColor="text1"/>
        </w:rPr>
        <w:t xml:space="preserve">We included a linear term for each </w:t>
      </w:r>
      <w:r w:rsidR="00C86D4B" w:rsidRPr="00B56FD7">
        <w:rPr>
          <w:color w:val="000000" w:themeColor="text1"/>
        </w:rPr>
        <w:t>included pollutant</w:t>
      </w:r>
      <w:r w:rsidR="00B1397D" w:rsidRPr="00B56FD7">
        <w:rPr>
          <w:color w:val="000000" w:themeColor="text1"/>
        </w:rPr>
        <w:t xml:space="preserve"> and</w:t>
      </w:r>
      <w:r w:rsidR="00DF22AE" w:rsidRPr="00B56FD7">
        <w:rPr>
          <w:color w:val="000000" w:themeColor="text1"/>
        </w:rPr>
        <w:t xml:space="preserve"> adjusted </w:t>
      </w:r>
      <w:r w:rsidR="00B1397D" w:rsidRPr="00B56FD7">
        <w:rPr>
          <w:color w:val="000000" w:themeColor="text1"/>
        </w:rPr>
        <w:t>for individual-</w:t>
      </w:r>
      <w:r w:rsidR="007F7973" w:rsidRPr="00B56FD7">
        <w:rPr>
          <w:color w:val="000000" w:themeColor="text1"/>
        </w:rPr>
        <w:t xml:space="preserve"> and parish-</w:t>
      </w:r>
      <w:r w:rsidR="00B1397D" w:rsidRPr="00B56FD7">
        <w:rPr>
          <w:color w:val="000000" w:themeColor="text1"/>
        </w:rPr>
        <w:t xml:space="preserve">level </w:t>
      </w:r>
      <w:r w:rsidR="0057429E" w:rsidRPr="00B56FD7">
        <w:rPr>
          <w:color w:val="000000" w:themeColor="text1"/>
        </w:rPr>
        <w:t xml:space="preserve">SES, </w:t>
      </w:r>
      <w:r w:rsidR="00346EDC" w:rsidRPr="00B56FD7">
        <w:rPr>
          <w:bCs/>
          <w:color w:val="000000" w:themeColor="text1"/>
        </w:rPr>
        <w:t xml:space="preserve">civil status, </w:t>
      </w:r>
      <w:r w:rsidR="005C23BC" w:rsidRPr="00B56FD7">
        <w:rPr>
          <w:bCs/>
          <w:color w:val="000000" w:themeColor="text1"/>
        </w:rPr>
        <w:t xml:space="preserve">last reported </w:t>
      </w:r>
      <w:r w:rsidR="001675B7" w:rsidRPr="00B56FD7">
        <w:rPr>
          <w:bCs/>
          <w:color w:val="000000" w:themeColor="text1"/>
        </w:rPr>
        <w:t>place of residence</w:t>
      </w:r>
      <w:r w:rsidR="00E226EE" w:rsidRPr="00B56FD7">
        <w:rPr>
          <w:bCs/>
          <w:color w:val="000000" w:themeColor="text1"/>
        </w:rPr>
        <w:t>,</w:t>
      </w:r>
      <w:r w:rsidR="007148D0" w:rsidRPr="00B56FD7">
        <w:rPr>
          <w:bCs/>
          <w:color w:val="000000" w:themeColor="text1"/>
        </w:rPr>
        <w:t xml:space="preserve"> and </w:t>
      </w:r>
      <w:r w:rsidR="00642697" w:rsidRPr="00B56FD7">
        <w:rPr>
          <w:bCs/>
          <w:color w:val="000000" w:themeColor="text1"/>
        </w:rPr>
        <w:t>place of birth</w:t>
      </w:r>
      <w:r w:rsidR="00AF32DF" w:rsidRPr="00B56FD7">
        <w:rPr>
          <w:bCs/>
          <w:color w:val="000000" w:themeColor="text1"/>
        </w:rPr>
        <w:t>.</w:t>
      </w:r>
    </w:p>
    <w:p w14:paraId="4E8650EB" w14:textId="6511C9FA" w:rsidR="00570BF8" w:rsidRPr="00B56FD7" w:rsidRDefault="00570BF8">
      <w:pPr>
        <w:rPr>
          <w:color w:val="000000" w:themeColor="text1"/>
        </w:rPr>
        <w:pPrChange w:id="106" w:author="Emily DeVoto" w:date="2022-07-14T10:17:00Z">
          <w:pPr>
            <w:jc w:val="both"/>
          </w:pPr>
        </w:pPrChange>
      </w:pPr>
    </w:p>
    <w:p w14:paraId="767E755A" w14:textId="3734AE0B" w:rsidR="00AE14F3" w:rsidRPr="00B56FD7" w:rsidRDefault="00AE14F3">
      <w:pPr>
        <w:rPr>
          <w:color w:val="000000" w:themeColor="text1"/>
        </w:rPr>
        <w:pPrChange w:id="107" w:author="Emily DeVoto" w:date="2022-07-14T10:17:00Z">
          <w:pPr>
            <w:jc w:val="both"/>
          </w:pPr>
        </w:pPrChange>
      </w:pPr>
      <w:r w:rsidRPr="00B56FD7">
        <w:rPr>
          <w:color w:val="000000" w:themeColor="text1"/>
        </w:rPr>
        <w:t xml:space="preserve">Specifically, via a </w:t>
      </w:r>
      <w:r w:rsidR="00C12466" w:rsidRPr="00B56FD7">
        <w:rPr>
          <w:color w:val="000000" w:themeColor="text1"/>
        </w:rPr>
        <w:t xml:space="preserve">logit function, we </w:t>
      </w:r>
      <w:del w:id="108" w:author="Emily DeVoto" w:date="2022-07-14T10:47:00Z">
        <w:r w:rsidR="00C12466" w:rsidRPr="00B56FD7" w:rsidDel="00CC4FA8">
          <w:rPr>
            <w:color w:val="000000" w:themeColor="text1"/>
          </w:rPr>
          <w:delText>modelled</w:delText>
        </w:r>
      </w:del>
      <w:ins w:id="109" w:author="Emily DeVoto" w:date="2022-07-14T10:47:00Z">
        <w:r w:rsidR="00CC4FA8" w:rsidRPr="00B56FD7">
          <w:rPr>
            <w:color w:val="000000" w:themeColor="text1"/>
          </w:rPr>
          <w:t>modeled</w:t>
        </w:r>
      </w:ins>
      <w:r w:rsidR="00C12466" w:rsidRPr="00B56FD7">
        <w:rPr>
          <w:color w:val="000000" w:themeColor="text1"/>
        </w:rPr>
        <w:t xml:space="preserve"> </w:t>
      </w:r>
      <w:r w:rsidR="00C51C34" w:rsidRPr="00B56FD7">
        <w:rPr>
          <w:color w:val="000000" w:themeColor="text1"/>
        </w:rPr>
        <w:t xml:space="preserve">the log-odds of </w:t>
      </w:r>
      <w:r w:rsidR="00CA06E3" w:rsidRPr="00B56FD7">
        <w:rPr>
          <w:color w:val="000000" w:themeColor="text1"/>
        </w:rPr>
        <w:t>ALS diagnosis, as follows</w:t>
      </w:r>
      <w:r w:rsidR="00337682" w:rsidRPr="00B56FD7">
        <w:rPr>
          <w:color w:val="000000" w:themeColor="text1"/>
        </w:rPr>
        <w:t>:</w:t>
      </w:r>
    </w:p>
    <w:p w14:paraId="576F3B14" w14:textId="17FE3FDF" w:rsidR="008D48F5" w:rsidRPr="00B56FD7" w:rsidRDefault="008D48F5">
      <w:pPr>
        <w:rPr>
          <w:color w:val="000000" w:themeColor="text1"/>
        </w:rPr>
        <w:pPrChange w:id="110" w:author="Emily DeVoto" w:date="2022-07-14T10:17:00Z">
          <w:pPr>
            <w:jc w:val="both"/>
          </w:pPr>
        </w:pPrChange>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 xml:space="preserve">+ </m:t>
              </m:r>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360B8C97" w:rsidR="00AC73E6" w:rsidRPr="00B56FD7" w:rsidRDefault="00A45205">
      <w:pPr>
        <w:rPr>
          <w:i/>
          <w:iCs/>
        </w:rPr>
        <w:pPrChange w:id="111" w:author="Emily DeVoto" w:date="2022-07-14T10:17:00Z">
          <w:pPr>
            <w:jc w:val="both"/>
          </w:pPr>
        </w:pPrChange>
      </w:pPr>
      <w:r w:rsidRPr="00B56FD7">
        <w:rPr>
          <w:color w:val="000000"/>
        </w:rPr>
        <w:t>where</w:t>
      </w:r>
      <w:r w:rsidR="006B2297" w:rsidRPr="00B56FD7">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56FD7">
        <w:t xml:space="preserve"> denotes whether subject </w:t>
      </w:r>
      <m:oMath>
        <m:r>
          <w:rPr>
            <w:rFonts w:ascii="Cambria Math" w:hAnsi="Cambria Math"/>
          </w:rPr>
          <m:t>i</m:t>
        </m:r>
      </m:oMath>
      <w:r w:rsidR="00386B94" w:rsidRPr="00B56FD7">
        <w:t xml:space="preserve"> in </w:t>
      </w:r>
      <w:r w:rsidR="004241FB" w:rsidRPr="00B56FD7">
        <w:t xml:space="preserve">matched stratum </w:t>
      </w:r>
      <m:oMath>
        <m:r>
          <w:rPr>
            <w:rFonts w:ascii="Cambria Math" w:hAnsi="Cambria Math"/>
          </w:rPr>
          <m:t>c</m:t>
        </m:r>
      </m:oMath>
      <w:r w:rsidR="00BE605A" w:rsidRPr="00B56FD7">
        <w:t xml:space="preserve"> was diagnosed with ALS</w:t>
      </w:r>
      <w:r w:rsidR="00D97440" w:rsidRPr="00B56FD7">
        <w:t xml:space="preserve">, </w:t>
      </w:r>
      <w:r w:rsidR="004241FB" w:rsidRPr="00B56FD7">
        <w:t xml:space="preserve">i.e., </w:t>
      </w:r>
      <m:oMath>
        <m:r>
          <w:rPr>
            <w:rFonts w:ascii="Cambria Math" w:hAnsi="Cambria Math"/>
          </w:rPr>
          <m:t>c</m:t>
        </m:r>
      </m:oMath>
      <w:r w:rsidR="00D97440" w:rsidRPr="00B56FD7">
        <w:t xml:space="preserve"> represents a case and its matched controls</w:t>
      </w:r>
      <w:r w:rsidR="00B00CEF" w:rsidRPr="00B56FD7">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56FD7">
        <w:t xml:space="preserve"> the </w:t>
      </w:r>
      <w:r w:rsidR="00067E37" w:rsidRPr="00B56FD7">
        <w:t>matched stratum</w:t>
      </w:r>
      <w:r w:rsidR="005412CB" w:rsidRPr="00B56FD7">
        <w:t>-specific intercepts (not estimated in conditional logistic model</w:t>
      </w:r>
      <w:r w:rsidR="002B42A6" w:rsidRPr="00B56FD7">
        <w:t>s</w:t>
      </w:r>
      <w:r w:rsidR="005412CB" w:rsidRPr="00B56FD7">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F773E1" w:rsidRPr="00B56FD7">
        <w:rPr>
          <w:rFonts w:ascii="Cambria Math" w:hAnsi="Cambria Math"/>
          <w:iCs/>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56FD7">
        <w:rPr>
          <w:color w:val="000000"/>
        </w:rPr>
        <w:t>,</w:t>
      </w:r>
      <w:r w:rsidR="006C2060" w:rsidRPr="00B56FD7">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56FD7">
        <w:rPr>
          <w:rFonts w:ascii="Cambria Math" w:hAnsi="Cambria Math"/>
          <w:iCs/>
        </w:rPr>
        <w:t>,</w:t>
      </w:r>
      <w:r w:rsidR="006C2060" w:rsidRPr="00B56FD7">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2918C3" w:rsidRPr="00B56FD7">
        <w:rPr>
          <w:iCs/>
        </w:rPr>
        <w:t xml:space="preserve"> the </w:t>
      </w:r>
      <w:r w:rsidR="00361D51" w:rsidRPr="00B56FD7">
        <w:rPr>
          <w:iCs/>
        </w:rPr>
        <w:t>individual pollutant</w:t>
      </w:r>
      <w:r w:rsidR="002918C3" w:rsidRPr="00B56FD7">
        <w:rPr>
          <w:iCs/>
        </w:rPr>
        <w:t xml:space="preserve"> coefficients (log-odds) per standard deviation (SD) increase in concentration of</w:t>
      </w:r>
      <w:r w:rsidR="00081201" w:rsidRPr="00B56FD7">
        <w:rPr>
          <w:iCs/>
        </w:rPr>
        <w:t xml:space="preserve"> EC, NO</w:t>
      </w:r>
      <w:r w:rsidR="00081201" w:rsidRPr="00B56FD7">
        <w:rPr>
          <w:iCs/>
          <w:vertAlign w:val="subscript"/>
        </w:rPr>
        <w:t>x</w:t>
      </w:r>
      <w:r w:rsidR="00081201" w:rsidRPr="00B56FD7">
        <w:rPr>
          <w:iCs/>
        </w:rPr>
        <w:t>, CO, non-EC PM</w:t>
      </w:r>
      <w:r w:rsidR="00081201" w:rsidRPr="00B56FD7">
        <w:rPr>
          <w:iCs/>
          <w:vertAlign w:val="subscript"/>
        </w:rPr>
        <w:t>2.5</w:t>
      </w:r>
      <w:r w:rsidR="002918C3" w:rsidRPr="00B56FD7">
        <w:rPr>
          <w:iCs/>
        </w:rPr>
        <w:t xml:space="preserve"> respectively, scaled by their respective SDs and centered at their means, with each </w:t>
      </w:r>
      <m:oMath>
        <m:r>
          <m:rPr>
            <m:sty m:val="p"/>
          </m:rPr>
          <w:rPr>
            <w:rFonts w:ascii="Cambria Math" w:hAnsi="Cambria Math"/>
          </w:rPr>
          <w:lastRenderedPageBreak/>
          <m:t>β</m:t>
        </m:r>
      </m:oMath>
      <w:r w:rsidR="002918C3" w:rsidRPr="00B56FD7">
        <w:rPr>
          <w:iCs/>
        </w:rPr>
        <w:t xml:space="preserve"> a</w:t>
      </w:r>
      <w:r w:rsidR="00361D51" w:rsidRPr="00B56FD7">
        <w:rPr>
          <w:iCs/>
        </w:rPr>
        <w:t>n</w:t>
      </w:r>
      <w:r w:rsidR="002918C3" w:rsidRPr="00B56FD7">
        <w:rPr>
          <w:iCs/>
        </w:rPr>
        <w:t xml:space="preserve"> </w:t>
      </w:r>
      <w:r w:rsidR="00361D51" w:rsidRPr="00B56FD7">
        <w:rPr>
          <w:iCs/>
        </w:rPr>
        <w:t>individual pollutant</w:t>
      </w:r>
      <w:r w:rsidR="002918C3" w:rsidRPr="00B56FD7">
        <w:rPr>
          <w:iCs/>
        </w:rPr>
        <w:t xml:space="preserve"> association adjusted by other terms in the model and the rest as coefficients for subject-specific covariates. Interquartile </w:t>
      </w:r>
      <w:ins w:id="112" w:author="Emily DeVoto" w:date="2022-07-14T11:00:00Z">
        <w:r w:rsidR="00E8297A" w:rsidRPr="00B56FD7">
          <w:rPr>
            <w:iCs/>
          </w:rPr>
          <w:t>r</w:t>
        </w:r>
      </w:ins>
      <w:del w:id="113" w:author="Emily DeVoto" w:date="2022-07-14T11:00:00Z">
        <w:r w:rsidR="002918C3" w:rsidRPr="00B56FD7" w:rsidDel="00E8297A">
          <w:rPr>
            <w:iCs/>
          </w:rPr>
          <w:delText>R</w:delText>
        </w:r>
      </w:del>
      <w:r w:rsidR="002918C3" w:rsidRPr="00B56FD7">
        <w:rPr>
          <w:iCs/>
        </w:rPr>
        <w:t xml:space="preserve">ange (IQR) could equivalently be used to scale pollutant concentrations. </w:t>
      </w:r>
      <w:r w:rsidR="00567F9E" w:rsidRPr="00B56FD7">
        <w:rPr>
          <w:iCs/>
        </w:rPr>
        <w:t>If other sources of air pollution are associated with ALS, then including non-EC PM</w:t>
      </w:r>
      <w:r w:rsidR="00567F9E" w:rsidRPr="00B56FD7">
        <w:rPr>
          <w:iCs/>
          <w:vertAlign w:val="subscript"/>
        </w:rPr>
        <w:t>2.5</w:t>
      </w:r>
      <w:r w:rsidR="00567F9E" w:rsidRPr="00B56FD7">
        <w:rPr>
          <w:iCs/>
        </w:rPr>
        <w:t xml:space="preserve"> adjusts for PM</w:t>
      </w:r>
      <w:r w:rsidR="00567F9E" w:rsidRPr="00B56FD7">
        <w:rPr>
          <w:iCs/>
          <w:vertAlign w:val="subscript"/>
        </w:rPr>
        <w:t>2.5</w:t>
      </w:r>
      <w:r w:rsidR="00567F9E" w:rsidRPr="00B56FD7">
        <w:rPr>
          <w:iCs/>
        </w:rPr>
        <w:t xml:space="preserve"> from other sources,</w:t>
      </w:r>
      <w:r w:rsidR="00567F9E" w:rsidRPr="00B56FD7">
        <w:rPr>
          <w:iCs/>
        </w:rPr>
        <w:fldChar w:fldCharType="begin"/>
      </w:r>
      <w:r w:rsidR="000258C3" w:rsidRPr="00B56FD7">
        <w:rPr>
          <w:iCs/>
        </w:rPr>
        <w:instrText xml:space="preserve"> ADDIN ZOTERO_ITEM CSL_CITATION {"citationID":"xBVeiLoi","properties":{"formattedCitation":"\\super 68\\nosupersub{}","plainCitation":"68","noteIndex":0},"citationItems":[{"id":1166,"uris":["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567F9E" w:rsidRPr="00B56FD7">
        <w:rPr>
          <w:iCs/>
        </w:rPr>
        <w:fldChar w:fldCharType="separate"/>
      </w:r>
      <w:r w:rsidR="000258C3" w:rsidRPr="00B56FD7">
        <w:rPr>
          <w:vertAlign w:val="superscript"/>
        </w:rPr>
        <w:t>68</w:t>
      </w:r>
      <w:r w:rsidR="00567F9E" w:rsidRPr="00B56FD7">
        <w:rPr>
          <w:iCs/>
        </w:rPr>
        <w:fldChar w:fldCharType="end"/>
      </w:r>
      <w:r w:rsidR="00567F9E" w:rsidRPr="00B56FD7">
        <w:rPr>
          <w:iCs/>
        </w:rPr>
        <w:t xml:space="preserve"> as well as indicating whether pollution from other sources not explicitly quantified might also have associations with ALS.</w:t>
      </w:r>
      <w:r w:rsidR="00567F9E" w:rsidRPr="00B56FD7">
        <w:rPr>
          <w:i/>
          <w:iCs/>
        </w:rPr>
        <w:t xml:space="preserve"> </w:t>
      </w:r>
      <w:r w:rsidR="009E695D" w:rsidRPr="00B56FD7">
        <w:rPr>
          <w:iCs/>
        </w:rPr>
        <w:t xml:space="preserve">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56FD7">
        <w:rPr>
          <w:rFonts w:ascii="Cambria Math" w:hAnsi="Cambria Math"/>
          <w:i/>
        </w:rPr>
        <w:t xml:space="preserve"> </w:t>
      </w:r>
      <w:r w:rsidR="003A0326" w:rsidRPr="00B56FD7">
        <w:rPr>
          <w:iCs/>
        </w:rPr>
        <w:t>is</w:t>
      </w:r>
      <w:r w:rsidR="009E695D" w:rsidRPr="00B56FD7">
        <w:rPr>
          <w:iCs/>
        </w:rPr>
        <w:t xml:space="preserve"> interpreted as the association with air pollutants</w:t>
      </w:r>
      <w:r w:rsidR="00934988" w:rsidRPr="00B56FD7">
        <w:rPr>
          <w:iCs/>
        </w:rPr>
        <w:t xml:space="preserve"> not specifically included in our analysis</w:t>
      </w:r>
      <w:r w:rsidR="009E695D" w:rsidRPr="00B56FD7">
        <w:rPr>
          <w:iCs/>
        </w:rPr>
        <w:t>.</w:t>
      </w:r>
      <w:r w:rsidR="004E4E25" w:rsidRPr="00B56FD7">
        <w:rPr>
          <w:iCs/>
        </w:rPr>
        <w:t xml:space="preserve"> </w:t>
      </w:r>
      <w:r w:rsidR="004813EE" w:rsidRPr="00B56FD7">
        <w:rPr>
          <w:iCs/>
        </w:rPr>
        <w:t xml:space="preserve">In </w:t>
      </w:r>
      <w:r w:rsidR="007547FC" w:rsidRPr="00B56FD7">
        <w:rPr>
          <w:iCs/>
        </w:rPr>
        <w:t xml:space="preserve">urban </w:t>
      </w:r>
      <w:r w:rsidR="00B96CF3" w:rsidRPr="00B56FD7">
        <w:rPr>
          <w:iCs/>
        </w:rPr>
        <w:t xml:space="preserve">European </w:t>
      </w:r>
      <w:r w:rsidR="007547FC" w:rsidRPr="00B56FD7">
        <w:rPr>
          <w:iCs/>
        </w:rPr>
        <w:t>environments</w:t>
      </w:r>
      <w:r w:rsidR="004813EE" w:rsidRPr="00B56FD7">
        <w:rPr>
          <w:iCs/>
        </w:rPr>
        <w:t xml:space="preserve">, traffic-related pollutants </w:t>
      </w:r>
      <w:r w:rsidR="004B46C8" w:rsidRPr="00B56FD7">
        <w:rPr>
          <w:iCs/>
        </w:rPr>
        <w:t xml:space="preserve">typically </w:t>
      </w:r>
      <w:r w:rsidR="004813EE" w:rsidRPr="00B56FD7">
        <w:rPr>
          <w:iCs/>
        </w:rPr>
        <w:t xml:space="preserve">represent </w:t>
      </w:r>
      <w:r w:rsidR="00D51F07" w:rsidRPr="00B56FD7">
        <w:rPr>
          <w:iCs/>
        </w:rPr>
        <w:t>on-average 14</w:t>
      </w:r>
      <w:r w:rsidR="004813EE" w:rsidRPr="00B56FD7">
        <w:rPr>
          <w:iCs/>
        </w:rPr>
        <w:t>% of PM</w:t>
      </w:r>
      <w:r w:rsidR="00AF5089" w:rsidRPr="00B56FD7">
        <w:rPr>
          <w:iCs/>
          <w:vertAlign w:val="subscript"/>
        </w:rPr>
        <w:t>2.5</w:t>
      </w:r>
      <w:r w:rsidR="004813EE" w:rsidRPr="00B56FD7">
        <w:rPr>
          <w:iCs/>
        </w:rPr>
        <w:t xml:space="preserve"> concentrations.</w:t>
      </w:r>
      <w:r w:rsidR="00B96CF3" w:rsidRPr="00B56FD7">
        <w:rPr>
          <w:iCs/>
        </w:rPr>
        <w:fldChar w:fldCharType="begin"/>
      </w:r>
      <w:r w:rsidR="000258C3" w:rsidRPr="00B56FD7">
        <w:rPr>
          <w:iCs/>
        </w:rPr>
        <w:instrText xml:space="preserve"> ADDIN ZOTERO_ITEM CSL_CITATION {"citationID":"A10NB0Kj","properties":{"formattedCitation":"\\super 69\\nosupersub{}","plainCitation":"69","noteIndex":0},"citationItems":[{"id":1185,"uris":["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sidRPr="00B56FD7">
        <w:rPr>
          <w:iCs/>
        </w:rPr>
        <w:fldChar w:fldCharType="separate"/>
      </w:r>
      <w:r w:rsidR="000258C3" w:rsidRPr="00B56FD7">
        <w:rPr>
          <w:vertAlign w:val="superscript"/>
        </w:rPr>
        <w:t>69</w:t>
      </w:r>
      <w:r w:rsidR="00B96CF3" w:rsidRPr="00B56FD7">
        <w:rPr>
          <w:iCs/>
        </w:rPr>
        <w:fldChar w:fldCharType="end"/>
      </w:r>
      <w:r w:rsidR="004813EE" w:rsidRPr="00B56FD7">
        <w:rPr>
          <w:iCs/>
        </w:rPr>
        <w:t xml:space="preserve"> </w:t>
      </w:r>
      <w:r w:rsidR="002B3213" w:rsidRPr="00B56FD7">
        <w:t>In a sensitivity analysis, we included O</w:t>
      </w:r>
      <w:r w:rsidR="002B3213" w:rsidRPr="00B56FD7">
        <w:rPr>
          <w:vertAlign w:val="subscript"/>
        </w:rPr>
        <w:t>3</w:t>
      </w:r>
      <w:r w:rsidR="002B3213" w:rsidRPr="00B56FD7">
        <w:t xml:space="preserve"> in the model, as O</w:t>
      </w:r>
      <w:r w:rsidR="002B3213" w:rsidRPr="00B56FD7">
        <w:rPr>
          <w:vertAlign w:val="subscript"/>
        </w:rPr>
        <w:t xml:space="preserve">3 </w:t>
      </w:r>
      <w:r w:rsidR="002B3213" w:rsidRPr="00B56FD7">
        <w:t>concentrations have been associated with many adverse health outcomes,</w:t>
      </w:r>
      <w:r w:rsidR="002B3213" w:rsidRPr="00B56FD7">
        <w:fldChar w:fldCharType="begin"/>
      </w:r>
      <w:r w:rsidR="000258C3" w:rsidRPr="00B56FD7">
        <w:instrText xml:space="preserve"> ADDIN ZOTERO_ITEM CSL_CITATION {"citationID":"ix7NFuAq","properties":{"formattedCitation":"\\super 70\\nosupersub{}","plainCitation":"70","noteIndex":0},"citationItems":[{"id":1277,"uris":["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2B3213" w:rsidRPr="00B56FD7">
        <w:fldChar w:fldCharType="separate"/>
      </w:r>
      <w:r w:rsidR="000258C3" w:rsidRPr="00B56FD7">
        <w:rPr>
          <w:vertAlign w:val="superscript"/>
        </w:rPr>
        <w:t>70</w:t>
      </w:r>
      <w:r w:rsidR="002B3213" w:rsidRPr="00B56FD7">
        <w:fldChar w:fldCharType="end"/>
      </w:r>
      <w:r w:rsidR="002B3213" w:rsidRPr="00B56FD7">
        <w:t xml:space="preserve"> and were negatively correlated with traffic-related pollutants</w:t>
      </w:r>
      <w:r w:rsidR="002B3213" w:rsidRPr="00B56FD7">
        <w:rPr>
          <w:i/>
          <w:iCs/>
        </w:rPr>
        <w:t>,</w:t>
      </w:r>
      <w:r w:rsidR="001956EF" w:rsidRPr="00B56FD7">
        <w:t xml:space="preserve"> and </w:t>
      </w:r>
      <w:r w:rsidR="006F7E20" w:rsidRPr="00B56FD7">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sidRPr="00B56FD7">
        <w:rPr>
          <w:iCs/>
        </w:rPr>
        <w:t xml:space="preserve">, </w:t>
      </w:r>
      <w:r w:rsidR="00D856D0" w:rsidRPr="00B56FD7">
        <w:rPr>
          <w:iCs/>
        </w:rPr>
        <w:t xml:space="preserve">as </w:t>
      </w:r>
      <w:r w:rsidR="00E61A63" w:rsidRPr="00B56FD7">
        <w:rPr>
          <w:iCs/>
        </w:rPr>
        <w:t>a natural spline with three degrees of freedom</w:t>
      </w:r>
      <w:r w:rsidR="002C01E8" w:rsidRPr="00B56FD7">
        <w:rPr>
          <w:iCs/>
        </w:rPr>
        <w:t>.</w:t>
      </w:r>
    </w:p>
    <w:p w14:paraId="5256BFDB" w14:textId="77777777" w:rsidR="00AC73E6" w:rsidRPr="00B56FD7" w:rsidRDefault="00AC73E6">
      <w:pPr>
        <w:pPrChange w:id="114" w:author="Emily DeVoto" w:date="2022-07-14T10:17:00Z">
          <w:pPr>
            <w:jc w:val="both"/>
          </w:pPr>
        </w:pPrChange>
      </w:pPr>
    </w:p>
    <w:p w14:paraId="05976FAD" w14:textId="04C0111A" w:rsidR="00AC73E6" w:rsidRPr="00B56FD7" w:rsidRDefault="00AC73E6">
      <w:pPr>
        <w:pPrChange w:id="115" w:author="Emily DeVoto" w:date="2022-07-14T10:17:00Z">
          <w:pPr>
            <w:jc w:val="both"/>
          </w:pPr>
        </w:pPrChange>
      </w:pPr>
      <w:r w:rsidRPr="00B56FD7">
        <w:t xml:space="preserve">In </w:t>
      </w:r>
      <w:r w:rsidR="00895DD0" w:rsidRPr="00B56FD7">
        <w:t>our</w:t>
      </w:r>
      <w:r w:rsidRPr="00B56FD7">
        <w:t xml:space="preserve"> model,</w:t>
      </w:r>
      <w:r w:rsidR="000F4C1D" w:rsidRPr="00B56FD7">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F4C1D" w:rsidRPr="00B56FD7">
        <w:t>,</w:t>
      </w:r>
      <w:r w:rsidRPr="00B56FD7">
        <w:t xml:space="preserve">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rsidRPr="00B56FD7">
        <w:t xml:space="preserve">, </w:t>
      </w:r>
      <w:r w:rsidR="00BC51BA" w:rsidRPr="00B56FD7">
        <w:t xml:space="preserve">and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rsidRPr="00B56FD7">
        <w:t xml:space="preserve"> represent the independent </w:t>
      </w:r>
      <w:r w:rsidR="00361D51" w:rsidRPr="00B56FD7">
        <w:t>individual pollutant</w:t>
      </w:r>
      <w:r w:rsidR="00C10DCB" w:rsidRPr="00B56FD7">
        <w:t xml:space="preserve"> associations with ALS diagnosis.</w:t>
      </w:r>
      <w:r w:rsidRPr="00B56FD7">
        <w:t xml:space="preserve"> </w:t>
      </w:r>
      <w:r w:rsidR="00D351D6" w:rsidRPr="00B56FD7">
        <w:t>In the same model</w:t>
      </w:r>
      <w:r w:rsidRPr="00B56FD7">
        <w:t>, we estimated the joint association between these three pollutants and ALS diagnosis as:</w:t>
      </w:r>
    </w:p>
    <w:p w14:paraId="3DFBFB38" w14:textId="2DB58038" w:rsidR="00AC73E6" w:rsidRPr="00B56FD7" w:rsidRDefault="00000000">
      <w:pPr>
        <w:pPrChange w:id="116" w:author="Emily DeVoto" w:date="2022-07-14T10:17:00Z">
          <w:pPr>
            <w:jc w:val="both"/>
          </w:pPr>
        </w:pPrChange>
      </w:pPr>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EC,NO</m:t>
                  </m:r>
                </m:e>
                <m:sub>
                  <m:r>
                    <w:rPr>
                      <w:rFonts w:ascii="Cambria Math" w:hAnsi="Cambria Math"/>
                    </w:rPr>
                    <m:t>x</m:t>
                  </m:r>
                </m:sub>
              </m:sSub>
              <m:r>
                <w:rPr>
                  <w:rFonts w:ascii="Cambria Math" w:hAnsi="Cambria Math"/>
                </w:rPr>
                <m:t>,CO</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B56FD7" w:rsidRDefault="004E7352">
      <w:pPr>
        <w:pPrChange w:id="117" w:author="Emily DeVoto" w:date="2022-07-14T10:17:00Z">
          <w:pPr>
            <w:jc w:val="both"/>
          </w:pPr>
        </w:pPrChange>
      </w:pPr>
      <w:r w:rsidRPr="00B56FD7">
        <w:t>T</w:t>
      </w:r>
      <w:r w:rsidR="00AC73E6" w:rsidRPr="00B56FD7">
        <w:t xml:space="preserve">his sum quantifies the association (log-odds) with ALS of a one-SD increase in </w:t>
      </w:r>
      <w:r w:rsidR="00770FF7" w:rsidRPr="00B56FD7">
        <w:t>the</w:t>
      </w:r>
      <w:r w:rsidR="00AC73E6" w:rsidRPr="00B56FD7">
        <w:t xml:space="preserve"> three pollutants simultaneously.</w:t>
      </w:r>
    </w:p>
    <w:p w14:paraId="07101A98" w14:textId="60BA75B4" w:rsidR="00B2160E" w:rsidRPr="00B56FD7" w:rsidRDefault="00B2160E">
      <w:pPr>
        <w:rPr>
          <w:iCs/>
        </w:rPr>
        <w:pPrChange w:id="118" w:author="Emily DeVoto" w:date="2022-07-14T10:17:00Z">
          <w:pPr>
            <w:jc w:val="both"/>
          </w:pPr>
        </w:pPrChange>
      </w:pPr>
    </w:p>
    <w:p w14:paraId="6DF0C60B" w14:textId="159BDE15" w:rsidR="008B5ADC" w:rsidRPr="00B56FD7" w:rsidRDefault="00F037F3">
      <w:pPr>
        <w:rPr>
          <w:i/>
          <w:iCs/>
        </w:rPr>
        <w:pPrChange w:id="119" w:author="Emily DeVoto" w:date="2022-07-14T10:17:00Z">
          <w:pPr>
            <w:jc w:val="both"/>
          </w:pPr>
        </w:pPrChange>
      </w:pPr>
      <w:r w:rsidRPr="00B56FD7">
        <w:rPr>
          <w:iCs/>
        </w:rPr>
        <w:t>Finally</w:t>
      </w:r>
      <w:r w:rsidR="00B2160E" w:rsidRPr="00B56FD7">
        <w:rPr>
          <w:iCs/>
        </w:rPr>
        <w:t>,</w:t>
      </w:r>
      <w:r w:rsidR="00BF64F6" w:rsidRPr="00B56FD7">
        <w:rPr>
          <w:iCs/>
        </w:rPr>
        <w:t xml:space="preserve"> we assumed that the traffic-related </w:t>
      </w:r>
      <w:r w:rsidR="00361D51" w:rsidRPr="00B56FD7">
        <w:rPr>
          <w:iCs/>
        </w:rPr>
        <w:t>individual pollutant</w:t>
      </w:r>
      <w:r w:rsidR="00BF64F6" w:rsidRPr="00B56FD7">
        <w:rPr>
          <w:iCs/>
        </w:rPr>
        <w:t xml:space="preserve"> associations arise from a distribution of the </w:t>
      </w:r>
      <w:r w:rsidR="00A65187" w:rsidRPr="00B56FD7">
        <w:rPr>
          <w:iCs/>
        </w:rPr>
        <w:t>average</w:t>
      </w:r>
      <w:r w:rsidR="00BF64F6" w:rsidRPr="00B56FD7">
        <w:rPr>
          <w:iCs/>
        </w:rPr>
        <w:t xml:space="preserve"> traffic association with ALS diagnosis. </w:t>
      </w:r>
      <w:r w:rsidR="00CA3D90" w:rsidRPr="00B56FD7">
        <w:t xml:space="preserve">We placed a hierarchy on the traffic-specific </w:t>
      </w:r>
      <w:r w:rsidR="00394B24" w:rsidRPr="00B56FD7">
        <w:t xml:space="preserve">individual </w:t>
      </w:r>
      <w:r w:rsidR="00CA3D90" w:rsidRPr="00B56FD7">
        <w:t>pollutant terms in the model to account for the fact that the traffic-</w:t>
      </w:r>
      <w:r w:rsidR="00CA3D90" w:rsidRPr="00B56FD7">
        <w:lastRenderedPageBreak/>
        <w:t xml:space="preserve">related pollutants, </w:t>
      </w:r>
      <w:r w:rsidR="00CA3D90" w:rsidRPr="00B56FD7">
        <w:rPr>
          <w:bCs/>
        </w:rPr>
        <w:t>EC, NO</w:t>
      </w:r>
      <w:r w:rsidR="00CA3D90" w:rsidRPr="00B56FD7">
        <w:rPr>
          <w:bCs/>
          <w:vertAlign w:val="subscript"/>
        </w:rPr>
        <w:t>x</w:t>
      </w:r>
      <w:r w:rsidR="00CA3D90" w:rsidRPr="00B56FD7">
        <w:rPr>
          <w:bCs/>
        </w:rPr>
        <w:t>, CO, originate from common sources and primarily traffic in urban environments:</w:t>
      </w:r>
    </w:p>
    <w:commentRangeStart w:id="120"/>
    <w:p w14:paraId="2792A352" w14:textId="7EA568D6" w:rsidR="00C618F9" w:rsidRPr="00B56FD7" w:rsidRDefault="00000000" w:rsidP="007C58B2">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EC</m:t>
                      </m:r>
                    </m:sub>
                  </m:sSub>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56FD7">
        <w:t>,</w:t>
      </w:r>
      <w:r w:rsidR="00C50859" w:rsidRPr="00B56FD7">
        <w:br/>
      </w:r>
      <m:oMath>
        <m:r>
          <m:rPr>
            <m:sty m:val="p"/>
          </m:rPr>
          <w:rPr>
            <w:rFonts w:ascii="Cambria Math" w:hAnsi="Cambria Math"/>
          </w:rPr>
          <m:t>Σ=τΩτ</m:t>
        </m:r>
      </m:oMath>
      <w:r w:rsidR="00AD2B7D" w:rsidRPr="00B56FD7">
        <w:t>,</w:t>
      </w:r>
      <w:commentRangeEnd w:id="120"/>
      <w:r w:rsidR="007C58B2">
        <w:rPr>
          <w:rStyle w:val="CommentReference"/>
          <w:rFonts w:asciiTheme="minorHAnsi" w:eastAsiaTheme="minorHAnsi" w:hAnsiTheme="minorHAnsi" w:cstheme="minorBidi"/>
          <w:lang w:val="en-GB"/>
        </w:rPr>
        <w:commentReference w:id="120"/>
      </w:r>
    </w:p>
    <w:p w14:paraId="1204E80C" w14:textId="02354C7F" w:rsidR="00AD2B7D" w:rsidRPr="00B56FD7" w:rsidRDefault="00607896">
      <w:pPr>
        <w:pPrChange w:id="121" w:author="Emily DeVoto" w:date="2022-07-14T10:17:00Z">
          <w:pPr>
            <w:jc w:val="both"/>
          </w:pPr>
        </w:pPrChange>
      </w:pPr>
      <w:r w:rsidRPr="00B56FD7">
        <w:t>w</w:t>
      </w:r>
      <w:r w:rsidR="00AD2B7D" w:rsidRPr="00B56FD7">
        <w:t>her</w:t>
      </w:r>
      <w:r w:rsidR="002E7576" w:rsidRPr="00B56FD7">
        <w:t>e</w:t>
      </w:r>
      <m:oMath>
        <m:r>
          <w:rPr>
            <w:rFonts w:ascii="Cambria Math" w:hAnsi="Cambria Math"/>
          </w:rPr>
          <m:t xml:space="preserve"> λ</m:t>
        </m:r>
      </m:oMath>
      <w:r w:rsidR="00AD2B7D" w:rsidRPr="00B56FD7">
        <w:t xml:space="preserve"> </w:t>
      </w:r>
      <w:r w:rsidR="00C234DF" w:rsidRPr="00B56FD7">
        <w:t xml:space="preserve">denotes </w:t>
      </w:r>
      <w:r w:rsidR="007F0278" w:rsidRPr="00B56FD7">
        <w:t xml:space="preserve">the </w:t>
      </w:r>
      <w:r w:rsidR="003224EC" w:rsidRPr="00B56FD7">
        <w:t xml:space="preserve">average </w:t>
      </w:r>
      <w:r w:rsidR="00E339D4" w:rsidRPr="00B56FD7">
        <w:t xml:space="preserve">one-SD </w:t>
      </w:r>
      <w:r w:rsidR="007F0278" w:rsidRPr="00B56FD7">
        <w:t>association of traffic-related pollut</w:t>
      </w:r>
      <w:r w:rsidR="00232352" w:rsidRPr="00B56FD7">
        <w:t>ion</w:t>
      </w:r>
      <w:r w:rsidR="00FB4B43" w:rsidRPr="00B56FD7">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rsidRPr="00B56FD7">
        <w:t>.</w:t>
      </w:r>
      <w:r w:rsidR="007F0278" w:rsidRPr="00B56FD7">
        <w:t xml:space="preserve"> </w:t>
      </w:r>
      <m:oMath>
        <m:r>
          <m:rPr>
            <m:sty m:val="p"/>
          </m:rPr>
          <w:rPr>
            <w:rFonts w:ascii="Cambria Math" w:hAnsi="Cambria Math"/>
          </w:rPr>
          <m:t>Σ</m:t>
        </m:r>
      </m:oMath>
      <w:r w:rsidR="00422E3B" w:rsidRPr="00B56FD7">
        <w:t xml:space="preserve">, the estimated </w:t>
      </w:r>
      <w:del w:id="122" w:author="Emily DeVoto" w:date="2022-07-14T11:00:00Z">
        <w:r w:rsidR="00422E3B" w:rsidRPr="00B56FD7" w:rsidDel="00E8297A">
          <w:delText>variance-covariance</w:delText>
        </w:r>
      </w:del>
      <w:ins w:id="123" w:author="Emily DeVoto" w:date="2022-07-14T11:00:00Z">
        <w:r w:rsidR="00E8297A" w:rsidRPr="00B56FD7">
          <w:t>variance–covariance</w:t>
        </w:r>
      </w:ins>
      <w:r w:rsidR="00422E3B" w:rsidRPr="00B56FD7">
        <w:t xml:space="preserve"> matrix among </w:t>
      </w:r>
      <w:r w:rsidR="00361D51" w:rsidRPr="00B56FD7">
        <w:t>individual pollutant</w:t>
      </w:r>
      <w:r w:rsidR="00422E3B" w:rsidRPr="00B56FD7">
        <w:t xml:space="preserve"> estimates,</w:t>
      </w:r>
      <w:r w:rsidR="00AD2B7D" w:rsidRPr="00B56FD7">
        <w:t xml:space="preserve"> was </w:t>
      </w:r>
      <w:r w:rsidR="003F7CB9" w:rsidRPr="00B56FD7">
        <w:t xml:space="preserve">expressed as a </w:t>
      </w:r>
      <w:r w:rsidR="005E4D1F" w:rsidRPr="00B56FD7">
        <w:t>decomposi</w:t>
      </w:r>
      <w:r w:rsidR="003F7CB9" w:rsidRPr="00B56FD7">
        <w:t>tion</w:t>
      </w:r>
      <w:r w:rsidR="005E4D1F" w:rsidRPr="00B56FD7">
        <w:t xml:space="preserve"> into a </w:t>
      </w:r>
      <w:r w:rsidR="004E4F66" w:rsidRPr="00B56FD7">
        <w:t>positive</w:t>
      </w:r>
      <w:r w:rsidR="00EE1A2D" w:rsidRPr="00B56FD7">
        <w:t>-</w:t>
      </w:r>
      <w:r w:rsidR="004E4F66" w:rsidRPr="00B56FD7">
        <w:t xml:space="preserve">definite </w:t>
      </w:r>
      <w:r w:rsidR="005E4D1F" w:rsidRPr="00B56FD7">
        <w:t xml:space="preserve">correlation matrix </w:t>
      </w:r>
      <m:oMath>
        <m:r>
          <m:rPr>
            <m:sty m:val="p"/>
          </m:rPr>
          <w:rPr>
            <w:rFonts w:ascii="Cambria Math" w:hAnsi="Cambria Math"/>
          </w:rPr>
          <m:t>Ω</m:t>
        </m:r>
      </m:oMath>
      <w:r w:rsidR="005E4D1F" w:rsidRPr="00B56FD7">
        <w:t xml:space="preserve"> and scale matrix </w:t>
      </w:r>
      <m:oMath>
        <m:r>
          <m:rPr>
            <m:sty m:val="p"/>
          </m:rPr>
          <w:rPr>
            <w:rFonts w:ascii="Cambria Math" w:hAnsi="Cambria Math"/>
          </w:rPr>
          <m:t>τ</m:t>
        </m:r>
      </m:oMath>
      <w:r w:rsidR="005E4D1F" w:rsidRPr="00B56FD7">
        <w:t>.</w:t>
      </w:r>
      <w:r w:rsidR="0004176A" w:rsidRPr="00B56FD7">
        <w:fldChar w:fldCharType="begin"/>
      </w:r>
      <w:r w:rsidR="000258C3" w:rsidRPr="00B56FD7">
        <w:instrText xml:space="preserve"> ADDIN ZOTERO_ITEM CSL_CITATION {"citationID":"o7wJ5QmD","properties":{"formattedCitation":"\\super 71\\nosupersub{}","plainCitation":"71","noteIndex":0},"citationItems":[{"id":1126,"uris":["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56FD7">
        <w:fldChar w:fldCharType="separate"/>
      </w:r>
      <w:r w:rsidR="000258C3" w:rsidRPr="00B56FD7">
        <w:rPr>
          <w:vertAlign w:val="superscript"/>
        </w:rPr>
        <w:t>71</w:t>
      </w:r>
      <w:r w:rsidR="0004176A" w:rsidRPr="00B56FD7">
        <w:fldChar w:fldCharType="end"/>
      </w:r>
    </w:p>
    <w:p w14:paraId="0B117AE9" w14:textId="77777777" w:rsidR="00837A0A" w:rsidRPr="00B56FD7" w:rsidRDefault="00837A0A">
      <w:pPr>
        <w:rPr>
          <w:iCs/>
        </w:rPr>
        <w:pPrChange w:id="124" w:author="Emily DeVoto" w:date="2022-07-14T10:17:00Z">
          <w:pPr>
            <w:jc w:val="both"/>
          </w:pPr>
        </w:pPrChange>
      </w:pPr>
    </w:p>
    <w:p w14:paraId="73623AD5" w14:textId="5C319ECC" w:rsidR="00080B14" w:rsidRPr="00B56FD7" w:rsidRDefault="00C870C2">
      <w:pPr>
        <w:rPr>
          <w:i/>
          <w:iCs/>
        </w:rPr>
        <w:pPrChange w:id="125" w:author="Emily DeVoto" w:date="2022-07-14T10:17:00Z">
          <w:pPr>
            <w:jc w:val="both"/>
          </w:pPr>
        </w:pPrChange>
      </w:pPr>
      <w:r w:rsidRPr="00B56FD7">
        <w:t>We used weakly</w:t>
      </w:r>
      <w:ins w:id="126" w:author="Emily DeVoto" w:date="2022-07-14T11:01:00Z">
        <w:r w:rsidR="006715F6" w:rsidRPr="00B56FD7">
          <w:t xml:space="preserve"> </w:t>
        </w:r>
      </w:ins>
      <w:del w:id="127" w:author="Emily DeVoto" w:date="2022-07-14T11:01:00Z">
        <w:r w:rsidRPr="00B56FD7" w:rsidDel="006715F6">
          <w:delText>-</w:delText>
        </w:r>
      </w:del>
      <w:r w:rsidRPr="00B56FD7">
        <w:t xml:space="preserve">informative priors so that data drove parameter estimation. Hyper-priors for coefficients on non-EC </w:t>
      </w:r>
      <m:oMath>
        <m:sSub>
          <m:sSubPr>
            <m:ctrlPr>
              <w:rPr>
                <w:rFonts w:ascii="Cambria Math" w:hAnsi="Cambria Math"/>
              </w:rPr>
            </m:ctrlPr>
          </m:sSubPr>
          <m:e>
            <m:r>
              <m:rPr>
                <m:sty m:val="p"/>
              </m:rPr>
              <w:rPr>
                <w:rFonts w:ascii="Cambria Math" w:hAnsi="Cambria Math"/>
              </w:rPr>
              <m:t>PM</m:t>
            </m:r>
          </m:e>
          <m:sub>
            <m:r>
              <m:rPr>
                <m:sty m:val="p"/>
              </m:rPr>
              <w:rPr>
                <w:rFonts w:ascii="Cambria Math" w:hAnsi="Cambria Math"/>
              </w:rPr>
              <m:t>2.5</m:t>
            </m:r>
          </m:sub>
        </m:sSub>
      </m:oMath>
      <w:r w:rsidRPr="00B56FD7">
        <w:t xml:space="preserve"> and covariates were N(0,10); fo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λ</m:t>
            </m:r>
          </m:sub>
        </m:sSub>
      </m:oMath>
      <w:r w:rsidRPr="00B56FD7">
        <w:t xml:space="preserve"> and </w:t>
      </w:r>
      <m:oMath>
        <m:r>
          <m:rPr>
            <m:sty m:val="p"/>
          </m:rPr>
          <w:rPr>
            <w:rFonts w:ascii="Cambria Math" w:hAnsi="Cambria Math"/>
          </w:rPr>
          <m:t>τ</m:t>
        </m:r>
      </m:oMath>
      <w:r w:rsidRPr="00B56FD7">
        <w:t xml:space="preserve"> we used Half-Cauchy(0,10), as recommended by Gelman, Polson</w:t>
      </w:r>
      <w:ins w:id="128" w:author="Emily DeVoto" w:date="2022-07-14T11:02:00Z">
        <w:r w:rsidR="006715F6" w:rsidRPr="00B56FD7">
          <w:t>,</w:t>
        </w:r>
      </w:ins>
      <w:r w:rsidRPr="00B56FD7">
        <w:t xml:space="preserve"> and Scott as a weakly-informative prior;</w:t>
      </w:r>
      <w:r w:rsidRPr="00B56FD7">
        <w:fldChar w:fldCharType="begin"/>
      </w:r>
      <w:r w:rsidR="000258C3" w:rsidRPr="00B56FD7">
        <w:instrText xml:space="preserve"> ADDIN ZOTERO_ITEM CSL_CITATION {"citationID":"yQ8Iq6T4","properties":{"formattedCitation":"\\super 72,73\\nosupersub{}","plainCitation":"72,73","noteIndex":0},"citationItems":[{"id":1175,"uris":["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B56FD7">
        <w:fldChar w:fldCharType="separate"/>
      </w:r>
      <w:r w:rsidR="000258C3" w:rsidRPr="00B56FD7">
        <w:rPr>
          <w:vertAlign w:val="superscript"/>
        </w:rPr>
        <w:t>72,73</w:t>
      </w:r>
      <w:r w:rsidRPr="00B56FD7">
        <w:fldChar w:fldCharType="end"/>
      </w:r>
      <w:r w:rsidRPr="00B56FD7">
        <w:t xml:space="preserve"> </w:t>
      </w:r>
      <m:oMath>
        <m:r>
          <m:rPr>
            <m:sty m:val="p"/>
          </m:rPr>
          <w:rPr>
            <w:rFonts w:ascii="Cambria Math" w:hAnsi="Cambria Math"/>
          </w:rPr>
          <m:t>Ω</m:t>
        </m:r>
      </m:oMath>
      <w:r w:rsidRPr="00B56FD7">
        <w:t xml:space="preserve"> was defined by the weakly-informative prior LKJCorr(1).</w:t>
      </w:r>
      <w:r w:rsidRPr="00B56FD7">
        <w:fldChar w:fldCharType="begin"/>
      </w:r>
      <w:r w:rsidR="000258C3" w:rsidRPr="00B56FD7">
        <w:instrText xml:space="preserve"> ADDIN ZOTERO_ITEM CSL_CITATION {"citationID":"PIkmmUS2","properties":{"formattedCitation":"\\super 74\\nosupersub{}","plainCitation":"74","noteIndex":0},"citationItems":[{"id":1127,"uris":["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B56FD7">
        <w:fldChar w:fldCharType="separate"/>
      </w:r>
      <w:r w:rsidR="000258C3" w:rsidRPr="00B56FD7">
        <w:rPr>
          <w:vertAlign w:val="superscript"/>
        </w:rPr>
        <w:t>74</w:t>
      </w:r>
      <w:r w:rsidRPr="00B56FD7">
        <w:fldChar w:fldCharType="end"/>
      </w:r>
      <w:r w:rsidR="00763319" w:rsidRPr="00B56FD7">
        <w:rPr>
          <w:rFonts w:ascii="Cambria Math" w:hAnsi="Cambria Math"/>
          <w:i/>
        </w:rPr>
        <w:t xml:space="preserve"> </w:t>
      </w:r>
      <w:r w:rsidR="00E5727C" w:rsidRPr="00B56FD7">
        <w:rPr>
          <w:iCs/>
        </w:rPr>
        <w:t xml:space="preserve">The exception to this was the prior </w:t>
      </w:r>
      <w:r w:rsidR="00915B18" w:rsidRPr="00B56FD7">
        <w:rPr>
          <w:iCs/>
        </w:rPr>
        <w:t>for</w:t>
      </w:r>
      <w:r w:rsidR="00E5727C" w:rsidRPr="00B56FD7">
        <w:rPr>
          <w:iCs/>
        </w:rPr>
        <w:t xml:space="preserve"> </w:t>
      </w:r>
      <m:oMath>
        <m:r>
          <w:rPr>
            <w:rFonts w:ascii="Cambria Math" w:hAnsi="Cambria Math"/>
          </w:rPr>
          <m:t>λ</m:t>
        </m:r>
      </m:oMath>
      <w:r w:rsidR="00C02079" w:rsidRPr="00B56FD7">
        <w:t>,</w:t>
      </w:r>
      <w:r w:rsidR="00E5727C" w:rsidRPr="00B56FD7">
        <w:t xml:space="preserve"> </w:t>
      </w:r>
      <w:r w:rsidR="00AC772E" w:rsidRPr="00B56FD7">
        <w:t xml:space="preserve">the average association of traffic-related pollutants, </w:t>
      </w:r>
      <w:r w:rsidR="00E5727C" w:rsidRPr="00B56FD7">
        <w:t xml:space="preserve">for which estimates </w:t>
      </w:r>
      <w:r w:rsidR="00E5710A" w:rsidRPr="00B56FD7">
        <w:t>became unrealistically high (approaching infinity</w:t>
      </w:r>
      <w:r w:rsidR="00C3366E" w:rsidRPr="00B56FD7">
        <w:t xml:space="preserve"> and not converging with further iterations</w:t>
      </w:r>
      <w:r w:rsidR="00E5710A" w:rsidRPr="00B56FD7">
        <w:t xml:space="preserve">) </w:t>
      </w:r>
      <w:r w:rsidR="0009283F" w:rsidRPr="00B56FD7">
        <w:t xml:space="preserve">with a </w:t>
      </w:r>
      <w:r w:rsidR="0047166F" w:rsidRPr="00B56FD7">
        <w:t xml:space="preserve">more </w:t>
      </w:r>
      <w:r w:rsidR="003B5AA3" w:rsidRPr="00B56FD7">
        <w:t>weakly</w:t>
      </w:r>
      <w:r w:rsidR="0009283F" w:rsidRPr="00B56FD7">
        <w:t>-informative prior</w:t>
      </w:r>
      <w:r w:rsidR="005F07BA" w:rsidRPr="00B56FD7">
        <w:t>.</w:t>
      </w:r>
      <w:r w:rsidR="00427EDB" w:rsidRPr="00B56FD7">
        <w:t xml:space="preserve"> </w:t>
      </w:r>
      <w:r w:rsidR="005F07BA" w:rsidRPr="00B56FD7">
        <w:t>W</w:t>
      </w:r>
      <w:r w:rsidR="001B2EA9" w:rsidRPr="00B56FD7">
        <w:t xml:space="preserve">e </w:t>
      </w:r>
      <w:r w:rsidR="005F07BA" w:rsidRPr="00B56FD7">
        <w:t xml:space="preserve">therefore </w:t>
      </w:r>
      <w:r w:rsidR="001B2EA9" w:rsidRPr="00B56FD7">
        <w:t>used</w:t>
      </w:r>
      <w:r w:rsidR="00427EDB" w:rsidRPr="00B56FD7">
        <w:t xml:space="preserve"> a prior of N(0,0.1)</w:t>
      </w:r>
      <w:r w:rsidR="00C75C41" w:rsidRPr="00B56FD7">
        <w:t>, which did not affect estimates of othe</w:t>
      </w:r>
      <w:r w:rsidR="001338A5" w:rsidRPr="00B56FD7">
        <w:t xml:space="preserve">r </w:t>
      </w:r>
      <w:r w:rsidR="00AD2C3A" w:rsidRPr="00B56FD7">
        <w:t>parameters</w:t>
      </w:r>
      <w:r w:rsidR="00427EDB" w:rsidRPr="00B56FD7">
        <w:t>.</w:t>
      </w:r>
      <w:r w:rsidR="000878D4" w:rsidRPr="00B56FD7">
        <w:t xml:space="preserve"> We conducted sensitivity analyses to understand the influence of priors and the robustness of the results</w:t>
      </w:r>
      <w:r w:rsidR="00480FEC" w:rsidRPr="00B56FD7">
        <w:t>.</w:t>
      </w:r>
    </w:p>
    <w:p w14:paraId="690A1663" w14:textId="77777777" w:rsidR="00F56780" w:rsidRPr="00B56FD7" w:rsidRDefault="00F56780">
      <w:pPr>
        <w:rPr>
          <w:iCs/>
        </w:rPr>
        <w:pPrChange w:id="129" w:author="Emily DeVoto" w:date="2022-07-14T10:17:00Z">
          <w:pPr>
            <w:jc w:val="both"/>
          </w:pPr>
        </w:pPrChange>
      </w:pPr>
    </w:p>
    <w:p w14:paraId="2ADA0489" w14:textId="20D47B6A" w:rsidR="00303AED" w:rsidRPr="00B56FD7" w:rsidRDefault="001840D9">
      <w:pPr>
        <w:pPrChange w:id="130" w:author="Emily DeVoto" w:date="2022-07-14T10:17:00Z">
          <w:pPr>
            <w:jc w:val="both"/>
          </w:pPr>
        </w:pPrChange>
      </w:pPr>
      <w:r w:rsidRPr="00B56FD7">
        <w:rPr>
          <w:color w:val="000000"/>
        </w:rPr>
        <w:t xml:space="preserve">We present all results as percentage </w:t>
      </w:r>
      <w:r w:rsidR="00EB4610" w:rsidRPr="00B56FD7">
        <w:rPr>
          <w:color w:val="000000"/>
        </w:rPr>
        <w:t>change in odds</w:t>
      </w:r>
      <w:r w:rsidRPr="00B56FD7">
        <w:rPr>
          <w:color w:val="000000"/>
        </w:rPr>
        <w:t xml:space="preserve"> </w:t>
      </w:r>
      <w:r w:rsidR="00EB4610" w:rsidRPr="00B56FD7">
        <w:rPr>
          <w:color w:val="000000"/>
        </w:rPr>
        <w:t>of</w:t>
      </w:r>
      <w:r w:rsidRPr="00B56FD7">
        <w:rPr>
          <w:color w:val="000000"/>
        </w:rPr>
        <w:t xml:space="preserve"> ALS diagnosis per </w:t>
      </w:r>
      <w:r w:rsidR="004334D8" w:rsidRPr="00B56FD7">
        <w:rPr>
          <w:color w:val="000000"/>
        </w:rPr>
        <w:t>SD</w:t>
      </w:r>
      <w:r w:rsidRPr="00B56FD7">
        <w:rPr>
          <w:color w:val="000000"/>
        </w:rPr>
        <w:t xml:space="preserve"> increase in pollutant concentration</w:t>
      </w:r>
      <w:r w:rsidR="000C4245" w:rsidRPr="00B56FD7">
        <w:rPr>
          <w:color w:val="000000"/>
        </w:rPr>
        <w:t xml:space="preserve"> (</w:t>
      </w:r>
      <w:r w:rsidR="007647DB" w:rsidRPr="00B56FD7">
        <w:rPr>
          <w:color w:val="000000"/>
        </w:rPr>
        <w:t xml:space="preserve">calculated via </w:t>
      </w:r>
      <w:r w:rsidR="00A035F1" w:rsidRPr="00B56FD7">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r>
                  <m:rPr>
                    <m:sty m:val="p"/>
                  </m:rPr>
                  <w:rPr>
                    <w:rFonts w:ascii="Cambria Math" w:hAnsi="Cambria Math"/>
                  </w:rPr>
                  <m:t>EC</m:t>
                </m:r>
              </m:sub>
            </m:sSub>
          </m:sup>
        </m:sSup>
        <m:r>
          <w:rPr>
            <w:rFonts w:ascii="Cambria Math" w:hAnsi="Cambria Math"/>
            <w:color w:val="000000"/>
          </w:rPr>
          <m:t>-1</m:t>
        </m:r>
      </m:oMath>
      <w:r w:rsidR="00C87607" w:rsidRPr="00B56FD7">
        <w:rPr>
          <w:color w:val="000000"/>
        </w:rPr>
        <w:t>,</w:t>
      </w:r>
      <w:r w:rsidR="00A035F1" w:rsidRPr="00B56FD7">
        <w:rPr>
          <w:color w:val="000000"/>
        </w:rPr>
        <w:t xml:space="preserve"> etc</w:t>
      </w:r>
      <w:r w:rsidR="00F6273C" w:rsidRPr="00B56FD7">
        <w:rPr>
          <w:color w:val="000000"/>
        </w:rPr>
        <w:t>.</w:t>
      </w:r>
      <w:r w:rsidR="00A035F1" w:rsidRPr="00B56FD7">
        <w:rPr>
          <w:color w:val="000000"/>
        </w:rPr>
        <w:t xml:space="preserve"> </w:t>
      </w:r>
      <w:r w:rsidR="00D708D1" w:rsidRPr="00B56FD7">
        <w:rPr>
          <w:color w:val="000000"/>
        </w:rPr>
        <w:t xml:space="preserve">obtained in the </w:t>
      </w:r>
      <w:del w:id="131" w:author="Emily DeVoto" w:date="2022-07-14T10:46:00Z">
        <w:r w:rsidR="00D708D1" w:rsidRPr="00B56FD7" w:rsidDel="00CC4FA8">
          <w:rPr>
            <w:color w:val="000000"/>
          </w:rPr>
          <w:delText>modelling</w:delText>
        </w:r>
      </w:del>
      <w:ins w:id="132" w:author="Emily DeVoto" w:date="2022-07-14T10:46:00Z">
        <w:r w:rsidR="00CC4FA8" w:rsidRPr="00B56FD7">
          <w:rPr>
            <w:color w:val="000000"/>
          </w:rPr>
          <w:t>modeling</w:t>
        </w:r>
      </w:ins>
      <w:r w:rsidR="00D708D1" w:rsidRPr="00B56FD7">
        <w:rPr>
          <w:color w:val="000000"/>
        </w:rPr>
        <w:t xml:space="preserve"> </w:t>
      </w:r>
      <w:r w:rsidR="00D708D1" w:rsidRPr="00B56FD7">
        <w:rPr>
          <w:color w:val="000000"/>
        </w:rPr>
        <w:lastRenderedPageBreak/>
        <w:t>process)</w:t>
      </w:r>
      <w:r w:rsidRPr="00B56FD7">
        <w:rPr>
          <w:color w:val="000000"/>
        </w:rPr>
        <w:t xml:space="preserve">. </w:t>
      </w:r>
      <w:r w:rsidR="000D3F88" w:rsidRPr="00B56FD7">
        <w:rPr>
          <w:color w:val="000000"/>
        </w:rPr>
        <w:t xml:space="preserve">Due to the risk-set matching pattern of our </w:t>
      </w:r>
      <w:del w:id="133" w:author="Emily DeVoto" w:date="2022-07-14T10:20:00Z">
        <w:r w:rsidR="000D3F88" w:rsidRPr="00B56FD7" w:rsidDel="00C7042E">
          <w:rPr>
            <w:color w:val="000000"/>
          </w:rPr>
          <w:delText>case-control</w:delText>
        </w:r>
      </w:del>
      <w:ins w:id="134" w:author="Emily DeVoto" w:date="2022-07-14T10:20:00Z">
        <w:r w:rsidR="00C7042E" w:rsidRPr="00B56FD7">
          <w:rPr>
            <w:color w:val="000000"/>
          </w:rPr>
          <w:t>case–control</w:t>
        </w:r>
      </w:ins>
      <w:r w:rsidR="000D3F88" w:rsidRPr="00B56FD7">
        <w:rPr>
          <w:color w:val="000000"/>
        </w:rPr>
        <w:t xml:space="preserve"> study, </w:t>
      </w:r>
      <w:r w:rsidR="00690869" w:rsidRPr="00B56FD7">
        <w:rPr>
          <w:color w:val="000000"/>
        </w:rPr>
        <w:t>odds ratios are also equivalently incidence ratios (IRs).</w:t>
      </w:r>
      <w:r w:rsidR="00DF41EE" w:rsidRPr="00B56FD7">
        <w:rPr>
          <w:color w:val="000000" w:themeColor="text1"/>
        </w:rPr>
        <w:fldChar w:fldCharType="begin"/>
      </w:r>
      <w:r w:rsidR="000258C3" w:rsidRPr="00B56FD7">
        <w:rPr>
          <w:color w:val="000000" w:themeColor="text1"/>
        </w:rPr>
        <w:instrText xml:space="preserve"> ADDIN ZOTERO_ITEM CSL_CITATION {"citationID":"KpokQiko","properties":{"formattedCitation":"\\super 66\\nosupersub{}","plainCitation":"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F41EE" w:rsidRPr="00B56FD7">
        <w:rPr>
          <w:color w:val="000000" w:themeColor="text1"/>
        </w:rPr>
        <w:fldChar w:fldCharType="separate"/>
      </w:r>
      <w:r w:rsidR="000258C3" w:rsidRPr="00B56FD7">
        <w:rPr>
          <w:color w:val="000000"/>
          <w:vertAlign w:val="superscript"/>
        </w:rPr>
        <w:t>66</w:t>
      </w:r>
      <w:r w:rsidR="00DF41EE" w:rsidRPr="00B56FD7">
        <w:rPr>
          <w:color w:val="000000" w:themeColor="text1"/>
        </w:rPr>
        <w:fldChar w:fldCharType="end"/>
      </w:r>
      <w:r w:rsidR="00690869" w:rsidRPr="00B56FD7">
        <w:rPr>
          <w:color w:val="000000"/>
        </w:rPr>
        <w:t xml:space="preserve"> </w:t>
      </w:r>
      <w:r w:rsidR="004831B0" w:rsidRPr="00B56FD7">
        <w:t>We ran each model with</w:t>
      </w:r>
      <w:r w:rsidR="00F63F0F" w:rsidRPr="00B56FD7">
        <w:t xml:space="preserve"> four chains with </w:t>
      </w:r>
      <w:r w:rsidR="004831B0" w:rsidRPr="00B56FD7">
        <w:t xml:space="preserve">a sample </w:t>
      </w:r>
      <w:r w:rsidR="00FE2655" w:rsidRPr="00B56FD7">
        <w:t xml:space="preserve">size </w:t>
      </w:r>
      <w:r w:rsidR="004831B0" w:rsidRPr="00B56FD7">
        <w:t>of 1,000</w:t>
      </w:r>
      <w:r w:rsidR="00F63F0F" w:rsidRPr="00B56FD7">
        <w:t xml:space="preserve"> each</w:t>
      </w:r>
      <w:r w:rsidR="004831B0" w:rsidRPr="00B56FD7">
        <w:t xml:space="preserve">, </w:t>
      </w:r>
      <w:r w:rsidR="00F63F0F" w:rsidRPr="00B56FD7">
        <w:t xml:space="preserve">after a </w:t>
      </w:r>
      <w:r w:rsidR="00E459A0" w:rsidRPr="00B56FD7">
        <w:t>warm-up</w:t>
      </w:r>
      <w:r w:rsidR="00F63F0F" w:rsidRPr="00B56FD7">
        <w:t xml:space="preserve"> of 1,000 samples, </w:t>
      </w:r>
      <w:r w:rsidR="00E950F0" w:rsidRPr="00B56FD7">
        <w:t>for</w:t>
      </w:r>
      <w:r w:rsidR="004831B0" w:rsidRPr="00B56FD7">
        <w:t xml:space="preserve"> 4,000 total samples. </w:t>
      </w:r>
      <w:r w:rsidR="00E12AD4" w:rsidRPr="00B56FD7">
        <w:t>We assessed whether the models converged by check</w:t>
      </w:r>
      <w:r w:rsidR="00616795" w:rsidRPr="00B56FD7">
        <w:t xml:space="preserve">ing that the </w:t>
      </w:r>
      <w:del w:id="135" w:author="Emily DeVoto" w:date="2022-07-14T11:02:00Z">
        <w:r w:rsidR="00616795" w:rsidRPr="00B56FD7" w:rsidDel="006715F6">
          <w:delText>Gelman-Rubin</w:delText>
        </w:r>
      </w:del>
      <w:ins w:id="136" w:author="Emily DeVoto" w:date="2022-07-14T11:02:00Z">
        <w:r w:rsidR="006715F6" w:rsidRPr="00B56FD7">
          <w:t>Gelman–Rubin</w:t>
        </w:r>
      </w:ins>
      <w:r w:rsidR="00616795" w:rsidRPr="00B56FD7">
        <w:t xml:space="preserve"> potential scale reduction statistic</w:t>
      </w:r>
      <w:r w:rsidR="002E2539" w:rsidRPr="00B56FD7">
        <w:fldChar w:fldCharType="begin"/>
      </w:r>
      <w:r w:rsidR="000258C3" w:rsidRPr="00B56FD7">
        <w:instrText xml:space="preserve"> ADDIN ZOTERO_ITEM CSL_CITATION {"citationID":"6T0PVtqH","properties":{"formattedCitation":"\\super 75\\nosupersub{}","plainCitation":"75","noteIndex":0},"citationItems":[{"id":1171,"uris":["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rsidRPr="00B56FD7">
        <w:fldChar w:fldCharType="separate"/>
      </w:r>
      <w:r w:rsidR="000258C3" w:rsidRPr="00B56FD7">
        <w:rPr>
          <w:vertAlign w:val="superscript"/>
        </w:rPr>
        <w:t>75</w:t>
      </w:r>
      <w:r w:rsidR="002E2539" w:rsidRPr="00B56FD7">
        <w:fldChar w:fldCharType="end"/>
      </w:r>
      <w:r w:rsidR="000E537D" w:rsidRPr="00B56FD7">
        <w:t xml:space="preserve"> </w:t>
      </w:r>
      <w:r w:rsidR="009C4AA9" w:rsidRPr="00B56FD7">
        <w:t>was below 1.1 for all estimated model parameters</w:t>
      </w:r>
      <w:r w:rsidR="00E12AD4" w:rsidRPr="00B56FD7">
        <w:t xml:space="preserve">. </w:t>
      </w:r>
      <w:r w:rsidR="00B629C2" w:rsidRPr="00B56FD7">
        <w:t>The reported 95% credible intervals (CrI) are the 2.5</w:t>
      </w:r>
      <w:r w:rsidR="00B629C2" w:rsidRPr="00B56FD7">
        <w:rPr>
          <w:vertAlign w:val="superscript"/>
        </w:rPr>
        <w:t>th</w:t>
      </w:r>
      <w:r w:rsidR="00B629C2" w:rsidRPr="00B56FD7">
        <w:t xml:space="preserve"> to 97.5</w:t>
      </w:r>
      <w:r w:rsidR="00B629C2" w:rsidRPr="00B56FD7">
        <w:rPr>
          <w:vertAlign w:val="superscript"/>
        </w:rPr>
        <w:t>th</w:t>
      </w:r>
      <w:r w:rsidR="00B629C2" w:rsidRPr="00B56FD7">
        <w:t xml:space="preserve"> percentiles of each parameter’s posterior marginal distribution. </w:t>
      </w:r>
      <w:r w:rsidR="00A31D44" w:rsidRPr="00B56FD7">
        <w:t>To calculate the probability that an association estimate was greater than null, we used the 4,000 samples of the posterior distribution and took the proportion of samples which were above the null. A 50% probability means that it is as likely as not that the marginal estimate is null, a probability closer to 100% indicates that the association is more likely to be truly positive, with closer to 0% indicating more likely to be truly negative.</w:t>
      </w:r>
    </w:p>
    <w:p w14:paraId="5D411F20" w14:textId="77777777" w:rsidR="00A31D44" w:rsidRPr="00B56FD7" w:rsidRDefault="00A31D44">
      <w:pPr>
        <w:pPrChange w:id="137" w:author="Emily DeVoto" w:date="2022-07-14T10:17:00Z">
          <w:pPr>
            <w:jc w:val="both"/>
          </w:pPr>
        </w:pPrChange>
      </w:pPr>
    </w:p>
    <w:p w14:paraId="34858EE5" w14:textId="5CA5EF6C" w:rsidR="000601A4" w:rsidRPr="00B56FD7" w:rsidRDefault="008853C0">
      <w:pPr>
        <w:pPrChange w:id="138" w:author="Emily DeVoto" w:date="2022-07-14T10:17:00Z">
          <w:pPr>
            <w:jc w:val="both"/>
          </w:pPr>
        </w:pPrChange>
      </w:pPr>
      <w:r w:rsidRPr="00B56FD7">
        <w:rPr>
          <w:color w:val="000000"/>
        </w:rPr>
        <w:t>We conducted statistical analyses using the R Statistical Software, version 4.1.1</w:t>
      </w:r>
      <w:r w:rsidRPr="00B56FD7">
        <w:rPr>
          <w:color w:val="000000"/>
        </w:rPr>
        <w:fldChar w:fldCharType="begin"/>
      </w:r>
      <w:r w:rsidR="000258C3" w:rsidRPr="00B56FD7">
        <w:rPr>
          <w:color w:val="000000"/>
        </w:rPr>
        <w:instrText xml:space="preserve"> ADDIN ZOTERO_ITEM CSL_CITATION {"citationID":"HdMkGodZ","properties":{"formattedCitation":"\\super 76\\nosupersub{}","plainCitation":"76","noteIndex":0},"citationItems":[{"id":1031,"uris":["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56FD7">
        <w:rPr>
          <w:color w:val="000000"/>
        </w:rPr>
        <w:fldChar w:fldCharType="separate"/>
      </w:r>
      <w:r w:rsidR="000258C3" w:rsidRPr="00B56FD7">
        <w:rPr>
          <w:color w:val="000000"/>
          <w:vertAlign w:val="superscript"/>
        </w:rPr>
        <w:t>76</w:t>
      </w:r>
      <w:r w:rsidRPr="00B56FD7">
        <w:rPr>
          <w:color w:val="000000"/>
        </w:rPr>
        <w:fldChar w:fldCharType="end"/>
      </w:r>
      <w:r w:rsidRPr="00B56FD7">
        <w:rPr>
          <w:color w:val="000000"/>
        </w:rPr>
        <w:t xml:space="preserve"> and </w:t>
      </w:r>
      <w:r w:rsidRPr="00B56FD7">
        <w:t>R-STAN, version 2.21.2.</w:t>
      </w:r>
      <w:r w:rsidRPr="00B56FD7">
        <w:fldChar w:fldCharType="begin"/>
      </w:r>
      <w:r w:rsidR="000258C3" w:rsidRPr="00B56FD7">
        <w:instrText xml:space="preserve"> ADDIN ZOTERO_ITEM CSL_CITATION {"citationID":"Jo2wiTpx","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56FD7">
        <w:fldChar w:fldCharType="separate"/>
      </w:r>
      <w:r w:rsidR="000258C3" w:rsidRPr="00B56FD7">
        <w:rPr>
          <w:vertAlign w:val="superscript"/>
        </w:rPr>
        <w:t>67</w:t>
      </w:r>
      <w:r w:rsidRPr="00B56FD7">
        <w:fldChar w:fldCharType="end"/>
      </w:r>
      <w:r w:rsidRPr="00B56FD7">
        <w:t xml:space="preserve"> </w:t>
      </w:r>
      <w:r w:rsidR="00D92EDB" w:rsidRPr="00B56FD7">
        <w:t>All code for analysis</w:t>
      </w:r>
      <w:r w:rsidR="00E31948" w:rsidRPr="00B56FD7">
        <w:t>, results from analysis</w:t>
      </w:r>
      <w:r w:rsidR="00482A19" w:rsidRPr="00B56FD7">
        <w:t>,</w:t>
      </w:r>
      <w:r w:rsidR="00D92EDB" w:rsidRPr="00B56FD7">
        <w:t xml:space="preserve"> and visualization presented in this manuscript </w:t>
      </w:r>
      <w:r w:rsidR="00BE006A" w:rsidRPr="00B56FD7">
        <w:t>is</w:t>
      </w:r>
      <w:r w:rsidR="00F650C9" w:rsidRPr="00B56FD7">
        <w:t xml:space="preserve"> publicly available via GitHub</w:t>
      </w:r>
      <w:r w:rsidR="00B80602" w:rsidRPr="00B56FD7">
        <w:t xml:space="preserve"> at https://github.com/rmp15/</w:t>
      </w:r>
      <w:r w:rsidR="00A77739" w:rsidRPr="00B56FD7">
        <w:t>traffic_air_pollution_als_denmark_epidemiology</w:t>
      </w:r>
      <w:r w:rsidR="00D92EDB" w:rsidRPr="00B56FD7">
        <w:t>.</w:t>
      </w:r>
    </w:p>
    <w:p w14:paraId="0F0327AB" w14:textId="7143C5FB" w:rsidR="0047230B" w:rsidRPr="00B56FD7" w:rsidRDefault="0047230B">
      <w:pPr>
        <w:pPrChange w:id="139" w:author="Emily DeVoto" w:date="2022-07-14T10:17:00Z">
          <w:pPr>
            <w:jc w:val="both"/>
          </w:pPr>
        </w:pPrChange>
      </w:pPr>
    </w:p>
    <w:p w14:paraId="06D77096" w14:textId="50E61D62" w:rsidR="00702698" w:rsidRPr="00B56FD7" w:rsidRDefault="00F414C0">
      <w:pPr>
        <w:pPrChange w:id="140" w:author="Emily DeVoto" w:date="2022-07-14T10:17:00Z">
          <w:pPr>
            <w:jc w:val="both"/>
          </w:pPr>
        </w:pPrChange>
      </w:pPr>
      <w:r w:rsidRPr="00B56FD7">
        <w:t xml:space="preserve">We assessed the sensitivity of our results to </w:t>
      </w:r>
      <w:r w:rsidR="00FB5760" w:rsidRPr="00B56FD7">
        <w:t>hyper-</w:t>
      </w:r>
      <w:r w:rsidRPr="00B56FD7">
        <w:t xml:space="preserve">prior </w:t>
      </w:r>
      <w:r w:rsidR="00BB7A63" w:rsidRPr="00B56FD7">
        <w:t>assignment</w:t>
      </w:r>
      <w:r w:rsidR="00BB4836" w:rsidRPr="00B56FD7">
        <w:t>;</w:t>
      </w:r>
      <w:r w:rsidR="002E3284" w:rsidRPr="00B56FD7">
        <w:t xml:space="preserve"> </w:t>
      </w:r>
      <w:r w:rsidR="00FB0A22" w:rsidRPr="00B56FD7">
        <w:t xml:space="preserve">running more iterations and warm-up per chain; </w:t>
      </w:r>
      <w:r w:rsidRPr="00B56FD7">
        <w:t xml:space="preserve">inclusion of </w:t>
      </w:r>
      <w:r w:rsidR="007D171D" w:rsidRPr="00B56FD7">
        <w:t>O</w:t>
      </w:r>
      <w:r w:rsidR="007D171D" w:rsidRPr="00B56FD7">
        <w:rPr>
          <w:vertAlign w:val="subscript"/>
        </w:rPr>
        <w:t>3</w:t>
      </w:r>
      <w:r w:rsidR="00BB4836" w:rsidRPr="00B56FD7">
        <w:t xml:space="preserve">; </w:t>
      </w:r>
      <w:r w:rsidR="00A070DA" w:rsidRPr="00B56FD7">
        <w:t xml:space="preserve">single traffic-related pollutant models adjusting for </w:t>
      </w:r>
      <w:r w:rsidR="00B3549C" w:rsidRPr="00B56FD7">
        <w:t xml:space="preserve">non-EC </w:t>
      </w:r>
      <w:r w:rsidR="00A070DA" w:rsidRPr="00B56FD7">
        <w:t>PM</w:t>
      </w:r>
      <w:r w:rsidR="00A070DA" w:rsidRPr="00B56FD7">
        <w:rPr>
          <w:vertAlign w:val="subscript"/>
        </w:rPr>
        <w:t>2.5</w:t>
      </w:r>
      <w:r w:rsidR="00A070DA" w:rsidRPr="00B56FD7">
        <w:t xml:space="preserve">; </w:t>
      </w:r>
      <w:r w:rsidR="00BB4836" w:rsidRPr="00B56FD7">
        <w:t xml:space="preserve">as well as </w:t>
      </w:r>
      <w:r w:rsidR="007B1BBC" w:rsidRPr="00B56FD7">
        <w:t>adjusting by</w:t>
      </w:r>
      <w:r w:rsidR="00BB4836" w:rsidRPr="00B56FD7">
        <w:t xml:space="preserve"> </w:t>
      </w:r>
      <w:r w:rsidR="00373AC7" w:rsidRPr="00B56FD7">
        <w:t>parish-level SES</w:t>
      </w:r>
      <w:r w:rsidR="007B1BBC" w:rsidRPr="00B56FD7">
        <w:t>.</w:t>
      </w:r>
      <w:r w:rsidR="00FD2822" w:rsidRPr="00B56FD7">
        <w:t xml:space="preserve"> </w:t>
      </w:r>
      <w:r w:rsidR="00FD2822" w:rsidRPr="00B56FD7">
        <w:rPr>
          <w:bCs/>
          <w:color w:val="000000" w:themeColor="text1"/>
        </w:rPr>
        <w:t>From the parish-level SES sensitivity analysis we excluded those who lived in areas without parish-level SES data, namely: (i) 819 participants for 1-year average exposure; (ii) 826 participants for 5-year average exposure; and (iii) 838 participants for 10-year average exposure.</w:t>
      </w:r>
    </w:p>
    <w:p w14:paraId="1BA648B7" w14:textId="77777777" w:rsidR="004B5359" w:rsidRPr="00B56FD7" w:rsidRDefault="004B5359">
      <w:pPr>
        <w:rPr>
          <w:b/>
          <w:bCs/>
          <w:color w:val="000000" w:themeColor="text1"/>
        </w:rPr>
        <w:pPrChange w:id="141" w:author="Emily DeVoto" w:date="2022-07-14T10:17:00Z">
          <w:pPr>
            <w:jc w:val="both"/>
          </w:pPr>
        </w:pPrChange>
      </w:pPr>
    </w:p>
    <w:p w14:paraId="55405106" w14:textId="77777777" w:rsidR="004B5359" w:rsidRPr="00B56FD7" w:rsidRDefault="00F255A6">
      <w:pPr>
        <w:rPr>
          <w:b/>
          <w:bCs/>
          <w:color w:val="000000" w:themeColor="text1"/>
        </w:rPr>
        <w:pPrChange w:id="142" w:author="Emily DeVoto" w:date="2022-07-14T10:17:00Z">
          <w:pPr>
            <w:jc w:val="both"/>
          </w:pPr>
        </w:pPrChange>
      </w:pPr>
      <w:r w:rsidRPr="00B56FD7">
        <w:rPr>
          <w:b/>
          <w:bCs/>
          <w:color w:val="000000" w:themeColor="text1"/>
        </w:rPr>
        <w:t>Results</w:t>
      </w:r>
    </w:p>
    <w:p w14:paraId="54921E80" w14:textId="69A1C63A" w:rsidR="004B5359" w:rsidRPr="00B56FD7" w:rsidRDefault="001067CE">
      <w:pPr>
        <w:rPr>
          <w:bCs/>
          <w:i/>
          <w:iCs/>
        </w:rPr>
        <w:pPrChange w:id="143" w:author="Emily DeVoto" w:date="2022-07-14T10:17:00Z">
          <w:pPr>
            <w:jc w:val="both"/>
          </w:pPr>
        </w:pPrChange>
      </w:pPr>
      <w:r w:rsidRPr="00B56FD7">
        <w:rPr>
          <w:color w:val="000000" w:themeColor="text1"/>
        </w:rPr>
        <w:t>After filtering the original 4,011 cases and 20,055 control</w:t>
      </w:r>
      <w:r w:rsidR="00FA7A5B" w:rsidRPr="00B56FD7">
        <w:rPr>
          <w:color w:val="000000" w:themeColor="text1"/>
        </w:rPr>
        <w:t xml:space="preserve">s </w:t>
      </w:r>
      <w:r w:rsidR="005739D3" w:rsidRPr="00B56FD7">
        <w:rPr>
          <w:color w:val="000000" w:themeColor="text1"/>
        </w:rPr>
        <w:t xml:space="preserve">based on completeness of exposure records, </w:t>
      </w:r>
      <w:r w:rsidR="00797CF6" w:rsidRPr="00B56FD7">
        <w:rPr>
          <w:color w:val="000000" w:themeColor="text1"/>
        </w:rPr>
        <w:t xml:space="preserve">we </w:t>
      </w:r>
      <w:r w:rsidR="003A0A6B" w:rsidRPr="00B56FD7">
        <w:rPr>
          <w:color w:val="000000" w:themeColor="text1"/>
        </w:rPr>
        <w:t>used information on</w:t>
      </w:r>
      <w:r w:rsidR="006D14A3" w:rsidRPr="00B56FD7">
        <w:rPr>
          <w:color w:val="000000" w:themeColor="text1"/>
        </w:rPr>
        <w:t xml:space="preserve"> </w:t>
      </w:r>
      <w:r w:rsidR="008A05D9" w:rsidRPr="00B56FD7">
        <w:rPr>
          <w:color w:val="000000" w:themeColor="text1"/>
        </w:rPr>
        <w:t>3,934</w:t>
      </w:r>
      <w:r w:rsidR="006D14A3" w:rsidRPr="00B56FD7">
        <w:rPr>
          <w:color w:val="000000" w:themeColor="text1"/>
        </w:rPr>
        <w:t xml:space="preserve"> </w:t>
      </w:r>
      <w:r w:rsidR="00550202" w:rsidRPr="00B56FD7">
        <w:rPr>
          <w:color w:val="000000" w:themeColor="text1"/>
        </w:rPr>
        <w:t>(98.1%</w:t>
      </w:r>
      <w:r w:rsidR="003E6652" w:rsidRPr="00B56FD7">
        <w:rPr>
          <w:color w:val="000000" w:themeColor="text1"/>
        </w:rPr>
        <w:t xml:space="preserve"> of total</w:t>
      </w:r>
      <w:r w:rsidR="00550202" w:rsidRPr="00B56FD7">
        <w:rPr>
          <w:color w:val="000000" w:themeColor="text1"/>
        </w:rPr>
        <w:t xml:space="preserve">) </w:t>
      </w:r>
      <w:r w:rsidR="006D14A3" w:rsidRPr="00B56FD7">
        <w:rPr>
          <w:color w:val="000000" w:themeColor="text1"/>
        </w:rPr>
        <w:t xml:space="preserve">cases and </w:t>
      </w:r>
      <w:r w:rsidR="0003702D" w:rsidRPr="00B56FD7">
        <w:rPr>
          <w:color w:val="000000" w:themeColor="text1"/>
        </w:rPr>
        <w:t>19,298</w:t>
      </w:r>
      <w:r w:rsidR="006D14A3" w:rsidRPr="00B56FD7">
        <w:rPr>
          <w:color w:val="000000" w:themeColor="text1"/>
        </w:rPr>
        <w:t xml:space="preserve"> </w:t>
      </w:r>
      <w:r w:rsidR="005F7088" w:rsidRPr="00B56FD7">
        <w:rPr>
          <w:color w:val="000000" w:themeColor="text1"/>
        </w:rPr>
        <w:t>(</w:t>
      </w:r>
      <w:r w:rsidR="002C2D8C" w:rsidRPr="00B56FD7">
        <w:rPr>
          <w:color w:val="000000" w:themeColor="text1"/>
        </w:rPr>
        <w:t>96.2</w:t>
      </w:r>
      <w:r w:rsidR="005F7088" w:rsidRPr="00B56FD7">
        <w:rPr>
          <w:color w:val="000000" w:themeColor="text1"/>
        </w:rPr>
        <w:t>%</w:t>
      </w:r>
      <w:r w:rsidR="003E6652" w:rsidRPr="00B56FD7">
        <w:rPr>
          <w:color w:val="000000" w:themeColor="text1"/>
        </w:rPr>
        <w:t xml:space="preserve"> of total</w:t>
      </w:r>
      <w:r w:rsidR="005F7088" w:rsidRPr="00B56FD7">
        <w:rPr>
          <w:color w:val="000000" w:themeColor="text1"/>
        </w:rPr>
        <w:t xml:space="preserve">) </w:t>
      </w:r>
      <w:r w:rsidR="006D14A3" w:rsidRPr="00B56FD7">
        <w:rPr>
          <w:color w:val="000000" w:themeColor="text1"/>
        </w:rPr>
        <w:t>controls for 5-year average exposure</w:t>
      </w:r>
      <w:r w:rsidR="005D381F" w:rsidRPr="00B56FD7">
        <w:rPr>
          <w:color w:val="000000" w:themeColor="text1"/>
        </w:rPr>
        <w:t xml:space="preserve">. We also </w:t>
      </w:r>
      <w:r w:rsidR="00DD68F6" w:rsidRPr="00B56FD7">
        <w:rPr>
          <w:color w:val="000000" w:themeColor="text1"/>
        </w:rPr>
        <w:t>used</w:t>
      </w:r>
      <w:r w:rsidR="005D381F" w:rsidRPr="00B56FD7">
        <w:rPr>
          <w:color w:val="000000" w:themeColor="text1"/>
        </w:rPr>
        <w:t xml:space="preserve"> 3,937 cases</w:t>
      </w:r>
      <w:r w:rsidR="00A73A03" w:rsidRPr="00B56FD7">
        <w:rPr>
          <w:color w:val="000000" w:themeColor="text1"/>
        </w:rPr>
        <w:t>,</w:t>
      </w:r>
      <w:r w:rsidR="005D381F" w:rsidRPr="00B56FD7">
        <w:rPr>
          <w:color w:val="000000" w:themeColor="text1"/>
        </w:rPr>
        <w:t xml:space="preserve">19,333 controls for 1-year average exposure </w:t>
      </w:r>
      <w:r w:rsidR="006D14A3" w:rsidRPr="00B56FD7">
        <w:rPr>
          <w:color w:val="000000" w:themeColor="text1"/>
        </w:rPr>
        <w:t xml:space="preserve">and </w:t>
      </w:r>
      <w:r w:rsidR="008A05D9" w:rsidRPr="00B56FD7">
        <w:rPr>
          <w:color w:val="000000" w:themeColor="text1"/>
        </w:rPr>
        <w:t>3,9</w:t>
      </w:r>
      <w:r w:rsidR="00BC4047" w:rsidRPr="00B56FD7">
        <w:rPr>
          <w:color w:val="000000" w:themeColor="text1"/>
        </w:rPr>
        <w:t>2</w:t>
      </w:r>
      <w:r w:rsidR="008A05D9" w:rsidRPr="00B56FD7">
        <w:rPr>
          <w:color w:val="000000" w:themeColor="text1"/>
        </w:rPr>
        <w:t>9</w:t>
      </w:r>
      <w:r w:rsidR="00C15D1F" w:rsidRPr="00B56FD7">
        <w:rPr>
          <w:color w:val="000000" w:themeColor="text1"/>
        </w:rPr>
        <w:t xml:space="preserve"> </w:t>
      </w:r>
      <w:r w:rsidR="006D14A3" w:rsidRPr="00B56FD7">
        <w:rPr>
          <w:color w:val="000000" w:themeColor="text1"/>
        </w:rPr>
        <w:t>cases</w:t>
      </w:r>
      <w:r w:rsidR="00A73A03" w:rsidRPr="00B56FD7">
        <w:rPr>
          <w:color w:val="000000" w:themeColor="text1"/>
        </w:rPr>
        <w:t xml:space="preserve">, </w:t>
      </w:r>
      <w:r w:rsidR="008D03CF" w:rsidRPr="00B56FD7">
        <w:rPr>
          <w:color w:val="000000" w:themeColor="text1"/>
        </w:rPr>
        <w:t>19,250</w:t>
      </w:r>
      <w:r w:rsidR="006D14A3" w:rsidRPr="00B56FD7">
        <w:rPr>
          <w:color w:val="000000" w:themeColor="text1"/>
        </w:rPr>
        <w:t xml:space="preserve"> controls for </w:t>
      </w:r>
      <w:r w:rsidR="008A05D9" w:rsidRPr="00B56FD7">
        <w:rPr>
          <w:color w:val="000000" w:themeColor="text1"/>
        </w:rPr>
        <w:t>10</w:t>
      </w:r>
      <w:r w:rsidR="006D14A3" w:rsidRPr="00B56FD7">
        <w:rPr>
          <w:color w:val="000000" w:themeColor="text1"/>
        </w:rPr>
        <w:t>-year average exposure.</w:t>
      </w:r>
      <w:r w:rsidR="00546AB1" w:rsidRPr="00B56FD7">
        <w:rPr>
          <w:color w:val="000000" w:themeColor="text1"/>
        </w:rPr>
        <w:t xml:space="preserve"> </w:t>
      </w:r>
      <w:r w:rsidR="00546AB1" w:rsidRPr="00B56FD7">
        <w:rPr>
          <w:bCs/>
          <w:color w:val="000000" w:themeColor="text1"/>
        </w:rPr>
        <w:t>Descriptive statistics of included cases and controls</w:t>
      </w:r>
      <w:r w:rsidR="00667BEB" w:rsidRPr="00B56FD7">
        <w:rPr>
          <w:bCs/>
          <w:color w:val="000000" w:themeColor="text1"/>
        </w:rPr>
        <w:t xml:space="preserve"> for 5-year average exposure</w:t>
      </w:r>
      <w:r w:rsidR="00546AB1" w:rsidRPr="00B56FD7">
        <w:rPr>
          <w:bCs/>
          <w:color w:val="000000" w:themeColor="text1"/>
        </w:rPr>
        <w:t xml:space="preserve"> can be found in Table </w:t>
      </w:r>
      <w:r w:rsidR="00476C77" w:rsidRPr="00B56FD7">
        <w:rPr>
          <w:bCs/>
          <w:color w:val="000000" w:themeColor="text1"/>
        </w:rPr>
        <w:t>1</w:t>
      </w:r>
      <w:r w:rsidR="00883256" w:rsidRPr="00B56FD7">
        <w:rPr>
          <w:bCs/>
          <w:color w:val="000000" w:themeColor="text1"/>
        </w:rPr>
        <w:t>.</w:t>
      </w:r>
      <w:r w:rsidR="00115327" w:rsidRPr="00B56FD7">
        <w:rPr>
          <w:bCs/>
          <w:color w:val="000000" w:themeColor="text1"/>
        </w:rPr>
        <w:t xml:space="preserve"> </w:t>
      </w:r>
      <w:r w:rsidR="009604F7" w:rsidRPr="00B56FD7">
        <w:rPr>
          <w:bCs/>
          <w:color w:val="000000" w:themeColor="text1"/>
        </w:rPr>
        <w:t xml:space="preserve">Descriptive statistics of controls </w:t>
      </w:r>
      <w:r w:rsidR="000715E4" w:rsidRPr="00B56FD7">
        <w:rPr>
          <w:bCs/>
          <w:color w:val="000000" w:themeColor="text1"/>
        </w:rPr>
        <w:t xml:space="preserve">for 5-year exposure by socioeconomic status, civil status, residence, and place of birth are found in eTables 1-4. </w:t>
      </w:r>
      <w:r w:rsidR="00C870C2" w:rsidRPr="00B56FD7">
        <w:rPr>
          <w:bCs/>
        </w:rPr>
        <w:t>For the main results, we present 5-year average exposure associations as a balance between representation of most recent exposure as well as long-term concentration.</w:t>
      </w:r>
      <w:r w:rsidR="00C870C2" w:rsidRPr="00B56FD7">
        <w:rPr>
          <w:bCs/>
          <w:i/>
          <w:iCs/>
        </w:rPr>
        <w:t xml:space="preserve"> </w:t>
      </w:r>
    </w:p>
    <w:p w14:paraId="52B2AE23" w14:textId="7A0EB212" w:rsidR="003221F8" w:rsidRPr="00B56FD7" w:rsidRDefault="003221F8">
      <w:pPr>
        <w:rPr>
          <w:bCs/>
          <w:color w:val="000000" w:themeColor="text1"/>
        </w:rPr>
        <w:pPrChange w:id="144" w:author="Emily DeVoto" w:date="2022-07-14T10:17:00Z">
          <w:pPr>
            <w:jc w:val="both"/>
          </w:pPr>
        </w:pPrChange>
      </w:pPr>
    </w:p>
    <w:p w14:paraId="44B2C459" w14:textId="4355AFA0" w:rsidR="008B611B" w:rsidRPr="00B56FD7" w:rsidRDefault="000326BB">
      <w:pPr>
        <w:rPr>
          <w:bCs/>
          <w:i/>
          <w:iCs/>
        </w:rPr>
        <w:pPrChange w:id="145" w:author="Emily DeVoto" w:date="2022-07-14T10:17:00Z">
          <w:pPr>
            <w:jc w:val="both"/>
          </w:pPr>
        </w:pPrChange>
      </w:pPr>
      <w:r w:rsidRPr="00B56FD7">
        <w:rPr>
          <w:bCs/>
          <w:color w:val="000000" w:themeColor="text1"/>
        </w:rPr>
        <w:t xml:space="preserve">The 5-year average traffic-related pollutant concentrations were </w:t>
      </w:r>
      <w:r w:rsidR="00F8784C" w:rsidRPr="00B56FD7">
        <w:rPr>
          <w:bCs/>
          <w:color w:val="000000" w:themeColor="text1"/>
        </w:rPr>
        <w:t>0.85 µg/m</w:t>
      </w:r>
      <w:r w:rsidR="00F8784C" w:rsidRPr="00B56FD7">
        <w:rPr>
          <w:bCs/>
          <w:color w:val="000000" w:themeColor="text1"/>
          <w:vertAlign w:val="superscript"/>
        </w:rPr>
        <w:t>3</w:t>
      </w:r>
      <w:r w:rsidR="00F8784C" w:rsidRPr="00B56FD7">
        <w:rPr>
          <w:bCs/>
          <w:color w:val="000000" w:themeColor="text1"/>
        </w:rPr>
        <w:t xml:space="preserve"> for EC (SD=0.42 µg/m</w:t>
      </w:r>
      <w:r w:rsidR="00F8784C" w:rsidRPr="00B56FD7">
        <w:rPr>
          <w:bCs/>
          <w:color w:val="000000" w:themeColor="text1"/>
          <w:vertAlign w:val="superscript"/>
        </w:rPr>
        <w:t>3</w:t>
      </w:r>
      <w:r w:rsidR="00F8784C" w:rsidRPr="00B56FD7">
        <w:rPr>
          <w:bCs/>
          <w:color w:val="000000" w:themeColor="text1"/>
        </w:rPr>
        <w:t xml:space="preserve">), </w:t>
      </w:r>
      <w:r w:rsidR="00B30ABB" w:rsidRPr="00B56FD7">
        <w:rPr>
          <w:bCs/>
          <w:color w:val="000000" w:themeColor="text1"/>
        </w:rPr>
        <w:t>27 µg/m</w:t>
      </w:r>
      <w:r w:rsidR="00B30ABB" w:rsidRPr="00B56FD7">
        <w:rPr>
          <w:bCs/>
          <w:color w:val="000000" w:themeColor="text1"/>
          <w:vertAlign w:val="superscript"/>
        </w:rPr>
        <w:t>3</w:t>
      </w:r>
      <w:r w:rsidR="00B30ABB" w:rsidRPr="00B56FD7">
        <w:rPr>
          <w:bCs/>
          <w:color w:val="000000" w:themeColor="text1"/>
        </w:rPr>
        <w:t xml:space="preserve"> for NO</w:t>
      </w:r>
      <w:r w:rsidR="00B30ABB" w:rsidRPr="00B56FD7">
        <w:rPr>
          <w:bCs/>
          <w:color w:val="000000" w:themeColor="text1"/>
          <w:vertAlign w:val="subscript"/>
        </w:rPr>
        <w:t>x</w:t>
      </w:r>
      <w:r w:rsidR="00B30ABB" w:rsidRPr="00B56FD7">
        <w:rPr>
          <w:bCs/>
          <w:color w:val="000000" w:themeColor="text1"/>
        </w:rPr>
        <w:t xml:space="preserve"> (SD=</w:t>
      </w:r>
      <w:r w:rsidR="003B7C22" w:rsidRPr="00B56FD7">
        <w:rPr>
          <w:bCs/>
          <w:color w:val="000000" w:themeColor="text1"/>
        </w:rPr>
        <w:t>20 µg/m</w:t>
      </w:r>
      <w:r w:rsidR="003B7C22" w:rsidRPr="00B56FD7">
        <w:rPr>
          <w:bCs/>
          <w:color w:val="000000" w:themeColor="text1"/>
          <w:vertAlign w:val="superscript"/>
        </w:rPr>
        <w:t>3</w:t>
      </w:r>
      <w:r w:rsidR="00B30ABB" w:rsidRPr="00B56FD7">
        <w:rPr>
          <w:bCs/>
          <w:color w:val="000000" w:themeColor="text1"/>
        </w:rPr>
        <w:t xml:space="preserve">), </w:t>
      </w:r>
      <w:r w:rsidR="00F8784C" w:rsidRPr="00B56FD7">
        <w:rPr>
          <w:bCs/>
          <w:color w:val="000000" w:themeColor="text1"/>
        </w:rPr>
        <w:t xml:space="preserve">and </w:t>
      </w:r>
      <w:r w:rsidR="001B4B83" w:rsidRPr="00B56FD7">
        <w:rPr>
          <w:bCs/>
          <w:color w:val="000000" w:themeColor="text1"/>
        </w:rPr>
        <w:t>238 µg/m</w:t>
      </w:r>
      <w:r w:rsidR="001B4B83" w:rsidRPr="00B56FD7">
        <w:rPr>
          <w:bCs/>
          <w:color w:val="000000" w:themeColor="text1"/>
          <w:vertAlign w:val="superscript"/>
        </w:rPr>
        <w:t>3</w:t>
      </w:r>
      <w:r w:rsidR="0040739C" w:rsidRPr="00B56FD7">
        <w:rPr>
          <w:bCs/>
          <w:color w:val="000000" w:themeColor="text1"/>
          <w:vertAlign w:val="superscript"/>
        </w:rPr>
        <w:t xml:space="preserve"> </w:t>
      </w:r>
      <w:r w:rsidR="0040739C" w:rsidRPr="00B56FD7">
        <w:rPr>
          <w:bCs/>
          <w:color w:val="000000" w:themeColor="text1"/>
        </w:rPr>
        <w:t>for CO (</w:t>
      </w:r>
      <w:r w:rsidR="00D522C5" w:rsidRPr="00B56FD7">
        <w:rPr>
          <w:bCs/>
          <w:color w:val="000000" w:themeColor="text1"/>
        </w:rPr>
        <w:t>SD=106 µg/m</w:t>
      </w:r>
      <w:r w:rsidR="00D522C5" w:rsidRPr="00B56FD7">
        <w:rPr>
          <w:bCs/>
          <w:color w:val="000000" w:themeColor="text1"/>
          <w:vertAlign w:val="superscript"/>
        </w:rPr>
        <w:t>3</w:t>
      </w:r>
      <w:r w:rsidR="00D522C5" w:rsidRPr="00B56FD7">
        <w:rPr>
          <w:bCs/>
          <w:color w:val="000000" w:themeColor="text1"/>
        </w:rPr>
        <w:t>)</w:t>
      </w:r>
      <w:r w:rsidR="0040739C" w:rsidRPr="00B56FD7">
        <w:rPr>
          <w:bCs/>
          <w:color w:val="000000" w:themeColor="text1"/>
        </w:rPr>
        <w:t xml:space="preserve"> </w:t>
      </w:r>
      <w:r w:rsidR="00B97C2B" w:rsidRPr="00B56FD7">
        <w:rPr>
          <w:bCs/>
          <w:color w:val="000000" w:themeColor="text1"/>
        </w:rPr>
        <w:t>(Table 2)</w:t>
      </w:r>
      <w:r w:rsidR="005E1CF7" w:rsidRPr="00B56FD7">
        <w:rPr>
          <w:bCs/>
          <w:color w:val="000000" w:themeColor="text1"/>
        </w:rPr>
        <w:t>.</w:t>
      </w:r>
      <w:r w:rsidR="00EA503F" w:rsidRPr="00B56FD7">
        <w:rPr>
          <w:bCs/>
          <w:color w:val="000000" w:themeColor="text1"/>
        </w:rPr>
        <w:t xml:space="preserve"> </w:t>
      </w:r>
      <w:r w:rsidR="002B3534" w:rsidRPr="00B56FD7">
        <w:rPr>
          <w:bCs/>
          <w:color w:val="000000" w:themeColor="text1"/>
        </w:rPr>
        <w:t xml:space="preserve">Figure 1 shows </w:t>
      </w:r>
      <w:r w:rsidR="00AE1247" w:rsidRPr="00B56FD7">
        <w:rPr>
          <w:bCs/>
          <w:color w:val="000000" w:themeColor="text1"/>
        </w:rPr>
        <w:t>Spearman correlation</w:t>
      </w:r>
      <w:r w:rsidR="002B3534" w:rsidRPr="00B56FD7">
        <w:rPr>
          <w:bCs/>
          <w:color w:val="000000" w:themeColor="text1"/>
        </w:rPr>
        <w:t>s</w:t>
      </w:r>
      <w:r w:rsidR="00AE1247" w:rsidRPr="00B56FD7">
        <w:rPr>
          <w:bCs/>
          <w:color w:val="000000" w:themeColor="text1"/>
        </w:rPr>
        <w:t xml:space="preserve"> between pollutants for </w:t>
      </w:r>
      <w:r w:rsidR="00CC1C3C" w:rsidRPr="00B56FD7">
        <w:rPr>
          <w:bCs/>
          <w:color w:val="000000" w:themeColor="text1"/>
        </w:rPr>
        <w:t xml:space="preserve">1-, </w:t>
      </w:r>
      <w:r w:rsidR="00AE1247" w:rsidRPr="00B56FD7">
        <w:rPr>
          <w:bCs/>
          <w:color w:val="000000" w:themeColor="text1"/>
        </w:rPr>
        <w:t>5-</w:t>
      </w:r>
      <w:r w:rsidR="00CC1C3C" w:rsidRPr="00B56FD7">
        <w:rPr>
          <w:bCs/>
          <w:color w:val="000000" w:themeColor="text1"/>
        </w:rPr>
        <w:t>, and 10-</w:t>
      </w:r>
      <w:r w:rsidR="00AE1247" w:rsidRPr="00B56FD7">
        <w:rPr>
          <w:bCs/>
          <w:color w:val="000000" w:themeColor="text1"/>
        </w:rPr>
        <w:t>year average exposure</w:t>
      </w:r>
      <w:r w:rsidR="002B3534" w:rsidRPr="00B56FD7">
        <w:rPr>
          <w:bCs/>
          <w:color w:val="000000" w:themeColor="text1"/>
        </w:rPr>
        <w:t>s</w:t>
      </w:r>
      <w:r w:rsidR="009E2E08" w:rsidRPr="00B56FD7">
        <w:rPr>
          <w:bCs/>
          <w:color w:val="000000" w:themeColor="text1"/>
        </w:rPr>
        <w:t xml:space="preserve">. </w:t>
      </w:r>
      <w:r w:rsidR="00352280" w:rsidRPr="00B56FD7">
        <w:rPr>
          <w:bCs/>
          <w:color w:val="000000" w:themeColor="text1"/>
        </w:rPr>
        <w:t>T</w:t>
      </w:r>
      <w:r w:rsidR="009E2E08" w:rsidRPr="00B56FD7">
        <w:rPr>
          <w:bCs/>
          <w:color w:val="000000" w:themeColor="text1"/>
        </w:rPr>
        <w:t>raffic-related pollutants (</w:t>
      </w:r>
      <w:r w:rsidR="00F14D98" w:rsidRPr="00B56FD7">
        <w:rPr>
          <w:bCs/>
          <w:color w:val="000000" w:themeColor="text1"/>
        </w:rPr>
        <w:t xml:space="preserve">EC, </w:t>
      </w:r>
      <w:r w:rsidR="000A19C6" w:rsidRPr="00B56FD7">
        <w:rPr>
          <w:bCs/>
          <w:color w:val="000000" w:themeColor="text1"/>
        </w:rPr>
        <w:t>NO</w:t>
      </w:r>
      <w:r w:rsidR="000A19C6" w:rsidRPr="00B56FD7">
        <w:rPr>
          <w:bCs/>
          <w:color w:val="000000" w:themeColor="text1"/>
          <w:vertAlign w:val="subscript"/>
        </w:rPr>
        <w:t>x</w:t>
      </w:r>
      <w:r w:rsidR="000A19C6" w:rsidRPr="00B56FD7">
        <w:rPr>
          <w:bCs/>
          <w:color w:val="000000" w:themeColor="text1"/>
        </w:rPr>
        <w:t>, CO)</w:t>
      </w:r>
      <w:r w:rsidR="001E4FDC" w:rsidRPr="00B56FD7">
        <w:rPr>
          <w:bCs/>
          <w:color w:val="000000" w:themeColor="text1"/>
        </w:rPr>
        <w:t xml:space="preserve"> </w:t>
      </w:r>
      <w:r w:rsidR="00422726" w:rsidRPr="00B56FD7">
        <w:rPr>
          <w:bCs/>
          <w:color w:val="000000" w:themeColor="text1"/>
        </w:rPr>
        <w:t>were</w:t>
      </w:r>
      <w:r w:rsidR="001E4FDC" w:rsidRPr="00B56FD7">
        <w:rPr>
          <w:bCs/>
          <w:color w:val="000000" w:themeColor="text1"/>
        </w:rPr>
        <w:t xml:space="preserve"> highly correlated in cases</w:t>
      </w:r>
      <w:r w:rsidR="00352280" w:rsidRPr="00B56FD7">
        <w:rPr>
          <w:bCs/>
          <w:color w:val="000000" w:themeColor="text1"/>
        </w:rPr>
        <w:t xml:space="preserve">, </w:t>
      </w:r>
      <w:r w:rsidR="001E4FDC" w:rsidRPr="00B56FD7">
        <w:rPr>
          <w:bCs/>
          <w:color w:val="000000" w:themeColor="text1"/>
        </w:rPr>
        <w:t>controls</w:t>
      </w:r>
      <w:r w:rsidR="004E0E5C" w:rsidRPr="00B56FD7">
        <w:rPr>
          <w:bCs/>
          <w:color w:val="000000" w:themeColor="text1"/>
        </w:rPr>
        <w:t xml:space="preserve"> and overall</w:t>
      </w:r>
      <w:r w:rsidR="001E4FDC" w:rsidRPr="00B56FD7">
        <w:rPr>
          <w:bCs/>
          <w:color w:val="000000" w:themeColor="text1"/>
        </w:rPr>
        <w:t xml:space="preserve">, </w:t>
      </w:r>
      <w:r w:rsidR="003929DB" w:rsidRPr="00B56FD7">
        <w:rPr>
          <w:bCs/>
          <w:color w:val="000000" w:themeColor="text1"/>
        </w:rPr>
        <w:t xml:space="preserve">ranging from correlations of </w:t>
      </w:r>
      <w:r w:rsidR="001E4FDC" w:rsidRPr="00B56FD7">
        <w:rPr>
          <w:bCs/>
          <w:color w:val="000000" w:themeColor="text1"/>
        </w:rPr>
        <w:t>0.</w:t>
      </w:r>
      <w:r w:rsidR="00C47767" w:rsidRPr="00B56FD7">
        <w:rPr>
          <w:bCs/>
          <w:color w:val="000000" w:themeColor="text1"/>
        </w:rPr>
        <w:t>91</w:t>
      </w:r>
      <w:r w:rsidR="00F028D1" w:rsidRPr="00B56FD7">
        <w:rPr>
          <w:bCs/>
          <w:color w:val="000000" w:themeColor="text1"/>
        </w:rPr>
        <w:t xml:space="preserve"> to </w:t>
      </w:r>
      <w:r w:rsidR="00FD346C" w:rsidRPr="00B56FD7">
        <w:rPr>
          <w:bCs/>
          <w:color w:val="000000" w:themeColor="text1"/>
        </w:rPr>
        <w:t>0.96</w:t>
      </w:r>
      <w:r w:rsidR="001E4FDC" w:rsidRPr="00B56FD7">
        <w:rPr>
          <w:bCs/>
          <w:color w:val="000000" w:themeColor="text1"/>
        </w:rPr>
        <w:t xml:space="preserve">. </w:t>
      </w:r>
      <w:r w:rsidR="001B7D3A" w:rsidRPr="00B56FD7">
        <w:rPr>
          <w:bCs/>
          <w:color w:val="000000" w:themeColor="text1"/>
        </w:rPr>
        <w:t xml:space="preserve">Otherwise, </w:t>
      </w:r>
      <w:r w:rsidR="00C60492" w:rsidRPr="00B56FD7">
        <w:rPr>
          <w:bCs/>
          <w:color w:val="000000" w:themeColor="text1"/>
        </w:rPr>
        <w:t xml:space="preserve">non-EC </w:t>
      </w:r>
      <w:r w:rsidR="00DA7D99" w:rsidRPr="00B56FD7">
        <w:rPr>
          <w:bCs/>
          <w:color w:val="000000" w:themeColor="text1"/>
        </w:rPr>
        <w:t>PM</w:t>
      </w:r>
      <w:r w:rsidR="00DA7D99" w:rsidRPr="00B56FD7">
        <w:rPr>
          <w:bCs/>
          <w:color w:val="000000" w:themeColor="text1"/>
          <w:vertAlign w:val="subscript"/>
        </w:rPr>
        <w:t>2.5</w:t>
      </w:r>
      <w:r w:rsidR="00DA7D99" w:rsidRPr="00B56FD7">
        <w:rPr>
          <w:bCs/>
          <w:color w:val="000000" w:themeColor="text1"/>
        </w:rPr>
        <w:t xml:space="preserve"> </w:t>
      </w:r>
      <w:r w:rsidR="00422726" w:rsidRPr="00B56FD7">
        <w:rPr>
          <w:bCs/>
          <w:color w:val="000000" w:themeColor="text1"/>
        </w:rPr>
        <w:t>was</w:t>
      </w:r>
      <w:r w:rsidR="00DA7D99" w:rsidRPr="00B56FD7">
        <w:rPr>
          <w:bCs/>
          <w:color w:val="000000" w:themeColor="text1"/>
        </w:rPr>
        <w:t xml:space="preserve"> </w:t>
      </w:r>
      <w:r w:rsidR="00B6792A" w:rsidRPr="00B56FD7">
        <w:rPr>
          <w:bCs/>
          <w:color w:val="000000" w:themeColor="text1"/>
        </w:rPr>
        <w:t xml:space="preserve">most highly </w:t>
      </w:r>
      <w:r w:rsidR="002C32C6" w:rsidRPr="00B56FD7">
        <w:rPr>
          <w:bCs/>
          <w:color w:val="000000" w:themeColor="text1"/>
        </w:rPr>
        <w:t xml:space="preserve">correlated </w:t>
      </w:r>
      <w:r w:rsidR="006B3FF5" w:rsidRPr="00B56FD7">
        <w:rPr>
          <w:bCs/>
          <w:color w:val="000000" w:themeColor="text1"/>
        </w:rPr>
        <w:t xml:space="preserve">with </w:t>
      </w:r>
      <w:r w:rsidR="002C32C6" w:rsidRPr="00B56FD7">
        <w:rPr>
          <w:bCs/>
          <w:color w:val="000000" w:themeColor="text1"/>
        </w:rPr>
        <w:t>CO</w:t>
      </w:r>
      <w:r w:rsidR="009D63E8" w:rsidRPr="00B56FD7">
        <w:rPr>
          <w:bCs/>
          <w:color w:val="000000" w:themeColor="text1"/>
        </w:rPr>
        <w:t xml:space="preserve">, ranging from </w:t>
      </w:r>
      <w:r w:rsidR="00111D5D" w:rsidRPr="00B56FD7">
        <w:rPr>
          <w:bCs/>
          <w:color w:val="000000" w:themeColor="text1"/>
        </w:rPr>
        <w:t>0.67 to 0.7</w:t>
      </w:r>
      <w:r w:rsidR="002C32C6" w:rsidRPr="00B56FD7">
        <w:rPr>
          <w:bCs/>
          <w:color w:val="000000" w:themeColor="text1"/>
        </w:rPr>
        <w:t xml:space="preserve">. </w:t>
      </w:r>
      <w:r w:rsidR="000938C1" w:rsidRPr="00B56FD7">
        <w:rPr>
          <w:bCs/>
          <w:color w:val="000000" w:themeColor="text1"/>
        </w:rPr>
        <w:t>O</w:t>
      </w:r>
      <w:r w:rsidR="000938C1" w:rsidRPr="00B56FD7">
        <w:rPr>
          <w:bCs/>
          <w:color w:val="000000" w:themeColor="text1"/>
          <w:vertAlign w:val="subscript"/>
        </w:rPr>
        <w:t xml:space="preserve">3 </w:t>
      </w:r>
      <w:r w:rsidR="008D3B4D" w:rsidRPr="00B56FD7">
        <w:rPr>
          <w:bCs/>
          <w:color w:val="000000" w:themeColor="text1"/>
        </w:rPr>
        <w:t>was</w:t>
      </w:r>
      <w:r w:rsidR="000938C1" w:rsidRPr="00B56FD7">
        <w:rPr>
          <w:bCs/>
          <w:color w:val="000000" w:themeColor="text1"/>
        </w:rPr>
        <w:t xml:space="preserve"> negatively</w:t>
      </w:r>
      <w:r w:rsidR="009F3C76" w:rsidRPr="00B56FD7">
        <w:rPr>
          <w:bCs/>
          <w:color w:val="000000" w:themeColor="text1"/>
        </w:rPr>
        <w:t xml:space="preserve"> </w:t>
      </w:r>
      <w:r w:rsidR="009F0373" w:rsidRPr="00B56FD7">
        <w:rPr>
          <w:bCs/>
          <w:color w:val="000000" w:themeColor="text1"/>
        </w:rPr>
        <w:t>correlated with other pollutants</w:t>
      </w:r>
      <w:r w:rsidR="00D74719" w:rsidRPr="00B56FD7">
        <w:rPr>
          <w:bCs/>
          <w:color w:val="000000" w:themeColor="text1"/>
        </w:rPr>
        <w:t xml:space="preserve">, </w:t>
      </w:r>
      <w:r w:rsidR="00A95717" w:rsidRPr="00B56FD7">
        <w:rPr>
          <w:bCs/>
          <w:color w:val="000000" w:themeColor="text1"/>
        </w:rPr>
        <w:t xml:space="preserve">ranging from </w:t>
      </w:r>
      <w:r w:rsidR="00177283" w:rsidRPr="00B56FD7">
        <w:rPr>
          <w:bCs/>
          <w:color w:val="000000" w:themeColor="text1"/>
        </w:rPr>
        <w:t>-</w:t>
      </w:r>
      <w:r w:rsidR="00A95717" w:rsidRPr="00B56FD7">
        <w:rPr>
          <w:bCs/>
          <w:color w:val="000000" w:themeColor="text1"/>
        </w:rPr>
        <w:t>0.</w:t>
      </w:r>
      <w:r w:rsidR="00177283" w:rsidRPr="00B56FD7">
        <w:rPr>
          <w:bCs/>
          <w:color w:val="000000" w:themeColor="text1"/>
        </w:rPr>
        <w:t>5</w:t>
      </w:r>
      <w:r w:rsidR="004846F6" w:rsidRPr="00B56FD7">
        <w:rPr>
          <w:bCs/>
          <w:color w:val="000000" w:themeColor="text1"/>
        </w:rPr>
        <w:t>4</w:t>
      </w:r>
      <w:r w:rsidR="00A95717" w:rsidRPr="00B56FD7">
        <w:rPr>
          <w:bCs/>
          <w:color w:val="000000" w:themeColor="text1"/>
        </w:rPr>
        <w:t xml:space="preserve"> to </w:t>
      </w:r>
      <w:r w:rsidR="00177283" w:rsidRPr="00B56FD7">
        <w:rPr>
          <w:bCs/>
          <w:color w:val="000000" w:themeColor="text1"/>
        </w:rPr>
        <w:t>-</w:t>
      </w:r>
      <w:r w:rsidR="00A95717" w:rsidRPr="00B56FD7">
        <w:rPr>
          <w:bCs/>
          <w:color w:val="000000" w:themeColor="text1"/>
        </w:rPr>
        <w:t>0.</w:t>
      </w:r>
      <w:r w:rsidR="00177283" w:rsidRPr="00B56FD7">
        <w:rPr>
          <w:bCs/>
          <w:color w:val="000000" w:themeColor="text1"/>
        </w:rPr>
        <w:t>8</w:t>
      </w:r>
      <w:r w:rsidR="004660DD" w:rsidRPr="00B56FD7">
        <w:rPr>
          <w:bCs/>
          <w:color w:val="000000" w:themeColor="text1"/>
        </w:rPr>
        <w:t>9</w:t>
      </w:r>
      <w:r w:rsidR="009F0373" w:rsidRPr="00B56FD7">
        <w:rPr>
          <w:bCs/>
          <w:color w:val="000000" w:themeColor="text1"/>
        </w:rPr>
        <w:t>.</w:t>
      </w:r>
      <w:r w:rsidR="00691449" w:rsidRPr="00B56FD7">
        <w:rPr>
          <w:bCs/>
          <w:color w:val="000000" w:themeColor="text1"/>
        </w:rPr>
        <w:t xml:space="preserve"> </w:t>
      </w:r>
      <w:r w:rsidR="0004039E" w:rsidRPr="00B56FD7">
        <w:rPr>
          <w:bCs/>
        </w:rPr>
        <w:t>Maps</w:t>
      </w:r>
      <w:r w:rsidR="008B611B" w:rsidRPr="00B56FD7">
        <w:rPr>
          <w:bCs/>
        </w:rPr>
        <w:t xml:space="preserve"> of average concentration of included pollutants (EC, NO</w:t>
      </w:r>
      <w:r w:rsidR="008B611B" w:rsidRPr="00B56FD7">
        <w:rPr>
          <w:bCs/>
          <w:vertAlign w:val="subscript"/>
        </w:rPr>
        <w:t>x</w:t>
      </w:r>
      <w:r w:rsidR="008B611B" w:rsidRPr="00B56FD7">
        <w:rPr>
          <w:bCs/>
        </w:rPr>
        <w:t>, CO, PM</w:t>
      </w:r>
      <w:r w:rsidR="008B611B" w:rsidRPr="00B56FD7">
        <w:rPr>
          <w:bCs/>
          <w:vertAlign w:val="subscript"/>
        </w:rPr>
        <w:t>2.5</w:t>
      </w:r>
      <w:r w:rsidR="008B611B" w:rsidRPr="00B56FD7">
        <w:rPr>
          <w:bCs/>
        </w:rPr>
        <w:t>, O</w:t>
      </w:r>
      <w:r w:rsidR="008B611B" w:rsidRPr="00B56FD7">
        <w:rPr>
          <w:bCs/>
          <w:vertAlign w:val="subscript"/>
        </w:rPr>
        <w:t>3</w:t>
      </w:r>
      <w:r w:rsidR="008B611B" w:rsidRPr="00B56FD7">
        <w:rPr>
          <w:bCs/>
        </w:rPr>
        <w:t xml:space="preserve">) across Denmark for a representative year (2000; middle of study period 1989-2013) </w:t>
      </w:r>
      <w:r w:rsidR="00A54246" w:rsidRPr="00B56FD7">
        <w:rPr>
          <w:bCs/>
        </w:rPr>
        <w:t>are</w:t>
      </w:r>
      <w:r w:rsidR="008B611B" w:rsidRPr="00B56FD7">
        <w:rPr>
          <w:bCs/>
        </w:rPr>
        <w:t xml:space="preserve"> also available in eFigure </w:t>
      </w:r>
      <w:r w:rsidR="002B0E9E" w:rsidRPr="00B56FD7">
        <w:rPr>
          <w:bCs/>
        </w:rPr>
        <w:t>1</w:t>
      </w:r>
      <w:r w:rsidR="008B611B" w:rsidRPr="00B56FD7">
        <w:rPr>
          <w:bCs/>
        </w:rPr>
        <w:t>.</w:t>
      </w:r>
    </w:p>
    <w:p w14:paraId="2600D4B3" w14:textId="6976A122" w:rsidR="00D04B83" w:rsidRPr="00B56FD7" w:rsidRDefault="00D04B83">
      <w:pPr>
        <w:rPr>
          <w:bCs/>
          <w:color w:val="000000" w:themeColor="text1"/>
        </w:rPr>
        <w:pPrChange w:id="146" w:author="Emily DeVoto" w:date="2022-07-14T10:17:00Z">
          <w:pPr>
            <w:jc w:val="both"/>
          </w:pPr>
        </w:pPrChange>
      </w:pPr>
    </w:p>
    <w:p w14:paraId="56552C91" w14:textId="210D41E0" w:rsidR="00B82C2B" w:rsidRPr="00B56FD7" w:rsidRDefault="00E4458D">
      <w:pPr>
        <w:rPr>
          <w:bCs/>
          <w:i/>
          <w:iCs/>
        </w:rPr>
        <w:pPrChange w:id="147" w:author="Emily DeVoto" w:date="2022-07-14T10:17:00Z">
          <w:pPr>
            <w:jc w:val="both"/>
          </w:pPr>
        </w:pPrChange>
      </w:pPr>
      <w:r w:rsidRPr="00B56FD7">
        <w:rPr>
          <w:bCs/>
        </w:rPr>
        <w:lastRenderedPageBreak/>
        <w:t xml:space="preserve">For 5-year average pollutant concentrations, we observed the largest overall </w:t>
      </w:r>
      <w:r w:rsidR="00BE6B8E" w:rsidRPr="00B56FD7">
        <w:rPr>
          <w:bCs/>
        </w:rPr>
        <w:t xml:space="preserve">increase in odds of ALS diagnosis </w:t>
      </w:r>
      <w:r w:rsidRPr="00B56FD7">
        <w:rPr>
          <w:bCs/>
        </w:rPr>
        <w:t>for the individual SD increase in EC (11.5%; 95% CrI: -1.0%, 25.6% per 0.42 µg/m</w:t>
      </w:r>
      <w:r w:rsidRPr="00B56FD7">
        <w:rPr>
          <w:bCs/>
          <w:vertAlign w:val="superscript"/>
        </w:rPr>
        <w:t>3</w:t>
      </w:r>
      <w:r w:rsidRPr="00B56FD7">
        <w:rPr>
          <w:bCs/>
        </w:rPr>
        <w:t>; 96.3% posterior probability of positive association) (Figure 2).</w:t>
      </w:r>
      <w:r w:rsidRPr="00B56FD7">
        <w:rPr>
          <w:bCs/>
          <w:i/>
          <w:iCs/>
        </w:rPr>
        <w:t xml:space="preserve"> </w:t>
      </w:r>
      <w:r w:rsidR="00C23AD8" w:rsidRPr="00B56FD7">
        <w:rPr>
          <w:bCs/>
          <w:color w:val="000000" w:themeColor="text1"/>
        </w:rPr>
        <w:t>SD increases were associated with a decrease in odds of ALS diagnosis in NO</w:t>
      </w:r>
      <w:r w:rsidR="00C23AD8" w:rsidRPr="00B56FD7">
        <w:rPr>
          <w:bCs/>
          <w:color w:val="000000" w:themeColor="text1"/>
          <w:vertAlign w:val="subscript"/>
        </w:rPr>
        <w:t>x</w:t>
      </w:r>
      <w:r w:rsidR="00C23AD8" w:rsidRPr="00B56FD7">
        <w:rPr>
          <w:bCs/>
          <w:color w:val="000000" w:themeColor="text1"/>
        </w:rPr>
        <w:t xml:space="preserve"> (-4.6%; 95% CrI: -18.1%, 8.9% per 20 µg/m</w:t>
      </w:r>
      <w:r w:rsidR="00C23AD8" w:rsidRPr="00B56FD7">
        <w:rPr>
          <w:bCs/>
          <w:color w:val="000000" w:themeColor="text1"/>
          <w:vertAlign w:val="superscript"/>
        </w:rPr>
        <w:t>3</w:t>
      </w:r>
      <w:r w:rsidR="00C23AD8" w:rsidRPr="00B56FD7">
        <w:rPr>
          <w:bCs/>
          <w:color w:val="000000" w:themeColor="text1"/>
        </w:rPr>
        <w:t>; 27.8% posterior probability of positive association) and CO (-3.2%; 95% CrI: -14.4%, 10.0% per 106 µg/m</w:t>
      </w:r>
      <w:r w:rsidR="00C23AD8" w:rsidRPr="00B56FD7">
        <w:rPr>
          <w:bCs/>
          <w:color w:val="000000" w:themeColor="text1"/>
          <w:vertAlign w:val="superscript"/>
        </w:rPr>
        <w:t>3</w:t>
      </w:r>
      <w:r w:rsidR="00C23AD8" w:rsidRPr="00B56FD7">
        <w:rPr>
          <w:bCs/>
          <w:color w:val="000000" w:themeColor="text1"/>
        </w:rPr>
        <w:t xml:space="preserve">; 26.7% posterior probability of positive association). </w:t>
      </w:r>
      <w:r w:rsidR="00C14678" w:rsidRPr="00B56FD7">
        <w:rPr>
          <w:bCs/>
          <w:color w:val="000000" w:themeColor="text1"/>
        </w:rPr>
        <w:t>Non-EC PM</w:t>
      </w:r>
      <w:r w:rsidR="00C14678" w:rsidRPr="00B56FD7">
        <w:rPr>
          <w:bCs/>
          <w:color w:val="000000" w:themeColor="text1"/>
          <w:vertAlign w:val="subscript"/>
        </w:rPr>
        <w:t xml:space="preserve">2.5 </w:t>
      </w:r>
      <w:r w:rsidR="00C14678" w:rsidRPr="00B56FD7">
        <w:rPr>
          <w:bCs/>
          <w:color w:val="000000" w:themeColor="text1"/>
        </w:rPr>
        <w:t>was not associated with ALS diagnosis (0.7%; 95% CrI: -9.2%, 12.4%</w:t>
      </w:r>
      <w:r w:rsidR="00B90B81" w:rsidRPr="00B56FD7">
        <w:rPr>
          <w:bCs/>
          <w:color w:val="000000" w:themeColor="text1"/>
        </w:rPr>
        <w:t xml:space="preserve"> per </w:t>
      </w:r>
      <w:r w:rsidR="00935256" w:rsidRPr="00B56FD7">
        <w:rPr>
          <w:bCs/>
          <w:color w:val="000000" w:themeColor="text1"/>
        </w:rPr>
        <w:t>2.37</w:t>
      </w:r>
      <w:r w:rsidR="00B90B81" w:rsidRPr="00B56FD7">
        <w:rPr>
          <w:bCs/>
          <w:color w:val="000000" w:themeColor="text1"/>
        </w:rPr>
        <w:t xml:space="preserve"> µg/m</w:t>
      </w:r>
      <w:r w:rsidR="00B90B81" w:rsidRPr="00B56FD7">
        <w:rPr>
          <w:bCs/>
          <w:color w:val="000000" w:themeColor="text1"/>
          <w:vertAlign w:val="superscript"/>
        </w:rPr>
        <w:t>3</w:t>
      </w:r>
      <w:r w:rsidR="00B90B81" w:rsidRPr="00B56FD7">
        <w:rPr>
          <w:bCs/>
          <w:color w:val="000000" w:themeColor="text1"/>
        </w:rPr>
        <w:t xml:space="preserve">; </w:t>
      </w:r>
      <w:r w:rsidR="00E545A4" w:rsidRPr="00B56FD7">
        <w:rPr>
          <w:bCs/>
          <w:color w:val="000000" w:themeColor="text1"/>
        </w:rPr>
        <w:t>54.1</w:t>
      </w:r>
      <w:r w:rsidR="00B90B81" w:rsidRPr="00B56FD7">
        <w:rPr>
          <w:bCs/>
          <w:color w:val="000000" w:themeColor="text1"/>
        </w:rPr>
        <w:t>% posterior probability of positive association</w:t>
      </w:r>
      <w:r w:rsidR="00C14678" w:rsidRPr="00B56FD7">
        <w:rPr>
          <w:bCs/>
          <w:color w:val="000000" w:themeColor="text1"/>
        </w:rPr>
        <w:t xml:space="preserve">). </w:t>
      </w:r>
      <w:del w:id="148" w:author="Emily DeVoto" w:date="2022-07-14T17:29:00Z">
        <w:r w:rsidR="00C14678" w:rsidRPr="00B56FD7" w:rsidDel="00814CBC">
          <w:rPr>
            <w:bCs/>
            <w:color w:val="000000" w:themeColor="text1"/>
          </w:rPr>
          <w:delText>1</w:delText>
        </w:r>
      </w:del>
      <w:ins w:id="149" w:author="Emily DeVoto" w:date="2022-07-14T17:29:00Z">
        <w:r w:rsidR="00814CBC" w:rsidRPr="00B56FD7">
          <w:rPr>
            <w:bCs/>
            <w:color w:val="000000" w:themeColor="text1"/>
          </w:rPr>
          <w:t>One</w:t>
        </w:r>
      </w:ins>
      <w:r w:rsidR="00C14678" w:rsidRPr="00B56FD7">
        <w:rPr>
          <w:bCs/>
          <w:color w:val="000000" w:themeColor="text1"/>
        </w:rPr>
        <w:t>-year EC average exposure was associated with an increase in odds of ALS diagnosis (15.4%; 95% CrI: 1.6%, 25.6%</w:t>
      </w:r>
      <w:r w:rsidR="00D72CCA" w:rsidRPr="00B56FD7">
        <w:rPr>
          <w:bCs/>
          <w:color w:val="000000" w:themeColor="text1"/>
        </w:rPr>
        <w:t xml:space="preserve"> per </w:t>
      </w:r>
      <w:r w:rsidR="00C60CEE" w:rsidRPr="00B56FD7">
        <w:rPr>
          <w:bCs/>
          <w:color w:val="000000" w:themeColor="text1"/>
        </w:rPr>
        <w:t>0.42</w:t>
      </w:r>
      <w:r w:rsidR="00D72CCA" w:rsidRPr="00B56FD7">
        <w:rPr>
          <w:bCs/>
          <w:color w:val="000000" w:themeColor="text1"/>
        </w:rPr>
        <w:t xml:space="preserve"> µg/m</w:t>
      </w:r>
      <w:r w:rsidR="00D72CCA" w:rsidRPr="00B56FD7">
        <w:rPr>
          <w:bCs/>
          <w:color w:val="000000" w:themeColor="text1"/>
          <w:vertAlign w:val="superscript"/>
        </w:rPr>
        <w:t>3</w:t>
      </w:r>
      <w:r w:rsidR="00D72CCA" w:rsidRPr="00B56FD7">
        <w:rPr>
          <w:bCs/>
          <w:color w:val="000000" w:themeColor="text1"/>
        </w:rPr>
        <w:t xml:space="preserve">; </w:t>
      </w:r>
      <w:r w:rsidR="00DA3FED" w:rsidRPr="00B56FD7">
        <w:rPr>
          <w:bCs/>
          <w:color w:val="000000" w:themeColor="text1"/>
        </w:rPr>
        <w:t>98.9</w:t>
      </w:r>
      <w:r w:rsidR="00D72CCA" w:rsidRPr="00B56FD7">
        <w:rPr>
          <w:bCs/>
          <w:color w:val="000000" w:themeColor="text1"/>
        </w:rPr>
        <w:t>% posterior probability of positive association</w:t>
      </w:r>
      <w:r w:rsidR="00C14678" w:rsidRPr="00B56FD7">
        <w:rPr>
          <w:bCs/>
          <w:color w:val="000000" w:themeColor="text1"/>
        </w:rPr>
        <w:t>)</w:t>
      </w:r>
      <w:r w:rsidR="00E5174F" w:rsidRPr="00B56FD7">
        <w:rPr>
          <w:bCs/>
        </w:rPr>
        <w:t>.</w:t>
      </w:r>
      <w:r w:rsidR="00E5174F" w:rsidRPr="00B56FD7">
        <w:rPr>
          <w:bCs/>
          <w:i/>
          <w:iCs/>
        </w:rPr>
        <w:t xml:space="preserve"> </w:t>
      </w:r>
      <w:r w:rsidR="00E5174F" w:rsidRPr="00B56FD7">
        <w:rPr>
          <w:bCs/>
          <w:color w:val="000000" w:themeColor="text1"/>
        </w:rPr>
        <w:t>Single-pollutant models for each traffic-related pollutant adjusting for non-EC PM</w:t>
      </w:r>
      <w:r w:rsidR="00E5174F" w:rsidRPr="00B56FD7">
        <w:rPr>
          <w:bCs/>
          <w:color w:val="000000" w:themeColor="text1"/>
          <w:vertAlign w:val="subscript"/>
        </w:rPr>
        <w:t>2.5</w:t>
      </w:r>
      <w:r w:rsidR="00E5174F" w:rsidRPr="00B56FD7">
        <w:rPr>
          <w:bCs/>
          <w:color w:val="000000" w:themeColor="text1"/>
        </w:rPr>
        <w:t xml:space="preserve"> (eFigure 1; single traffic-related pollutant models D, E and F) resulted in positive associations for each of EC, NO</w:t>
      </w:r>
      <w:r w:rsidR="00E5174F" w:rsidRPr="00B56FD7">
        <w:rPr>
          <w:bCs/>
          <w:color w:val="000000" w:themeColor="text1"/>
          <w:vertAlign w:val="subscript"/>
        </w:rPr>
        <w:t>x</w:t>
      </w:r>
      <w:r w:rsidR="00E5174F" w:rsidRPr="00B56FD7">
        <w:rPr>
          <w:bCs/>
          <w:color w:val="000000" w:themeColor="text1"/>
        </w:rPr>
        <w:t>, CO, with positive associations for non-EC PM</w:t>
      </w:r>
      <w:r w:rsidR="00E5174F" w:rsidRPr="00B56FD7">
        <w:rPr>
          <w:bCs/>
          <w:color w:val="000000" w:themeColor="text1"/>
          <w:vertAlign w:val="subscript"/>
        </w:rPr>
        <w:t xml:space="preserve">2.5 </w:t>
      </w:r>
      <w:r w:rsidR="00E5174F" w:rsidRPr="00B56FD7">
        <w:rPr>
          <w:bCs/>
          <w:color w:val="000000" w:themeColor="text1"/>
        </w:rPr>
        <w:t xml:space="preserve">in all but the model with EC. The 95% credible interval for EC in the single-pollutant model (eFigure 1; model </w:t>
      </w:r>
      <w:r w:rsidR="0088606D" w:rsidRPr="00B56FD7">
        <w:rPr>
          <w:bCs/>
          <w:color w:val="000000" w:themeColor="text1"/>
        </w:rPr>
        <w:t>F</w:t>
      </w:r>
      <w:r w:rsidR="00E5174F" w:rsidRPr="00B56FD7">
        <w:rPr>
          <w:bCs/>
          <w:color w:val="000000" w:themeColor="text1"/>
        </w:rPr>
        <w:t>) overlapped with the credible intervals of the EC term in the multi-pollutant models (</w:t>
      </w:r>
      <w:r w:rsidR="00E5174F" w:rsidRPr="00B56FD7">
        <w:t xml:space="preserve">eFigure 1; models </w:t>
      </w:r>
      <w:r w:rsidR="00002AF2" w:rsidRPr="00B56FD7">
        <w:t xml:space="preserve">A </w:t>
      </w:r>
      <w:r w:rsidR="00D95196" w:rsidRPr="00B56FD7">
        <w:t>to</w:t>
      </w:r>
      <w:r w:rsidR="00E5174F" w:rsidRPr="00B56FD7">
        <w:t xml:space="preserve"> C, G to P)</w:t>
      </w:r>
      <w:r w:rsidR="00E5174F" w:rsidRPr="00B56FD7">
        <w:rPr>
          <w:bCs/>
          <w:color w:val="000000" w:themeColor="text1"/>
        </w:rPr>
        <w:t xml:space="preserve">. </w:t>
      </w:r>
      <w:r w:rsidR="004E6136" w:rsidRPr="00B56FD7">
        <w:rPr>
          <w:bCs/>
          <w:color w:val="000000" w:themeColor="text1"/>
        </w:rPr>
        <w:t xml:space="preserve">The </w:t>
      </w:r>
      <w:r w:rsidR="00A34D4D" w:rsidRPr="00B56FD7">
        <w:rPr>
          <w:bCs/>
          <w:color w:val="000000" w:themeColor="text1"/>
        </w:rPr>
        <w:t>joint</w:t>
      </w:r>
      <w:r w:rsidR="004E6136" w:rsidRPr="00B56FD7">
        <w:rPr>
          <w:bCs/>
          <w:color w:val="000000" w:themeColor="text1"/>
        </w:rPr>
        <w:t xml:space="preserve"> </w:t>
      </w:r>
      <w:r w:rsidR="007A5737" w:rsidRPr="00B56FD7">
        <w:rPr>
          <w:bCs/>
          <w:color w:val="000000" w:themeColor="text1"/>
        </w:rPr>
        <w:t>association</w:t>
      </w:r>
      <w:r w:rsidR="004E6136" w:rsidRPr="00B56FD7">
        <w:rPr>
          <w:bCs/>
          <w:color w:val="000000" w:themeColor="text1"/>
        </w:rPr>
        <w:t xml:space="preserve"> </w:t>
      </w:r>
      <w:r w:rsidR="00CC7125" w:rsidRPr="00B56FD7">
        <w:rPr>
          <w:bCs/>
          <w:color w:val="000000" w:themeColor="text1"/>
        </w:rPr>
        <w:t xml:space="preserve">of traffic-related pollutants </w:t>
      </w:r>
      <w:r w:rsidR="007833F2" w:rsidRPr="00B56FD7">
        <w:rPr>
          <w:bCs/>
          <w:color w:val="000000" w:themeColor="text1"/>
        </w:rPr>
        <w:t>(EC, NO</w:t>
      </w:r>
      <w:r w:rsidR="007833F2" w:rsidRPr="00B56FD7">
        <w:rPr>
          <w:bCs/>
          <w:color w:val="000000" w:themeColor="text1"/>
          <w:vertAlign w:val="subscript"/>
        </w:rPr>
        <w:t>x</w:t>
      </w:r>
      <w:r w:rsidR="007833F2" w:rsidRPr="00B56FD7">
        <w:rPr>
          <w:bCs/>
          <w:color w:val="000000" w:themeColor="text1"/>
        </w:rPr>
        <w:t xml:space="preserve">, CO) </w:t>
      </w:r>
      <w:r w:rsidR="004952BD" w:rsidRPr="00B56FD7">
        <w:rPr>
          <w:bCs/>
          <w:color w:val="000000" w:themeColor="text1"/>
        </w:rPr>
        <w:t xml:space="preserve">was </w:t>
      </w:r>
      <w:r w:rsidR="006C1BDC" w:rsidRPr="00B56FD7">
        <w:rPr>
          <w:bCs/>
          <w:color w:val="000000" w:themeColor="text1"/>
        </w:rPr>
        <w:t>2.3</w:t>
      </w:r>
      <w:r w:rsidR="004952BD" w:rsidRPr="00B56FD7">
        <w:rPr>
          <w:bCs/>
          <w:color w:val="000000" w:themeColor="text1"/>
        </w:rPr>
        <w:t xml:space="preserve">% (95% CrI: </w:t>
      </w:r>
      <w:r w:rsidR="006C1BDC" w:rsidRPr="00B56FD7">
        <w:rPr>
          <w:bCs/>
          <w:color w:val="000000" w:themeColor="text1"/>
        </w:rPr>
        <w:t>-3.3</w:t>
      </w:r>
      <w:r w:rsidR="004952BD" w:rsidRPr="00B56FD7">
        <w:rPr>
          <w:bCs/>
          <w:color w:val="000000" w:themeColor="text1"/>
        </w:rPr>
        <w:t xml:space="preserve">%, </w:t>
      </w:r>
      <w:r w:rsidR="006C1BDC" w:rsidRPr="00B56FD7">
        <w:rPr>
          <w:bCs/>
          <w:color w:val="000000" w:themeColor="text1"/>
        </w:rPr>
        <w:t>7.7</w:t>
      </w:r>
      <w:r w:rsidR="004952BD" w:rsidRPr="00B56FD7">
        <w:rPr>
          <w:bCs/>
          <w:color w:val="000000" w:themeColor="text1"/>
        </w:rPr>
        <w:t xml:space="preserve">%), with an </w:t>
      </w:r>
      <w:r w:rsidR="006C1BDC" w:rsidRPr="00B56FD7">
        <w:rPr>
          <w:bCs/>
          <w:color w:val="000000" w:themeColor="text1"/>
        </w:rPr>
        <w:t>77.8</w:t>
      </w:r>
      <w:r w:rsidR="004952BD" w:rsidRPr="00B56FD7">
        <w:rPr>
          <w:bCs/>
          <w:color w:val="000000" w:themeColor="text1"/>
        </w:rPr>
        <w:t>%</w:t>
      </w:r>
      <w:r w:rsidR="006C552F" w:rsidRPr="00B56FD7">
        <w:rPr>
          <w:bCs/>
        </w:rPr>
        <w:t xml:space="preserve"> posterior probability of a positive association</w:t>
      </w:r>
      <w:r w:rsidR="005A0E54" w:rsidRPr="00B56FD7">
        <w:rPr>
          <w:bCs/>
        </w:rPr>
        <w:t xml:space="preserve">. </w:t>
      </w:r>
      <w:r w:rsidR="0040727F" w:rsidRPr="00B56FD7">
        <w:rPr>
          <w:bCs/>
        </w:rPr>
        <w:t>T</w:t>
      </w:r>
      <w:r w:rsidR="00A34D4D" w:rsidRPr="00B56FD7">
        <w:rPr>
          <w:bCs/>
        </w:rPr>
        <w:t xml:space="preserve">he </w:t>
      </w:r>
      <w:r w:rsidR="00A37D96" w:rsidRPr="00B56FD7">
        <w:rPr>
          <w:bCs/>
        </w:rPr>
        <w:t xml:space="preserve">average traffic </w:t>
      </w:r>
      <w:r w:rsidR="004D0C3E" w:rsidRPr="00B56FD7">
        <w:rPr>
          <w:bCs/>
        </w:rPr>
        <w:t>association</w:t>
      </w:r>
      <w:r w:rsidR="00A37D96" w:rsidRPr="00B56FD7">
        <w:rPr>
          <w:bCs/>
        </w:rPr>
        <w:t xml:space="preserve"> </w:t>
      </w:r>
      <w:r w:rsidR="00D056C2" w:rsidRPr="00B56FD7">
        <w:rPr>
          <w:bCs/>
          <w:color w:val="000000" w:themeColor="text1"/>
        </w:rPr>
        <w:t>was</w:t>
      </w:r>
      <w:r w:rsidR="00A41C82" w:rsidRPr="00B56FD7">
        <w:rPr>
          <w:bCs/>
          <w:color w:val="000000" w:themeColor="text1"/>
        </w:rPr>
        <w:t xml:space="preserve"> null</w:t>
      </w:r>
      <w:r w:rsidR="00D056C2" w:rsidRPr="00B56FD7">
        <w:rPr>
          <w:bCs/>
          <w:color w:val="000000" w:themeColor="text1"/>
        </w:rPr>
        <w:t xml:space="preserve"> </w:t>
      </w:r>
      <w:r w:rsidR="00A41C82" w:rsidRPr="00B56FD7">
        <w:rPr>
          <w:bCs/>
          <w:color w:val="000000" w:themeColor="text1"/>
        </w:rPr>
        <w:t>(</w:t>
      </w:r>
      <w:r w:rsidR="00ED0280" w:rsidRPr="00B56FD7">
        <w:rPr>
          <w:bCs/>
          <w:color w:val="000000" w:themeColor="text1"/>
        </w:rPr>
        <w:t>-0.1</w:t>
      </w:r>
      <w:r w:rsidR="00D056C2" w:rsidRPr="00B56FD7">
        <w:rPr>
          <w:bCs/>
          <w:color w:val="000000" w:themeColor="text1"/>
        </w:rPr>
        <w:t xml:space="preserve">%; 95% CrI: </w:t>
      </w:r>
      <w:r w:rsidR="00ED0280" w:rsidRPr="00B56FD7">
        <w:rPr>
          <w:bCs/>
          <w:color w:val="000000" w:themeColor="text1"/>
        </w:rPr>
        <w:t>-17.4</w:t>
      </w:r>
      <w:r w:rsidR="00D056C2" w:rsidRPr="00B56FD7">
        <w:rPr>
          <w:bCs/>
          <w:color w:val="000000" w:themeColor="text1"/>
        </w:rPr>
        <w:t xml:space="preserve">%, </w:t>
      </w:r>
      <w:r w:rsidR="00ED0280" w:rsidRPr="00B56FD7">
        <w:rPr>
          <w:bCs/>
          <w:color w:val="000000" w:themeColor="text1"/>
        </w:rPr>
        <w:t>20.8</w:t>
      </w:r>
      <w:r w:rsidR="00D056C2" w:rsidRPr="00B56FD7">
        <w:rPr>
          <w:bCs/>
          <w:color w:val="000000" w:themeColor="text1"/>
        </w:rPr>
        <w:t>%</w:t>
      </w:r>
      <w:r w:rsidR="0056208F" w:rsidRPr="00B56FD7">
        <w:rPr>
          <w:bCs/>
          <w:color w:val="000000" w:themeColor="text1"/>
        </w:rPr>
        <w:t>; 45.</w:t>
      </w:r>
      <w:r w:rsidR="00314648" w:rsidRPr="00B56FD7">
        <w:rPr>
          <w:bCs/>
          <w:color w:val="000000" w:themeColor="text1"/>
        </w:rPr>
        <w:t>5</w:t>
      </w:r>
      <w:r w:rsidR="0056208F" w:rsidRPr="00B56FD7">
        <w:rPr>
          <w:bCs/>
          <w:color w:val="000000" w:themeColor="text1"/>
        </w:rPr>
        <w:t>% posterior probability of positive association</w:t>
      </w:r>
      <w:r w:rsidR="00D056C2" w:rsidRPr="00B56FD7">
        <w:rPr>
          <w:bCs/>
          <w:color w:val="000000" w:themeColor="text1"/>
        </w:rPr>
        <w:t>).</w:t>
      </w:r>
      <w:r w:rsidR="00080C33" w:rsidRPr="00B56FD7">
        <w:rPr>
          <w:bCs/>
          <w:color w:val="000000" w:themeColor="text1"/>
        </w:rPr>
        <w:t xml:space="preserve"> </w:t>
      </w:r>
      <w:r w:rsidR="00813E73" w:rsidRPr="00B56FD7">
        <w:rPr>
          <w:bCs/>
        </w:rPr>
        <w:t>Compared to the 1- and 5-year results, the 10-year average exposure results were attenuated, as associations tended further to the null</w:t>
      </w:r>
      <w:r w:rsidR="00E5174F" w:rsidRPr="00B56FD7">
        <w:rPr>
          <w:bCs/>
        </w:rPr>
        <w:t xml:space="preserve">. </w:t>
      </w:r>
      <w:r w:rsidR="00090E64" w:rsidRPr="00B56FD7">
        <w:rPr>
          <w:bCs/>
          <w:color w:val="000000" w:themeColor="text1"/>
        </w:rPr>
        <w:t>Results from variations of the main model in the sensitivity analyses were robust to prior choices</w:t>
      </w:r>
      <w:r w:rsidR="00E774A5" w:rsidRPr="00B56FD7">
        <w:rPr>
          <w:bCs/>
          <w:color w:val="000000" w:themeColor="text1"/>
        </w:rPr>
        <w:t>, inclusion of O</w:t>
      </w:r>
      <w:r w:rsidR="00E774A5" w:rsidRPr="00B56FD7">
        <w:rPr>
          <w:bCs/>
          <w:color w:val="000000" w:themeColor="text1"/>
          <w:vertAlign w:val="subscript"/>
        </w:rPr>
        <w:t>3</w:t>
      </w:r>
      <w:r w:rsidR="00E774A5" w:rsidRPr="00B56FD7">
        <w:rPr>
          <w:bCs/>
          <w:color w:val="000000" w:themeColor="text1"/>
        </w:rPr>
        <w:t>,</w:t>
      </w:r>
      <w:r w:rsidR="00090E64" w:rsidRPr="00B56FD7">
        <w:rPr>
          <w:bCs/>
          <w:color w:val="000000" w:themeColor="text1"/>
        </w:rPr>
        <w:t xml:space="preserve"> </w:t>
      </w:r>
      <w:r w:rsidR="0069187E" w:rsidRPr="00B56FD7">
        <w:rPr>
          <w:bCs/>
          <w:color w:val="000000" w:themeColor="text1"/>
        </w:rPr>
        <w:t xml:space="preserve">and inclusion of parish-level SES </w:t>
      </w:r>
      <w:r w:rsidR="00090E64" w:rsidRPr="00B56FD7">
        <w:rPr>
          <w:bCs/>
          <w:color w:val="000000" w:themeColor="text1"/>
        </w:rPr>
        <w:t xml:space="preserve">(eFigure </w:t>
      </w:r>
      <w:r w:rsidR="002C3BA8" w:rsidRPr="00B56FD7">
        <w:rPr>
          <w:bCs/>
          <w:color w:val="000000" w:themeColor="text1"/>
        </w:rPr>
        <w:t>2</w:t>
      </w:r>
      <w:r w:rsidR="00952ACA" w:rsidRPr="00B56FD7">
        <w:rPr>
          <w:bCs/>
          <w:color w:val="000000" w:themeColor="text1"/>
        </w:rPr>
        <w:t>)</w:t>
      </w:r>
      <w:r w:rsidR="00090E64" w:rsidRPr="00B56FD7">
        <w:rPr>
          <w:bCs/>
          <w:color w:val="000000" w:themeColor="text1"/>
        </w:rPr>
        <w:t>.</w:t>
      </w:r>
    </w:p>
    <w:p w14:paraId="391423BD" w14:textId="77777777" w:rsidR="00AF0CB0" w:rsidRPr="00B56FD7" w:rsidRDefault="00AF0CB0">
      <w:pPr>
        <w:rPr>
          <w:b/>
        </w:rPr>
        <w:pPrChange w:id="150" w:author="Emily DeVoto" w:date="2022-07-14T10:17:00Z">
          <w:pPr>
            <w:jc w:val="both"/>
          </w:pPr>
        </w:pPrChange>
      </w:pPr>
    </w:p>
    <w:p w14:paraId="60536B33" w14:textId="2158EDFF" w:rsidR="004B5359" w:rsidRPr="00B56FD7" w:rsidRDefault="00F255A6">
      <w:pPr>
        <w:rPr>
          <w:b/>
        </w:rPr>
        <w:pPrChange w:id="151" w:author="Emily DeVoto" w:date="2022-07-14T10:17:00Z">
          <w:pPr>
            <w:jc w:val="both"/>
          </w:pPr>
        </w:pPrChange>
      </w:pPr>
      <w:r w:rsidRPr="00B56FD7">
        <w:rPr>
          <w:b/>
        </w:rPr>
        <w:t>Discussion</w:t>
      </w:r>
    </w:p>
    <w:p w14:paraId="41CC23FF" w14:textId="2C4871C3" w:rsidR="009A76D9" w:rsidRPr="00B56FD7" w:rsidRDefault="004D19C8">
      <w:pPr>
        <w:rPr>
          <w:bCs/>
        </w:rPr>
        <w:pPrChange w:id="152" w:author="Emily DeVoto" w:date="2022-07-14T10:17:00Z">
          <w:pPr>
            <w:jc w:val="both"/>
          </w:pPr>
        </w:pPrChange>
      </w:pPr>
      <w:r w:rsidRPr="00B56FD7">
        <w:rPr>
          <w:bCs/>
        </w:rPr>
        <w:lastRenderedPageBreak/>
        <w:t xml:space="preserve">In the largest </w:t>
      </w:r>
      <w:del w:id="153" w:author="Emily DeVoto" w:date="2022-07-14T10:20:00Z">
        <w:r w:rsidRPr="00B56FD7" w:rsidDel="00C7042E">
          <w:rPr>
            <w:bCs/>
          </w:rPr>
          <w:delText>case-control</w:delText>
        </w:r>
      </w:del>
      <w:ins w:id="154" w:author="Emily DeVoto" w:date="2022-07-14T10:20:00Z">
        <w:r w:rsidR="00C7042E" w:rsidRPr="00B56FD7">
          <w:rPr>
            <w:bCs/>
          </w:rPr>
          <w:t>case–control</w:t>
        </w:r>
      </w:ins>
      <w:r w:rsidRPr="00B56FD7">
        <w:rPr>
          <w:bCs/>
        </w:rPr>
        <w:t xml:space="preserve"> study of ALS and traffic-related air pollution to date</w:t>
      </w:r>
      <w:ins w:id="155" w:author="Emily DeVoto" w:date="2022-07-14T17:30:00Z">
        <w:r w:rsidR="00814CBC" w:rsidRPr="00B56FD7">
          <w:rPr>
            <w:bCs/>
          </w:rPr>
          <w:t xml:space="preserve"> (to our knowledge)</w:t>
        </w:r>
      </w:ins>
      <w:r w:rsidRPr="00B56FD7">
        <w:rPr>
          <w:bCs/>
        </w:rPr>
        <w:t xml:space="preserve">, </w:t>
      </w:r>
      <w:r w:rsidR="001F7427" w:rsidRPr="00B56FD7">
        <w:rPr>
          <w:bCs/>
        </w:rPr>
        <w:t>w</w:t>
      </w:r>
      <w:r w:rsidRPr="00B56FD7">
        <w:rPr>
          <w:bCs/>
        </w:rPr>
        <w:t>e found that EC had the largest-in-magnitude independent association with ALS diagnosis, while associations with NO</w:t>
      </w:r>
      <w:r w:rsidRPr="00B56FD7">
        <w:rPr>
          <w:bCs/>
          <w:vertAlign w:val="subscript"/>
        </w:rPr>
        <w:t>x</w:t>
      </w:r>
      <w:r w:rsidRPr="00B56FD7">
        <w:rPr>
          <w:bCs/>
        </w:rPr>
        <w:t xml:space="preserve"> and CO were negative with credible intervals overlapping the null, and smaller in magnitude.</w:t>
      </w:r>
      <w:r w:rsidR="00030F5C" w:rsidRPr="00B56FD7">
        <w:rPr>
          <w:bCs/>
        </w:rPr>
        <w:t xml:space="preserve"> </w:t>
      </w:r>
      <w:r w:rsidR="00E11197" w:rsidRPr="00B56FD7">
        <w:rPr>
          <w:bCs/>
        </w:rPr>
        <w:t>A</w:t>
      </w:r>
      <w:r w:rsidR="001F7427" w:rsidRPr="00B56FD7">
        <w:rPr>
          <w:bCs/>
        </w:rPr>
        <w:t xml:space="preserve"> joint increase in concentrations of traffic-related pollutants had a high probability of being associated with an increase in odds of ALS diagnosis. </w:t>
      </w:r>
      <w:r w:rsidR="0084383D" w:rsidRPr="00B56FD7">
        <w:rPr>
          <w:bCs/>
        </w:rPr>
        <w:t xml:space="preserve">Sensitivity analyses demonstrated that for single pollutant models, the association for EC was smaller than for our main multi-pollutant model, which took into account the </w:t>
      </w:r>
      <w:del w:id="156" w:author="Emily DeVoto" w:date="2022-07-14T11:00:00Z">
        <w:r w:rsidR="0084383D" w:rsidRPr="00B56FD7" w:rsidDel="00E8297A">
          <w:rPr>
            <w:bCs/>
          </w:rPr>
          <w:delText>variance-covariance</w:delText>
        </w:r>
      </w:del>
      <w:ins w:id="157" w:author="Emily DeVoto" w:date="2022-07-14T11:00:00Z">
        <w:r w:rsidR="00E8297A" w:rsidRPr="00B56FD7">
          <w:rPr>
            <w:bCs/>
          </w:rPr>
          <w:t>variance–covariance</w:t>
        </w:r>
      </w:ins>
      <w:r w:rsidR="0084383D" w:rsidRPr="00B56FD7">
        <w:rPr>
          <w:bCs/>
        </w:rPr>
        <w:t xml:space="preserve"> structure of traffic-related pollutants. </w:t>
      </w:r>
      <w:r w:rsidR="00843C80" w:rsidRPr="00B56FD7">
        <w:t xml:space="preserve">Overall conclusions for the association between EC and ALS diagnosis </w:t>
      </w:r>
      <w:r w:rsidR="00F93FD6" w:rsidRPr="00B56FD7">
        <w:t>were</w:t>
      </w:r>
      <w:r w:rsidR="00843C80" w:rsidRPr="00B56FD7">
        <w:t xml:space="preserve"> similar from the single- or multi-pollutant models. The inconsistent associations for </w:t>
      </w:r>
      <w:r w:rsidR="00824EA2" w:rsidRPr="00B56FD7">
        <w:t>NO</w:t>
      </w:r>
      <w:r w:rsidR="00824EA2" w:rsidRPr="00B56FD7">
        <w:rPr>
          <w:vertAlign w:val="subscript"/>
        </w:rPr>
        <w:t>x</w:t>
      </w:r>
      <w:r w:rsidR="00824EA2" w:rsidRPr="00B56FD7">
        <w:t xml:space="preserve"> </w:t>
      </w:r>
      <w:r w:rsidR="00843C80" w:rsidRPr="00B56FD7">
        <w:t xml:space="preserve">and CO in the multi- and single-pollutant models </w:t>
      </w:r>
      <w:r w:rsidR="008D254C" w:rsidRPr="00B56FD7">
        <w:t xml:space="preserve">and the consistency of the EC association </w:t>
      </w:r>
      <w:r w:rsidR="00843C80" w:rsidRPr="00B56FD7">
        <w:t xml:space="preserve">suggest that </w:t>
      </w:r>
      <w:r w:rsidR="00024093" w:rsidRPr="00B56FD7">
        <w:t>EC</w:t>
      </w:r>
      <w:r w:rsidR="00843C80" w:rsidRPr="00B56FD7">
        <w:t xml:space="preserve"> </w:t>
      </w:r>
      <w:r w:rsidR="004204D3" w:rsidRPr="00B56FD7">
        <w:t xml:space="preserve">concentrations </w:t>
      </w:r>
      <w:r w:rsidR="00843C80" w:rsidRPr="00B56FD7">
        <w:t xml:space="preserve">may have </w:t>
      </w:r>
      <w:r w:rsidR="00024093" w:rsidRPr="00B56FD7">
        <w:t>been more relevant</w:t>
      </w:r>
      <w:r w:rsidR="004204D3" w:rsidRPr="00B56FD7">
        <w:t xml:space="preserve"> than NO</w:t>
      </w:r>
      <w:r w:rsidR="004204D3" w:rsidRPr="00B56FD7">
        <w:rPr>
          <w:vertAlign w:val="subscript"/>
        </w:rPr>
        <w:t>x</w:t>
      </w:r>
      <w:r w:rsidR="004204D3" w:rsidRPr="00B56FD7">
        <w:t xml:space="preserve"> and CO</w:t>
      </w:r>
      <w:r w:rsidR="00024093" w:rsidRPr="00B56FD7">
        <w:t xml:space="preserve"> for</w:t>
      </w:r>
      <w:r w:rsidR="00843C80" w:rsidRPr="00B56FD7">
        <w:t xml:space="preserve"> ALS diagnosis</w:t>
      </w:r>
      <w:r w:rsidR="004B415A" w:rsidRPr="00B56FD7">
        <w:t xml:space="preserve">, </w:t>
      </w:r>
      <w:r w:rsidR="00843C80" w:rsidRPr="00B56FD7">
        <w:t xml:space="preserve">though further </w:t>
      </w:r>
      <w:r w:rsidR="001759E5" w:rsidRPr="00B56FD7">
        <w:t>study</w:t>
      </w:r>
      <w:r w:rsidR="00843C80" w:rsidRPr="00B56FD7">
        <w:t xml:space="preserve"> is required.</w:t>
      </w:r>
      <w:r w:rsidR="00843C80" w:rsidRPr="00B56FD7">
        <w:rPr>
          <w:i/>
          <w:iCs/>
        </w:rPr>
        <w:t xml:space="preserve"> </w:t>
      </w:r>
      <w:r w:rsidR="003373E8" w:rsidRPr="00B56FD7">
        <w:rPr>
          <w:bCs/>
          <w:color w:val="000000" w:themeColor="text1"/>
        </w:rPr>
        <w:t>O</w:t>
      </w:r>
      <w:r w:rsidR="00FC4EDF" w:rsidRPr="00B56FD7">
        <w:rPr>
          <w:bCs/>
          <w:color w:val="000000" w:themeColor="text1"/>
        </w:rPr>
        <w:t xml:space="preserve">ur results indicate </w:t>
      </w:r>
      <w:r w:rsidR="00B8043A" w:rsidRPr="00B56FD7">
        <w:rPr>
          <w:bCs/>
          <w:color w:val="000000" w:themeColor="text1"/>
        </w:rPr>
        <w:t>that</w:t>
      </w:r>
      <w:r w:rsidR="00FC4EDF" w:rsidRPr="00B56FD7">
        <w:rPr>
          <w:bCs/>
          <w:color w:val="000000" w:themeColor="text1"/>
        </w:rPr>
        <w:t xml:space="preserve"> </w:t>
      </w:r>
      <w:r w:rsidR="009406F2" w:rsidRPr="00B56FD7">
        <w:rPr>
          <w:bCs/>
          <w:color w:val="000000" w:themeColor="text1"/>
        </w:rPr>
        <w:t>traffic-related pollutants</w:t>
      </w:r>
      <w:r w:rsidR="003373E8" w:rsidRPr="00B56FD7">
        <w:rPr>
          <w:bCs/>
          <w:color w:val="000000" w:themeColor="text1"/>
        </w:rPr>
        <w:t>, hazardous in many ways,</w:t>
      </w:r>
      <w:r w:rsidR="003373E8" w:rsidRPr="00B56FD7">
        <w:rPr>
          <w:bCs/>
          <w:color w:val="000000" w:themeColor="text1"/>
        </w:rPr>
        <w:fldChar w:fldCharType="begin"/>
      </w:r>
      <w:r w:rsidR="000258C3" w:rsidRPr="00B56FD7">
        <w:rPr>
          <w:bCs/>
          <w:color w:val="000000" w:themeColor="text1"/>
        </w:rPr>
        <w:instrText xml:space="preserve"> ADDIN ZOTERO_ITEM CSL_CITATION {"citationID":"l76zGJCq","properties":{"formattedCitation":"\\super 9\\uc0\\u8211{}21,41\\uc0\\u8211{}43\\nosupersub{}","plainCitation":"9–21,41–43","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3373E8" w:rsidRPr="00B56FD7">
        <w:rPr>
          <w:bCs/>
          <w:color w:val="000000" w:themeColor="text1"/>
        </w:rPr>
        <w:fldChar w:fldCharType="separate"/>
      </w:r>
      <w:r w:rsidR="000258C3" w:rsidRPr="00B56FD7">
        <w:rPr>
          <w:color w:val="000000"/>
          <w:vertAlign w:val="superscript"/>
        </w:rPr>
        <w:t>9–21,41–43</w:t>
      </w:r>
      <w:r w:rsidR="003373E8" w:rsidRPr="00B56FD7">
        <w:rPr>
          <w:bCs/>
          <w:color w:val="000000" w:themeColor="text1"/>
        </w:rPr>
        <w:fldChar w:fldCharType="end"/>
      </w:r>
      <w:r w:rsidR="00FC4EDF" w:rsidRPr="00B56FD7">
        <w:rPr>
          <w:bCs/>
          <w:color w:val="000000" w:themeColor="text1"/>
        </w:rPr>
        <w:t xml:space="preserve"> may </w:t>
      </w:r>
      <w:r w:rsidR="00606907" w:rsidRPr="00B56FD7">
        <w:rPr>
          <w:bCs/>
          <w:color w:val="000000" w:themeColor="text1"/>
        </w:rPr>
        <w:t xml:space="preserve">also </w:t>
      </w:r>
      <w:r w:rsidR="00FC4EDF" w:rsidRPr="00B56FD7">
        <w:rPr>
          <w:bCs/>
          <w:color w:val="000000" w:themeColor="text1"/>
        </w:rPr>
        <w:t>be associated with ALS diagnosis</w:t>
      </w:r>
      <w:r w:rsidR="00E84084" w:rsidRPr="00B56FD7">
        <w:rPr>
          <w:bCs/>
          <w:color w:val="000000" w:themeColor="text1"/>
        </w:rPr>
        <w:t>.</w:t>
      </w:r>
      <w:r w:rsidR="009826D8" w:rsidRPr="00B56FD7">
        <w:rPr>
          <w:bCs/>
          <w:color w:val="000000" w:themeColor="text1"/>
        </w:rPr>
        <w:t xml:space="preserve"> </w:t>
      </w:r>
      <w:r w:rsidR="0075355D" w:rsidRPr="00B56FD7">
        <w:rPr>
          <w:bCs/>
          <w:color w:val="000000" w:themeColor="text1"/>
        </w:rPr>
        <w:t xml:space="preserve">Our finding—that </w:t>
      </w:r>
      <w:r w:rsidR="00711047" w:rsidRPr="00B56FD7">
        <w:rPr>
          <w:bCs/>
          <w:color w:val="000000" w:themeColor="text1"/>
        </w:rPr>
        <w:t>increases in</w:t>
      </w:r>
      <w:r w:rsidR="00140DDE" w:rsidRPr="00B56FD7">
        <w:rPr>
          <w:bCs/>
          <w:color w:val="000000" w:themeColor="text1"/>
        </w:rPr>
        <w:t xml:space="preserve"> </w:t>
      </w:r>
      <w:r w:rsidR="00CD7BC8" w:rsidRPr="00B56FD7">
        <w:rPr>
          <w:bCs/>
          <w:color w:val="000000" w:themeColor="text1"/>
        </w:rPr>
        <w:t>EC</w:t>
      </w:r>
      <w:del w:id="158" w:author="Emily DeVoto" w:date="2022-07-14T17:31:00Z">
        <w:r w:rsidR="00A13231" w:rsidRPr="00B56FD7" w:rsidDel="00814CBC">
          <w:rPr>
            <w:bCs/>
            <w:color w:val="000000" w:themeColor="text1"/>
          </w:rPr>
          <w:delText>,</w:delText>
        </w:r>
      </w:del>
      <w:r w:rsidR="00A13231" w:rsidRPr="00B56FD7">
        <w:rPr>
          <w:bCs/>
          <w:color w:val="000000" w:themeColor="text1"/>
        </w:rPr>
        <w:t xml:space="preserve"> </w:t>
      </w:r>
      <w:r w:rsidR="000C7700" w:rsidRPr="00B56FD7">
        <w:rPr>
          <w:bCs/>
          <w:color w:val="000000" w:themeColor="text1"/>
        </w:rPr>
        <w:t xml:space="preserve">are </w:t>
      </w:r>
      <w:r w:rsidR="00B173B8" w:rsidRPr="00B56FD7">
        <w:rPr>
          <w:bCs/>
          <w:color w:val="000000" w:themeColor="text1"/>
        </w:rPr>
        <w:t xml:space="preserve">potentially positively </w:t>
      </w:r>
      <w:r w:rsidR="00404237" w:rsidRPr="00B56FD7">
        <w:rPr>
          <w:bCs/>
          <w:color w:val="000000" w:themeColor="text1"/>
        </w:rPr>
        <w:t xml:space="preserve">associated with ALS </w:t>
      </w:r>
      <w:r w:rsidR="0075355D" w:rsidRPr="00B56FD7">
        <w:rPr>
          <w:bCs/>
          <w:color w:val="000000" w:themeColor="text1"/>
        </w:rPr>
        <w:t>diagnosis—i</w:t>
      </w:r>
      <w:r w:rsidR="00404237" w:rsidRPr="00B56FD7">
        <w:rPr>
          <w:bCs/>
          <w:color w:val="000000" w:themeColor="text1"/>
        </w:rPr>
        <w:t>s plausible.</w:t>
      </w:r>
      <w:r w:rsidR="00B173B8" w:rsidRPr="00B56FD7">
        <w:rPr>
          <w:bCs/>
          <w:color w:val="000000" w:themeColor="text1"/>
        </w:rPr>
        <w:t xml:space="preserve"> </w:t>
      </w:r>
      <w:r w:rsidR="0022516D" w:rsidRPr="00B56FD7">
        <w:rPr>
          <w:bCs/>
          <w:color w:val="000000" w:themeColor="text1"/>
        </w:rPr>
        <w:t xml:space="preserve">A </w:t>
      </w:r>
      <w:del w:id="159" w:author="Emily DeVoto" w:date="2022-07-14T10:20:00Z">
        <w:r w:rsidR="00336BBA" w:rsidRPr="00B56FD7" w:rsidDel="00C7042E">
          <w:rPr>
            <w:bCs/>
            <w:color w:val="000000" w:themeColor="text1"/>
          </w:rPr>
          <w:delText>case-control</w:delText>
        </w:r>
      </w:del>
      <w:ins w:id="160" w:author="Emily DeVoto" w:date="2022-07-14T10:20:00Z">
        <w:r w:rsidR="00C7042E" w:rsidRPr="00B56FD7">
          <w:rPr>
            <w:bCs/>
            <w:color w:val="000000" w:themeColor="text1"/>
          </w:rPr>
          <w:t>case–control</w:t>
        </w:r>
      </w:ins>
      <w:r w:rsidR="00336BBA" w:rsidRPr="00B56FD7">
        <w:rPr>
          <w:bCs/>
          <w:color w:val="000000" w:themeColor="text1"/>
        </w:rPr>
        <w:t xml:space="preserve"> </w:t>
      </w:r>
      <w:r w:rsidR="0022516D" w:rsidRPr="00B56FD7">
        <w:rPr>
          <w:bCs/>
          <w:color w:val="000000" w:themeColor="text1"/>
        </w:rPr>
        <w:t>study</w:t>
      </w:r>
      <w:r w:rsidR="00454203" w:rsidRPr="00B56FD7">
        <w:rPr>
          <w:bCs/>
          <w:color w:val="000000" w:themeColor="text1"/>
        </w:rPr>
        <w:t xml:space="preserve"> in </w:t>
      </w:r>
      <w:r w:rsidR="00A23BD3" w:rsidRPr="00B56FD7">
        <w:rPr>
          <w:bCs/>
          <w:color w:val="000000" w:themeColor="text1"/>
        </w:rPr>
        <w:t>the Netherland</w:t>
      </w:r>
      <w:r w:rsidR="003E6519" w:rsidRPr="00B56FD7">
        <w:rPr>
          <w:bCs/>
          <w:color w:val="000000" w:themeColor="text1"/>
        </w:rPr>
        <w:t>s</w:t>
      </w:r>
      <w:r w:rsidR="000245AC" w:rsidRPr="00B56FD7">
        <w:rPr>
          <w:bCs/>
          <w:color w:val="000000" w:themeColor="text1"/>
        </w:rPr>
        <w:t xml:space="preserve"> </w:t>
      </w:r>
      <w:r w:rsidR="007318C7" w:rsidRPr="00B56FD7">
        <w:rPr>
          <w:bCs/>
          <w:color w:val="000000" w:themeColor="text1"/>
        </w:rPr>
        <w:t xml:space="preserve">from 2021 </w:t>
      </w:r>
      <w:r w:rsidR="000245AC" w:rsidRPr="00B56FD7">
        <w:rPr>
          <w:bCs/>
          <w:color w:val="000000" w:themeColor="text1"/>
        </w:rPr>
        <w:t>reported</w:t>
      </w:r>
      <w:r w:rsidR="00A23BD3" w:rsidRPr="00B56FD7">
        <w:rPr>
          <w:bCs/>
          <w:color w:val="000000" w:themeColor="text1"/>
        </w:rPr>
        <w:t xml:space="preserve"> that </w:t>
      </w:r>
      <w:r w:rsidR="00A00C0F" w:rsidRPr="00B56FD7">
        <w:rPr>
          <w:bCs/>
          <w:color w:val="000000" w:themeColor="text1"/>
        </w:rPr>
        <w:t xml:space="preserve">ultrafine </w:t>
      </w:r>
      <w:r w:rsidR="00296A24" w:rsidRPr="00B56FD7">
        <w:rPr>
          <w:bCs/>
          <w:color w:val="000000" w:themeColor="text1"/>
        </w:rPr>
        <w:t xml:space="preserve">particles, another traffic emissions-related surrogate, </w:t>
      </w:r>
      <w:r w:rsidR="00A00C0F" w:rsidRPr="00B56FD7">
        <w:rPr>
          <w:bCs/>
          <w:color w:val="000000" w:themeColor="text1"/>
        </w:rPr>
        <w:t>were associated with</w:t>
      </w:r>
      <w:r w:rsidR="00A23BD3" w:rsidRPr="00B56FD7">
        <w:rPr>
          <w:bCs/>
          <w:color w:val="000000" w:themeColor="text1"/>
        </w:rPr>
        <w:t xml:space="preserve"> </w:t>
      </w:r>
      <w:r w:rsidR="00F94F5C" w:rsidRPr="00B56FD7">
        <w:rPr>
          <w:bCs/>
          <w:color w:val="000000" w:themeColor="text1"/>
        </w:rPr>
        <w:t>ALS diagnosis</w:t>
      </w:r>
      <w:r w:rsidR="006B7543" w:rsidRPr="00B56FD7">
        <w:rPr>
          <w:bCs/>
          <w:color w:val="000000" w:themeColor="text1"/>
        </w:rPr>
        <w:t>,</w:t>
      </w:r>
      <w:r w:rsidR="006078C8" w:rsidRPr="00B56FD7">
        <w:rPr>
          <w:bCs/>
          <w:color w:val="000000" w:themeColor="text1"/>
        </w:rPr>
        <w:fldChar w:fldCharType="begin"/>
      </w:r>
      <w:r w:rsidR="004B132D" w:rsidRPr="00B56FD7">
        <w:rPr>
          <w:bCs/>
          <w:color w:val="000000" w:themeColor="text1"/>
        </w:rPr>
        <w:instrText xml:space="preserve"> ADDIN ZOTERO_ITEM CSL_CITATION {"citationID":"d9uPjybD","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sidRPr="00B56FD7">
        <w:rPr>
          <w:bCs/>
          <w:color w:val="000000" w:themeColor="text1"/>
        </w:rPr>
        <w:fldChar w:fldCharType="separate"/>
      </w:r>
      <w:r w:rsidR="00E52BA5" w:rsidRPr="00B56FD7">
        <w:rPr>
          <w:color w:val="000000"/>
          <w:vertAlign w:val="superscript"/>
        </w:rPr>
        <w:t>38</w:t>
      </w:r>
      <w:r w:rsidR="006078C8" w:rsidRPr="00B56FD7">
        <w:rPr>
          <w:bCs/>
          <w:color w:val="000000" w:themeColor="text1"/>
        </w:rPr>
        <w:fldChar w:fldCharType="end"/>
      </w:r>
      <w:r w:rsidR="006B7543" w:rsidRPr="00B56FD7">
        <w:rPr>
          <w:bCs/>
          <w:color w:val="000000" w:themeColor="text1"/>
        </w:rPr>
        <w:t xml:space="preserve"> </w:t>
      </w:r>
      <w:r w:rsidR="0059784B" w:rsidRPr="00B56FD7">
        <w:rPr>
          <w:bCs/>
          <w:color w:val="000000" w:themeColor="text1"/>
        </w:rPr>
        <w:t>while another based</w:t>
      </w:r>
      <w:r w:rsidR="00E553B5" w:rsidRPr="00B56FD7">
        <w:rPr>
          <w:bCs/>
          <w:color w:val="000000" w:themeColor="text1"/>
        </w:rPr>
        <w:t xml:space="preserve"> in Catalonia, Spain</w:t>
      </w:r>
      <w:r w:rsidR="00C94A63" w:rsidRPr="00B56FD7">
        <w:rPr>
          <w:bCs/>
          <w:color w:val="000000" w:themeColor="text1"/>
        </w:rPr>
        <w:t xml:space="preserve"> found ALS cases clustered around key road infrastructure.</w:t>
      </w:r>
      <w:r w:rsidR="005C773E" w:rsidRPr="00B56FD7">
        <w:rPr>
          <w:bCs/>
          <w:color w:val="000000" w:themeColor="text1"/>
        </w:rPr>
        <w:fldChar w:fldCharType="begin"/>
      </w:r>
      <w:r w:rsidR="000258C3" w:rsidRPr="00B56FD7">
        <w:rPr>
          <w:bCs/>
          <w:color w:val="000000" w:themeColor="text1"/>
        </w:rPr>
        <w:instrText xml:space="preserve"> ADDIN ZOTERO_ITEM CSL_CITATION {"citationID":"8JdlJQiU","properties":{"formattedCitation":"\\super 77\\nosupersub{}","plainCitation":"77","noteIndex":0},"citationItems":[{"id":1145,"uris":["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sidRPr="00B56FD7">
        <w:rPr>
          <w:bCs/>
          <w:color w:val="000000" w:themeColor="text1"/>
        </w:rPr>
        <w:fldChar w:fldCharType="separate"/>
      </w:r>
      <w:r w:rsidR="000258C3" w:rsidRPr="00B56FD7">
        <w:rPr>
          <w:color w:val="000000"/>
          <w:vertAlign w:val="superscript"/>
        </w:rPr>
        <w:t>77</w:t>
      </w:r>
      <w:r w:rsidR="005C773E" w:rsidRPr="00B56FD7">
        <w:rPr>
          <w:bCs/>
          <w:color w:val="000000" w:themeColor="text1"/>
        </w:rPr>
        <w:fldChar w:fldCharType="end"/>
      </w:r>
      <w:r w:rsidR="009F2928" w:rsidRPr="00B56FD7">
        <w:rPr>
          <w:bCs/>
          <w:color w:val="000000" w:themeColor="text1"/>
        </w:rPr>
        <w:t xml:space="preserve"> Although we did not find an association with </w:t>
      </w:r>
      <w:r w:rsidR="005D2F94" w:rsidRPr="00B56FD7">
        <w:rPr>
          <w:bCs/>
          <w:color w:val="000000" w:themeColor="text1"/>
        </w:rPr>
        <w:t xml:space="preserve">non-EC </w:t>
      </w:r>
      <w:r w:rsidR="009F2928" w:rsidRPr="00B56FD7">
        <w:rPr>
          <w:bCs/>
          <w:color w:val="000000" w:themeColor="text1"/>
        </w:rPr>
        <w:t>PM</w:t>
      </w:r>
      <w:r w:rsidR="009F2928" w:rsidRPr="00B56FD7">
        <w:rPr>
          <w:bCs/>
          <w:color w:val="000000" w:themeColor="text1"/>
          <w:vertAlign w:val="subscript"/>
        </w:rPr>
        <w:t>2.5</w:t>
      </w:r>
      <w:r w:rsidR="009F2928" w:rsidRPr="00B56FD7">
        <w:rPr>
          <w:bCs/>
          <w:color w:val="000000" w:themeColor="text1"/>
        </w:rPr>
        <w:t xml:space="preserve"> in our study, our results are not directly comparable to those of the other studies, as our PM</w:t>
      </w:r>
      <w:r w:rsidR="009F2928" w:rsidRPr="00B56FD7">
        <w:rPr>
          <w:bCs/>
          <w:color w:val="000000" w:themeColor="text1"/>
          <w:vertAlign w:val="subscript"/>
        </w:rPr>
        <w:t>2.5</w:t>
      </w:r>
      <w:r w:rsidR="009F2928" w:rsidRPr="00B56FD7">
        <w:rPr>
          <w:bCs/>
          <w:color w:val="000000" w:themeColor="text1"/>
        </w:rPr>
        <w:t xml:space="preserve"> effect estimates capture the PM</w:t>
      </w:r>
      <w:r w:rsidR="009F2928" w:rsidRPr="00B56FD7">
        <w:rPr>
          <w:bCs/>
          <w:color w:val="000000" w:themeColor="text1"/>
          <w:vertAlign w:val="subscript"/>
        </w:rPr>
        <w:t>2.5</w:t>
      </w:r>
      <w:r w:rsidR="009F2928" w:rsidRPr="00B56FD7">
        <w:rPr>
          <w:bCs/>
          <w:color w:val="000000" w:themeColor="text1"/>
        </w:rPr>
        <w:t xml:space="preserve"> components</w:t>
      </w:r>
      <w:r w:rsidR="00AC6CDF" w:rsidRPr="00B56FD7">
        <w:rPr>
          <w:bCs/>
          <w:color w:val="000000" w:themeColor="text1"/>
        </w:rPr>
        <w:t xml:space="preserve"> </w:t>
      </w:r>
      <w:r w:rsidR="00B3549C" w:rsidRPr="00B56FD7">
        <w:rPr>
          <w:bCs/>
          <w:color w:val="000000" w:themeColor="text1"/>
        </w:rPr>
        <w:t>not accounted for by</w:t>
      </w:r>
      <w:r w:rsidR="00AC6CDF" w:rsidRPr="00B56FD7">
        <w:rPr>
          <w:bCs/>
          <w:color w:val="000000" w:themeColor="text1"/>
        </w:rPr>
        <w:t xml:space="preserve"> other pollutants in the analysis</w:t>
      </w:r>
      <w:r w:rsidR="009F2928" w:rsidRPr="00B56FD7">
        <w:rPr>
          <w:bCs/>
          <w:color w:val="000000" w:themeColor="text1"/>
        </w:rPr>
        <w:t>.</w:t>
      </w:r>
      <w:r w:rsidR="00E20752" w:rsidRPr="00B56FD7">
        <w:rPr>
          <w:bCs/>
          <w:color w:val="000000" w:themeColor="text1"/>
        </w:rPr>
        <w:t xml:space="preserve"> </w:t>
      </w:r>
      <w:r w:rsidR="000D2FD0" w:rsidRPr="00B56FD7">
        <w:rPr>
          <w:bCs/>
          <w:color w:val="000000" w:themeColor="text1"/>
        </w:rPr>
        <w:t>A</w:t>
      </w:r>
      <w:r w:rsidR="00E20752" w:rsidRPr="00B56FD7">
        <w:rPr>
          <w:bCs/>
          <w:color w:val="000000" w:themeColor="text1"/>
        </w:rPr>
        <w:t xml:space="preserve"> study examining critical windows of </w:t>
      </w:r>
      <w:r w:rsidR="005A47FE" w:rsidRPr="00B56FD7">
        <w:rPr>
          <w:bCs/>
          <w:color w:val="000000" w:themeColor="text1"/>
        </w:rPr>
        <w:t>exposure of PM</w:t>
      </w:r>
      <w:r w:rsidR="005A47FE" w:rsidRPr="00B56FD7">
        <w:rPr>
          <w:bCs/>
          <w:color w:val="000000" w:themeColor="text1"/>
          <w:vertAlign w:val="subscript"/>
        </w:rPr>
        <w:t>2.5</w:t>
      </w:r>
      <w:r w:rsidR="005A47FE" w:rsidRPr="00B56FD7">
        <w:rPr>
          <w:bCs/>
          <w:color w:val="000000" w:themeColor="text1"/>
        </w:rPr>
        <w:t xml:space="preserve"> and </w:t>
      </w:r>
      <w:r w:rsidR="00E20752" w:rsidRPr="00B56FD7">
        <w:rPr>
          <w:bCs/>
          <w:color w:val="000000" w:themeColor="text1"/>
        </w:rPr>
        <w:t xml:space="preserve">ALS </w:t>
      </w:r>
      <w:r w:rsidR="005A47FE" w:rsidRPr="00B56FD7">
        <w:rPr>
          <w:bCs/>
          <w:color w:val="000000" w:themeColor="text1"/>
        </w:rPr>
        <w:t xml:space="preserve">diagnosis </w:t>
      </w:r>
      <w:r w:rsidR="00E20752" w:rsidRPr="00B56FD7">
        <w:rPr>
          <w:bCs/>
          <w:color w:val="000000" w:themeColor="text1"/>
        </w:rPr>
        <w:t xml:space="preserve">in Denmark </w:t>
      </w:r>
      <w:r w:rsidR="000D2FD0" w:rsidRPr="00B56FD7">
        <w:rPr>
          <w:bCs/>
          <w:color w:val="000000" w:themeColor="text1"/>
        </w:rPr>
        <w:t xml:space="preserve">found that </w:t>
      </w:r>
      <w:r w:rsidR="00520C7E" w:rsidRPr="00B56FD7">
        <w:rPr>
          <w:bCs/>
          <w:color w:val="000000" w:themeColor="text1"/>
        </w:rPr>
        <w:t xml:space="preserve">concentrations </w:t>
      </w:r>
      <w:r w:rsidR="000D2FD0" w:rsidRPr="00B56FD7">
        <w:rPr>
          <w:bCs/>
          <w:color w:val="000000" w:themeColor="text1"/>
        </w:rPr>
        <w:t>1</w:t>
      </w:r>
      <w:r w:rsidR="00B458C3" w:rsidRPr="00B56FD7">
        <w:rPr>
          <w:bCs/>
          <w:color w:val="000000" w:themeColor="text1"/>
        </w:rPr>
        <w:t xml:space="preserve"> to </w:t>
      </w:r>
      <w:r w:rsidR="000D2FD0" w:rsidRPr="00B56FD7">
        <w:rPr>
          <w:bCs/>
          <w:color w:val="000000" w:themeColor="text1"/>
        </w:rPr>
        <w:t xml:space="preserve">5 years before exposure may </w:t>
      </w:r>
      <w:r w:rsidR="00520C7E" w:rsidRPr="00B56FD7">
        <w:rPr>
          <w:bCs/>
          <w:color w:val="000000" w:themeColor="text1"/>
        </w:rPr>
        <w:t xml:space="preserve">be driving </w:t>
      </w:r>
      <w:r w:rsidR="00C612BF" w:rsidRPr="00B56FD7">
        <w:rPr>
          <w:bCs/>
          <w:color w:val="000000" w:themeColor="text1"/>
        </w:rPr>
        <w:t xml:space="preserve">the association with </w:t>
      </w:r>
      <w:r w:rsidR="00520C7E" w:rsidRPr="00B56FD7">
        <w:rPr>
          <w:bCs/>
          <w:color w:val="000000" w:themeColor="text1"/>
        </w:rPr>
        <w:t>ALS onset</w:t>
      </w:r>
      <w:r w:rsidR="002C5E60" w:rsidRPr="00B56FD7">
        <w:rPr>
          <w:bCs/>
          <w:color w:val="000000" w:themeColor="text1"/>
        </w:rPr>
        <w:t>,</w:t>
      </w:r>
      <w:r w:rsidR="001D6151" w:rsidRPr="00B56FD7">
        <w:rPr>
          <w:bCs/>
          <w:color w:val="000000" w:themeColor="text1"/>
        </w:rPr>
        <w:fldChar w:fldCharType="begin"/>
      </w:r>
      <w:r w:rsidR="001D6151" w:rsidRPr="00B56FD7">
        <w:rPr>
          <w:bCs/>
          <w:color w:val="000000" w:themeColor="text1"/>
        </w:rPr>
        <w:instrText xml:space="preserve"> ADDIN ZOTERO_ITEM CSL_CITATION {"citationID":"yFhlWEj8","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1D6151" w:rsidRPr="00B56FD7">
        <w:rPr>
          <w:bCs/>
          <w:color w:val="000000" w:themeColor="text1"/>
        </w:rPr>
        <w:fldChar w:fldCharType="separate"/>
      </w:r>
      <w:r w:rsidR="001D6151" w:rsidRPr="00B56FD7">
        <w:rPr>
          <w:color w:val="000000"/>
          <w:vertAlign w:val="superscript"/>
        </w:rPr>
        <w:t>40</w:t>
      </w:r>
      <w:r w:rsidR="001D6151" w:rsidRPr="00B56FD7">
        <w:rPr>
          <w:bCs/>
          <w:color w:val="000000" w:themeColor="text1"/>
        </w:rPr>
        <w:fldChar w:fldCharType="end"/>
      </w:r>
      <w:r w:rsidR="00520C7E" w:rsidRPr="00B56FD7">
        <w:rPr>
          <w:bCs/>
          <w:color w:val="000000" w:themeColor="text1"/>
        </w:rPr>
        <w:t xml:space="preserve"> </w:t>
      </w:r>
      <w:r w:rsidR="002C5E60" w:rsidRPr="00B56FD7">
        <w:rPr>
          <w:bCs/>
          <w:color w:val="000000" w:themeColor="text1"/>
        </w:rPr>
        <w:lastRenderedPageBreak/>
        <w:t xml:space="preserve">consistent with our findings that the </w:t>
      </w:r>
      <w:r w:rsidR="00096EF7" w:rsidRPr="00B56FD7">
        <w:rPr>
          <w:bCs/>
          <w:color w:val="000000" w:themeColor="text1"/>
        </w:rPr>
        <w:t>most recent 1-</w:t>
      </w:r>
      <w:r w:rsidR="002C5E60" w:rsidRPr="00B56FD7">
        <w:rPr>
          <w:bCs/>
          <w:color w:val="000000" w:themeColor="text1"/>
        </w:rPr>
        <w:t>year</w:t>
      </w:r>
      <w:r w:rsidR="00096EF7" w:rsidRPr="00B56FD7">
        <w:rPr>
          <w:bCs/>
          <w:color w:val="000000" w:themeColor="text1"/>
        </w:rPr>
        <w:t xml:space="preserve"> average</w:t>
      </w:r>
      <w:r w:rsidR="002C5E60" w:rsidRPr="00B56FD7">
        <w:rPr>
          <w:bCs/>
          <w:color w:val="000000" w:themeColor="text1"/>
        </w:rPr>
        <w:t xml:space="preserve"> </w:t>
      </w:r>
      <w:r w:rsidR="00096EF7" w:rsidRPr="00B56FD7">
        <w:rPr>
          <w:bCs/>
          <w:color w:val="000000" w:themeColor="text1"/>
        </w:rPr>
        <w:t xml:space="preserve">EC concentration </w:t>
      </w:r>
      <w:r w:rsidR="00646080" w:rsidRPr="00B56FD7">
        <w:rPr>
          <w:bCs/>
          <w:color w:val="000000" w:themeColor="text1"/>
        </w:rPr>
        <w:t>exhibited</w:t>
      </w:r>
      <w:r w:rsidR="00096EF7" w:rsidRPr="00B56FD7">
        <w:rPr>
          <w:bCs/>
          <w:color w:val="000000" w:themeColor="text1"/>
        </w:rPr>
        <w:t xml:space="preserve"> the </w:t>
      </w:r>
      <w:r w:rsidR="00726647" w:rsidRPr="00B56FD7">
        <w:rPr>
          <w:bCs/>
          <w:color w:val="000000" w:themeColor="text1"/>
        </w:rPr>
        <w:t>largest association.</w:t>
      </w:r>
    </w:p>
    <w:p w14:paraId="11B37D76" w14:textId="77777777" w:rsidR="009958AF" w:rsidRPr="00B56FD7" w:rsidRDefault="009958AF">
      <w:pPr>
        <w:rPr>
          <w:bCs/>
          <w:color w:val="000000" w:themeColor="text1"/>
        </w:rPr>
        <w:pPrChange w:id="161" w:author="Emily DeVoto" w:date="2022-07-14T10:17:00Z">
          <w:pPr>
            <w:jc w:val="both"/>
          </w:pPr>
        </w:pPrChange>
      </w:pPr>
    </w:p>
    <w:p w14:paraId="3F471DFB" w14:textId="135977D5" w:rsidR="00CC43CD" w:rsidRPr="00B56FD7" w:rsidRDefault="00983FD5">
      <w:pPr>
        <w:rPr>
          <w:bCs/>
          <w:color w:val="000000" w:themeColor="text1"/>
        </w:rPr>
        <w:pPrChange w:id="162" w:author="Emily DeVoto" w:date="2022-07-14T10:17:00Z">
          <w:pPr>
            <w:jc w:val="both"/>
          </w:pPr>
        </w:pPrChange>
      </w:pPr>
      <w:r w:rsidRPr="00B56FD7">
        <w:rPr>
          <w:bCs/>
          <w:color w:val="000000" w:themeColor="text1"/>
        </w:rPr>
        <w:t xml:space="preserve">Our results indicate that </w:t>
      </w:r>
      <w:r w:rsidR="00774C97" w:rsidRPr="00B56FD7">
        <w:rPr>
          <w:bCs/>
          <w:color w:val="000000" w:themeColor="text1"/>
        </w:rPr>
        <w:t>EC</w:t>
      </w:r>
      <w:r w:rsidRPr="00B56FD7">
        <w:rPr>
          <w:bCs/>
          <w:color w:val="000000" w:themeColor="text1"/>
        </w:rPr>
        <w:t xml:space="preserve"> </w:t>
      </w:r>
      <w:r w:rsidR="00774C97" w:rsidRPr="00B56FD7">
        <w:rPr>
          <w:bCs/>
          <w:color w:val="000000" w:themeColor="text1"/>
        </w:rPr>
        <w:t>exposure</w:t>
      </w:r>
      <w:r w:rsidR="00D52636" w:rsidRPr="00B56FD7">
        <w:rPr>
          <w:bCs/>
          <w:color w:val="000000" w:themeColor="text1"/>
        </w:rPr>
        <w:t>—</w:t>
      </w:r>
      <w:r w:rsidRPr="00B56FD7">
        <w:rPr>
          <w:bCs/>
          <w:color w:val="000000" w:themeColor="text1"/>
        </w:rPr>
        <w:t>a large part of which comes from diesel combustion</w:t>
      </w:r>
      <w:r w:rsidR="00592D9C" w:rsidRPr="00B56FD7">
        <w:rPr>
          <w:bCs/>
          <w:color w:val="000000" w:themeColor="text1"/>
        </w:rPr>
        <w:t xml:space="preserve"> and small combustion sources (such as wood stoves)</w:t>
      </w:r>
      <w:r w:rsidR="00A26422" w:rsidRPr="00B56FD7">
        <w:rPr>
          <w:bCs/>
          <w:color w:val="000000" w:themeColor="text1"/>
        </w:rPr>
        <w:t xml:space="preserve"> in European urban centers, where prevalence of diesel cars is high</w:t>
      </w:r>
      <w:r w:rsidRPr="00B56FD7">
        <w:rPr>
          <w:bCs/>
          <w:color w:val="000000" w:themeColor="text1"/>
        </w:rPr>
        <w:fldChar w:fldCharType="begin"/>
      </w:r>
      <w:r w:rsidR="000258C3" w:rsidRPr="00B56FD7">
        <w:rPr>
          <w:bCs/>
          <w:color w:val="000000" w:themeColor="text1"/>
        </w:rPr>
        <w:instrText xml:space="preserve"> ADDIN ZOTERO_ITEM CSL_CITATION {"citationID":"VorvH4SR","properties":{"formattedCitation":"\\super 78\\nosupersub{}","plainCitation":"78","noteIndex":0},"citationItems":[{"id":1170,"uris":["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sidRPr="00B56FD7">
        <w:rPr>
          <w:bCs/>
          <w:color w:val="000000" w:themeColor="text1"/>
        </w:rPr>
        <w:fldChar w:fldCharType="separate"/>
      </w:r>
      <w:r w:rsidR="000258C3" w:rsidRPr="00B56FD7">
        <w:rPr>
          <w:color w:val="000000"/>
          <w:vertAlign w:val="superscript"/>
        </w:rPr>
        <w:t>78</w:t>
      </w:r>
      <w:r w:rsidRPr="00B56FD7">
        <w:rPr>
          <w:bCs/>
          <w:color w:val="000000" w:themeColor="text1"/>
        </w:rPr>
        <w:fldChar w:fldCharType="end"/>
      </w:r>
      <w:r w:rsidR="00D52636" w:rsidRPr="00B56FD7">
        <w:rPr>
          <w:bCs/>
          <w:color w:val="000000" w:themeColor="text1"/>
        </w:rPr>
        <w:t>—</w:t>
      </w:r>
      <w:r w:rsidRPr="00B56FD7">
        <w:rPr>
          <w:bCs/>
          <w:color w:val="000000" w:themeColor="text1"/>
        </w:rPr>
        <w:t xml:space="preserve">has a high probability of a positive association with ALS diagnosis. </w:t>
      </w:r>
      <w:r w:rsidR="000A1E17" w:rsidRPr="00B56FD7">
        <w:rPr>
          <w:bCs/>
          <w:color w:val="000000" w:themeColor="text1"/>
        </w:rPr>
        <w:t xml:space="preserve">In our </w:t>
      </w:r>
      <w:r w:rsidR="007210D1" w:rsidRPr="00B56FD7">
        <w:rPr>
          <w:bCs/>
          <w:color w:val="000000" w:themeColor="text1"/>
        </w:rPr>
        <w:t>previous study of ALS and occupation</w:t>
      </w:r>
      <w:r w:rsidR="00186B9D" w:rsidRPr="00B56FD7">
        <w:rPr>
          <w:bCs/>
          <w:color w:val="000000" w:themeColor="text1"/>
        </w:rPr>
        <w:t>al exposures</w:t>
      </w:r>
      <w:r w:rsidR="007210D1" w:rsidRPr="00B56FD7">
        <w:rPr>
          <w:bCs/>
          <w:color w:val="000000" w:themeColor="text1"/>
        </w:rPr>
        <w:t xml:space="preserve"> in Denmark </w:t>
      </w:r>
      <w:r w:rsidR="000A1E17" w:rsidRPr="00B56FD7">
        <w:rPr>
          <w:bCs/>
          <w:color w:val="000000" w:themeColor="text1"/>
        </w:rPr>
        <w:t xml:space="preserve">we </w:t>
      </w:r>
      <w:r w:rsidR="00443EFC" w:rsidRPr="00B56FD7">
        <w:rPr>
          <w:bCs/>
          <w:color w:val="000000" w:themeColor="text1"/>
        </w:rPr>
        <w:t>found</w:t>
      </w:r>
      <w:r w:rsidR="007210D1" w:rsidRPr="00B56FD7">
        <w:rPr>
          <w:bCs/>
          <w:color w:val="000000" w:themeColor="text1"/>
        </w:rPr>
        <w:t xml:space="preserve"> that those working in agriculture and construction</w:t>
      </w:r>
      <w:r w:rsidR="00E31F8A" w:rsidRPr="00B56FD7">
        <w:rPr>
          <w:bCs/>
          <w:color w:val="000000" w:themeColor="text1"/>
        </w:rPr>
        <w:t xml:space="preserve">, associated with exposure to diesel </w:t>
      </w:r>
      <w:r w:rsidR="002C62CE" w:rsidRPr="00B56FD7">
        <w:rPr>
          <w:bCs/>
          <w:color w:val="000000" w:themeColor="text1"/>
        </w:rPr>
        <w:t xml:space="preserve">engine </w:t>
      </w:r>
      <w:r w:rsidR="00E31F8A" w:rsidRPr="00B56FD7">
        <w:rPr>
          <w:bCs/>
          <w:color w:val="000000" w:themeColor="text1"/>
        </w:rPr>
        <w:t>exhausts</w:t>
      </w:r>
      <w:r w:rsidR="006A50F5" w:rsidRPr="00B56FD7">
        <w:rPr>
          <w:bCs/>
          <w:color w:val="000000" w:themeColor="text1"/>
        </w:rPr>
        <w:t xml:space="preserve">, </w:t>
      </w:r>
      <w:r w:rsidR="007210D1" w:rsidRPr="00B56FD7">
        <w:rPr>
          <w:bCs/>
          <w:color w:val="000000" w:themeColor="text1"/>
        </w:rPr>
        <w:t>were at higher relative risk than those in other employment</w:t>
      </w:r>
      <w:r w:rsidR="000A1E17" w:rsidRPr="00B56FD7">
        <w:rPr>
          <w:bCs/>
          <w:color w:val="000000" w:themeColor="text1"/>
        </w:rPr>
        <w:t>s</w:t>
      </w:r>
      <w:r w:rsidR="007210D1" w:rsidRPr="00B56FD7">
        <w:rPr>
          <w:bCs/>
          <w:color w:val="000000" w:themeColor="text1"/>
        </w:rPr>
        <w:t>.</w:t>
      </w:r>
      <w:r w:rsidR="004829C1" w:rsidRPr="00B56FD7">
        <w:rPr>
          <w:bCs/>
          <w:color w:val="000000" w:themeColor="text1"/>
        </w:rPr>
        <w:fldChar w:fldCharType="begin"/>
      </w:r>
      <w:r w:rsidR="000258C3" w:rsidRPr="00B56FD7">
        <w:rPr>
          <w:bCs/>
          <w:color w:val="000000" w:themeColor="text1"/>
        </w:rPr>
        <w:instrText xml:space="preserve"> ADDIN ZOTERO_ITEM CSL_CITATION {"citationID":"blsb0e5Q","properties":{"formattedCitation":"\\super 62\\nosupersub{}","plainCitation":"62","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sidRPr="00B56FD7">
        <w:rPr>
          <w:bCs/>
          <w:color w:val="000000" w:themeColor="text1"/>
        </w:rPr>
        <w:fldChar w:fldCharType="separate"/>
      </w:r>
      <w:r w:rsidR="000258C3" w:rsidRPr="00B56FD7">
        <w:rPr>
          <w:color w:val="000000"/>
          <w:vertAlign w:val="superscript"/>
        </w:rPr>
        <w:t>62</w:t>
      </w:r>
      <w:r w:rsidR="004829C1" w:rsidRPr="00B56FD7">
        <w:rPr>
          <w:bCs/>
          <w:color w:val="000000" w:themeColor="text1"/>
        </w:rPr>
        <w:fldChar w:fldCharType="end"/>
      </w:r>
      <w:r w:rsidR="007210D1" w:rsidRPr="00B56FD7">
        <w:rPr>
          <w:bCs/>
          <w:color w:val="000000" w:themeColor="text1"/>
        </w:rPr>
        <w:t xml:space="preserve"> </w:t>
      </w:r>
      <w:r w:rsidR="004829C1" w:rsidRPr="00B56FD7">
        <w:rPr>
          <w:bCs/>
          <w:color w:val="000000" w:themeColor="text1"/>
        </w:rPr>
        <w:t>Truck drivers</w:t>
      </w:r>
      <w:r w:rsidR="00912B23" w:rsidRPr="00B56FD7">
        <w:rPr>
          <w:bCs/>
          <w:color w:val="000000" w:themeColor="text1"/>
        </w:rPr>
        <w:t xml:space="preserve">, for whom diesel exposure is common, </w:t>
      </w:r>
      <w:r w:rsidR="00401670" w:rsidRPr="00B56FD7">
        <w:rPr>
          <w:bCs/>
          <w:color w:val="000000" w:themeColor="text1"/>
        </w:rPr>
        <w:t xml:space="preserve">are also </w:t>
      </w:r>
      <w:r w:rsidR="004829C1" w:rsidRPr="00B56FD7">
        <w:rPr>
          <w:bCs/>
          <w:color w:val="000000" w:themeColor="text1"/>
        </w:rPr>
        <w:t>at increased risk of sporadic ALS.</w:t>
      </w:r>
      <w:r w:rsidR="003A3F7F" w:rsidRPr="00B56FD7">
        <w:rPr>
          <w:bCs/>
          <w:color w:val="000000" w:themeColor="text1"/>
        </w:rPr>
        <w:fldChar w:fldCharType="begin"/>
      </w:r>
      <w:r w:rsidR="000258C3" w:rsidRPr="00B56FD7">
        <w:rPr>
          <w:bCs/>
          <w:color w:val="000000" w:themeColor="text1"/>
        </w:rPr>
        <w:instrText xml:space="preserve"> ADDIN ZOTERO_ITEM CSL_CITATION {"citationID":"M27ZV3n3","properties":{"formattedCitation":"\\super 79\\nosupersub{}","plainCitation":"79","noteIndex":0},"citationItems":[{"id":1150,"uris":["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sidRPr="00B56FD7">
        <w:rPr>
          <w:bCs/>
          <w:color w:val="000000" w:themeColor="text1"/>
        </w:rPr>
        <w:fldChar w:fldCharType="separate"/>
      </w:r>
      <w:r w:rsidR="000258C3" w:rsidRPr="00B56FD7">
        <w:rPr>
          <w:color w:val="000000"/>
          <w:vertAlign w:val="superscript"/>
        </w:rPr>
        <w:t>79</w:t>
      </w:r>
      <w:r w:rsidR="003A3F7F" w:rsidRPr="00B56FD7">
        <w:rPr>
          <w:bCs/>
          <w:color w:val="000000" w:themeColor="text1"/>
        </w:rPr>
        <w:fldChar w:fldCharType="end"/>
      </w:r>
      <w:r w:rsidR="00591403" w:rsidRPr="00B56FD7">
        <w:rPr>
          <w:bCs/>
          <w:color w:val="000000" w:themeColor="text1"/>
        </w:rPr>
        <w:t xml:space="preserve"> </w:t>
      </w:r>
      <w:r w:rsidR="00E4603A" w:rsidRPr="00B56FD7">
        <w:rPr>
          <w:bCs/>
          <w:color w:val="000000" w:themeColor="text1"/>
        </w:rPr>
        <w:t>EC</w:t>
      </w:r>
      <w:r w:rsidR="006D07C0" w:rsidRPr="00B56FD7">
        <w:rPr>
          <w:bCs/>
          <w:color w:val="000000" w:themeColor="text1"/>
        </w:rPr>
        <w:t xml:space="preserve"> </w:t>
      </w:r>
      <w:r w:rsidR="00BF5447" w:rsidRPr="00B56FD7">
        <w:rPr>
          <w:bCs/>
          <w:color w:val="000000" w:themeColor="text1"/>
        </w:rPr>
        <w:t xml:space="preserve">exposure </w:t>
      </w:r>
      <w:r w:rsidR="006C65F4" w:rsidRPr="00B56FD7">
        <w:rPr>
          <w:bCs/>
          <w:color w:val="000000" w:themeColor="text1"/>
        </w:rPr>
        <w:t xml:space="preserve">has been associated with </w:t>
      </w:r>
      <w:r w:rsidR="00624C9A" w:rsidRPr="00B56FD7">
        <w:rPr>
          <w:bCs/>
          <w:color w:val="000000" w:themeColor="text1"/>
        </w:rPr>
        <w:t>inflammation</w:t>
      </w:r>
      <w:r w:rsidR="004052E4" w:rsidRPr="00B56FD7">
        <w:rPr>
          <w:bCs/>
          <w:color w:val="000000" w:themeColor="text1"/>
        </w:rPr>
        <w:t>,</w:t>
      </w:r>
      <w:r w:rsidR="007442EB" w:rsidRPr="00B56FD7">
        <w:rPr>
          <w:bCs/>
          <w:color w:val="000000" w:themeColor="text1"/>
        </w:rPr>
        <w:fldChar w:fldCharType="begin"/>
      </w:r>
      <w:r w:rsidR="000258C3" w:rsidRPr="00B56FD7">
        <w:rPr>
          <w:bCs/>
          <w:color w:val="000000" w:themeColor="text1"/>
        </w:rPr>
        <w:instrText xml:space="preserve"> ADDIN ZOTERO_ITEM CSL_CITATION {"citationID":"YyXHctLj","properties":{"formattedCitation":"\\super 80\\nosupersub{}","plainCitation":"80","noteIndex":0},"citationItems":[{"id":1151,"uris":["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sidRPr="00B56FD7">
        <w:rPr>
          <w:bCs/>
          <w:color w:val="000000" w:themeColor="text1"/>
        </w:rPr>
        <w:fldChar w:fldCharType="separate"/>
      </w:r>
      <w:r w:rsidR="000258C3" w:rsidRPr="00B56FD7">
        <w:rPr>
          <w:color w:val="000000"/>
          <w:vertAlign w:val="superscript"/>
        </w:rPr>
        <w:t>80</w:t>
      </w:r>
      <w:r w:rsidR="007442EB" w:rsidRPr="00B56FD7">
        <w:rPr>
          <w:bCs/>
          <w:color w:val="000000" w:themeColor="text1"/>
        </w:rPr>
        <w:fldChar w:fldCharType="end"/>
      </w:r>
      <w:r w:rsidR="004052E4" w:rsidRPr="00B56FD7">
        <w:rPr>
          <w:bCs/>
          <w:color w:val="000000" w:themeColor="text1"/>
        </w:rPr>
        <w:t xml:space="preserve"> mitochondrial dysfunction</w:t>
      </w:r>
      <w:r w:rsidR="00660050" w:rsidRPr="00B56FD7">
        <w:rPr>
          <w:bCs/>
          <w:color w:val="000000" w:themeColor="text1"/>
        </w:rPr>
        <w:fldChar w:fldCharType="begin"/>
      </w:r>
      <w:r w:rsidR="000258C3" w:rsidRPr="00B56FD7">
        <w:rPr>
          <w:bCs/>
          <w:color w:val="000000" w:themeColor="text1"/>
        </w:rPr>
        <w:instrText xml:space="preserve"> ADDIN ZOTERO_ITEM CSL_CITATION {"citationID":"7IY9GKuj","properties":{"formattedCitation":"\\super 81\\nosupersub{}","plainCitation":"81","noteIndex":0},"citationItems":[{"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sidRPr="00B56FD7">
        <w:rPr>
          <w:bCs/>
          <w:color w:val="000000" w:themeColor="text1"/>
        </w:rPr>
        <w:fldChar w:fldCharType="separate"/>
      </w:r>
      <w:r w:rsidR="000258C3" w:rsidRPr="00B56FD7">
        <w:rPr>
          <w:color w:val="000000"/>
          <w:vertAlign w:val="superscript"/>
        </w:rPr>
        <w:t>81</w:t>
      </w:r>
      <w:r w:rsidR="00660050" w:rsidRPr="00B56FD7">
        <w:rPr>
          <w:bCs/>
          <w:color w:val="000000" w:themeColor="text1"/>
        </w:rPr>
        <w:fldChar w:fldCharType="end"/>
      </w:r>
      <w:r w:rsidR="004052E4" w:rsidRPr="00B56FD7">
        <w:rPr>
          <w:bCs/>
          <w:color w:val="000000" w:themeColor="text1"/>
        </w:rPr>
        <w:t xml:space="preserve"> and DNA damage,</w:t>
      </w:r>
      <w:r w:rsidR="00920D8D" w:rsidRPr="00B56FD7">
        <w:rPr>
          <w:bCs/>
          <w:color w:val="000000" w:themeColor="text1"/>
        </w:rPr>
        <w:fldChar w:fldCharType="begin"/>
      </w:r>
      <w:r w:rsidR="000258C3" w:rsidRPr="00B56FD7">
        <w:rPr>
          <w:bCs/>
          <w:color w:val="000000" w:themeColor="text1"/>
        </w:rPr>
        <w:instrText xml:space="preserve"> ADDIN ZOTERO_ITEM CSL_CITATION {"citationID":"G5YVQTgA","properties":{"formattedCitation":"\\super 81,82\\nosupersub{}","plainCitation":"81,82","noteIndex":0},"citationItems":[{"id":1153,"uris":["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sidRPr="00B56FD7">
        <w:rPr>
          <w:bCs/>
          <w:color w:val="000000" w:themeColor="text1"/>
        </w:rPr>
        <w:fldChar w:fldCharType="separate"/>
      </w:r>
      <w:r w:rsidR="000258C3" w:rsidRPr="00B56FD7">
        <w:rPr>
          <w:color w:val="000000"/>
          <w:vertAlign w:val="superscript"/>
        </w:rPr>
        <w:t>81,82</w:t>
      </w:r>
      <w:r w:rsidR="00920D8D" w:rsidRPr="00B56FD7">
        <w:rPr>
          <w:bCs/>
          <w:color w:val="000000" w:themeColor="text1"/>
        </w:rPr>
        <w:fldChar w:fldCharType="end"/>
      </w:r>
      <w:r w:rsidR="004052E4" w:rsidRPr="00B56FD7">
        <w:rPr>
          <w:bCs/>
          <w:color w:val="000000" w:themeColor="text1"/>
        </w:rPr>
        <w:t xml:space="preserve"> all of which </w:t>
      </w:r>
      <w:r w:rsidR="008E665A" w:rsidRPr="00B56FD7">
        <w:rPr>
          <w:bCs/>
          <w:color w:val="000000" w:themeColor="text1"/>
        </w:rPr>
        <w:t xml:space="preserve">are plausible pathways of </w:t>
      </w:r>
      <w:r w:rsidR="008E665A" w:rsidRPr="00B56FD7">
        <w:rPr>
          <w:color w:val="000000" w:themeColor="text1"/>
        </w:rPr>
        <w:t>neurodegeneration</w:t>
      </w:r>
      <w:r w:rsidR="00876B1C" w:rsidRPr="00B56FD7">
        <w:rPr>
          <w:bCs/>
          <w:color w:val="000000" w:themeColor="text1"/>
        </w:rPr>
        <w:t>.</w:t>
      </w:r>
      <w:r w:rsidR="00AE484B" w:rsidRPr="00B56FD7">
        <w:rPr>
          <w:bCs/>
          <w:color w:val="000000" w:themeColor="text1"/>
        </w:rPr>
        <w:t xml:space="preserve"> </w:t>
      </w:r>
      <w:r w:rsidR="00356B3E" w:rsidRPr="00B56FD7">
        <w:rPr>
          <w:bCs/>
          <w:color w:val="000000" w:themeColor="text1"/>
        </w:rPr>
        <w:t xml:space="preserve">These factors have also previously been identified as </w:t>
      </w:r>
      <w:r w:rsidR="008F6C0A" w:rsidRPr="00B56FD7">
        <w:rPr>
          <w:bCs/>
          <w:color w:val="000000" w:themeColor="text1"/>
        </w:rPr>
        <w:t xml:space="preserve">particular </w:t>
      </w:r>
      <w:r w:rsidR="00356B3E" w:rsidRPr="00B56FD7">
        <w:rPr>
          <w:bCs/>
          <w:color w:val="000000" w:themeColor="text1"/>
        </w:rPr>
        <w:t>pathways to pathogenesis of ALS.</w:t>
      </w:r>
      <w:r w:rsidR="00356B3E" w:rsidRPr="00B56FD7">
        <w:rPr>
          <w:color w:val="000000" w:themeColor="text1"/>
        </w:rPr>
        <w:fldChar w:fldCharType="begin"/>
      </w:r>
      <w:r w:rsidR="004B132D" w:rsidRPr="00B56FD7">
        <w:rPr>
          <w:color w:val="000000" w:themeColor="text1"/>
        </w:rPr>
        <w:instrText xml:space="preserve"> ADDIN ZOTERO_ITEM CSL_CITATION {"citationID":"qJbvwbh2","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56FD7">
        <w:rPr>
          <w:color w:val="000000" w:themeColor="text1"/>
        </w:rPr>
        <w:fldChar w:fldCharType="separate"/>
      </w:r>
      <w:r w:rsidR="00E52BA5" w:rsidRPr="00B56FD7">
        <w:rPr>
          <w:color w:val="000000"/>
          <w:vertAlign w:val="superscript"/>
        </w:rPr>
        <w:t>30–34</w:t>
      </w:r>
      <w:r w:rsidR="00356B3E" w:rsidRPr="00B56FD7">
        <w:rPr>
          <w:color w:val="000000" w:themeColor="text1"/>
        </w:rPr>
        <w:fldChar w:fldCharType="end"/>
      </w:r>
      <w:r w:rsidR="00356B3E" w:rsidRPr="00B56FD7">
        <w:rPr>
          <w:bCs/>
          <w:color w:val="000000" w:themeColor="text1"/>
        </w:rPr>
        <w:t xml:space="preserve"> </w:t>
      </w:r>
    </w:p>
    <w:p w14:paraId="27196EF0" w14:textId="77777777" w:rsidR="00CC43CD" w:rsidRPr="00B56FD7" w:rsidRDefault="00CC43CD">
      <w:pPr>
        <w:rPr>
          <w:bCs/>
          <w:color w:val="000000" w:themeColor="text1"/>
        </w:rPr>
        <w:pPrChange w:id="163" w:author="Emily DeVoto" w:date="2022-07-14T10:17:00Z">
          <w:pPr>
            <w:jc w:val="both"/>
          </w:pPr>
        </w:pPrChange>
      </w:pPr>
    </w:p>
    <w:p w14:paraId="76B5D94E" w14:textId="4B6C70C7" w:rsidR="007210D1" w:rsidRPr="00B56FD7" w:rsidRDefault="004E7AE3">
      <w:pPr>
        <w:rPr>
          <w:bCs/>
          <w:i/>
          <w:iCs/>
        </w:rPr>
        <w:pPrChange w:id="164" w:author="Emily DeVoto" w:date="2022-07-14T10:17:00Z">
          <w:pPr>
            <w:jc w:val="both"/>
          </w:pPr>
        </w:pPrChange>
      </w:pPr>
      <w:r w:rsidRPr="00B56FD7">
        <w:rPr>
          <w:bCs/>
          <w:color w:val="000000" w:themeColor="text1"/>
        </w:rPr>
        <w:t>We</w:t>
      </w:r>
      <w:r w:rsidR="00AE484B" w:rsidRPr="00B56FD7">
        <w:rPr>
          <w:bCs/>
          <w:color w:val="000000" w:themeColor="text1"/>
        </w:rPr>
        <w:t xml:space="preserve"> did not find a high probability of a positive association with NO</w:t>
      </w:r>
      <w:r w:rsidR="00AE484B" w:rsidRPr="00B56FD7">
        <w:rPr>
          <w:bCs/>
          <w:color w:val="000000" w:themeColor="text1"/>
          <w:vertAlign w:val="subscript"/>
        </w:rPr>
        <w:t xml:space="preserve">x </w:t>
      </w:r>
      <w:r w:rsidR="00AE484B" w:rsidRPr="00B56FD7">
        <w:rPr>
          <w:bCs/>
          <w:color w:val="000000" w:themeColor="text1"/>
        </w:rPr>
        <w:t xml:space="preserve">in our analyses, </w:t>
      </w:r>
      <w:r w:rsidRPr="00B56FD7">
        <w:rPr>
          <w:bCs/>
          <w:color w:val="000000" w:themeColor="text1"/>
        </w:rPr>
        <w:t>in contrast with a previous study</w:t>
      </w:r>
      <w:r w:rsidR="005D6FFD" w:rsidRPr="00B56FD7">
        <w:rPr>
          <w:bCs/>
          <w:color w:val="000000" w:themeColor="text1"/>
        </w:rPr>
        <w:t>, though that study</w:t>
      </w:r>
      <w:r w:rsidR="00677773" w:rsidRPr="00B56FD7">
        <w:rPr>
          <w:bCs/>
          <w:color w:val="000000" w:themeColor="text1"/>
        </w:rPr>
        <w:t xml:space="preserve"> did not include </w:t>
      </w:r>
      <w:r w:rsidR="00E91B2F" w:rsidRPr="00B56FD7">
        <w:rPr>
          <w:bCs/>
          <w:color w:val="000000" w:themeColor="text1"/>
        </w:rPr>
        <w:t>EC</w:t>
      </w:r>
      <w:r w:rsidR="00CC32DA" w:rsidRPr="00B56FD7">
        <w:rPr>
          <w:bCs/>
          <w:color w:val="000000" w:themeColor="text1"/>
        </w:rPr>
        <w:t>.</w:t>
      </w:r>
      <w:r w:rsidRPr="00B56FD7">
        <w:rPr>
          <w:bCs/>
          <w:color w:val="000000" w:themeColor="text1"/>
        </w:rPr>
        <w:fldChar w:fldCharType="begin"/>
      </w:r>
      <w:r w:rsidR="004B132D" w:rsidRPr="00B56FD7">
        <w:rPr>
          <w:bCs/>
          <w:color w:val="000000" w:themeColor="text1"/>
        </w:rPr>
        <w:instrText xml:space="preserve"> ADDIN ZOTERO_ITEM CSL_CITATION {"citationID":"zs4Sty9Y","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Pr="00B56FD7">
        <w:rPr>
          <w:bCs/>
          <w:color w:val="000000" w:themeColor="text1"/>
        </w:rPr>
        <w:fldChar w:fldCharType="separate"/>
      </w:r>
      <w:r w:rsidR="00E52BA5" w:rsidRPr="00B56FD7">
        <w:rPr>
          <w:color w:val="000000"/>
          <w:vertAlign w:val="superscript"/>
        </w:rPr>
        <w:t>38</w:t>
      </w:r>
      <w:r w:rsidRPr="00B56FD7">
        <w:rPr>
          <w:bCs/>
          <w:color w:val="000000" w:themeColor="text1"/>
        </w:rPr>
        <w:fldChar w:fldCharType="end"/>
      </w:r>
      <w:r w:rsidRPr="00B56FD7">
        <w:rPr>
          <w:bCs/>
          <w:color w:val="000000" w:themeColor="text1"/>
        </w:rPr>
        <w:t xml:space="preserve"> </w:t>
      </w:r>
      <w:r w:rsidR="00AE484B" w:rsidRPr="00B56FD7">
        <w:rPr>
          <w:bCs/>
          <w:color w:val="000000" w:themeColor="text1"/>
        </w:rPr>
        <w:t>NO</w:t>
      </w:r>
      <w:r w:rsidR="00AE484B" w:rsidRPr="00B56FD7">
        <w:rPr>
          <w:bCs/>
          <w:color w:val="000000" w:themeColor="text1"/>
          <w:vertAlign w:val="subscript"/>
        </w:rPr>
        <w:t>x</w:t>
      </w:r>
      <w:r w:rsidR="00AE484B" w:rsidRPr="00B56FD7">
        <w:rPr>
          <w:bCs/>
          <w:color w:val="000000" w:themeColor="text1"/>
        </w:rPr>
        <w:t xml:space="preserve"> is </w:t>
      </w:r>
      <w:r w:rsidR="008A3E8D" w:rsidRPr="00B56FD7">
        <w:rPr>
          <w:bCs/>
          <w:color w:val="000000" w:themeColor="text1"/>
        </w:rPr>
        <w:t xml:space="preserve">also </w:t>
      </w:r>
      <w:r w:rsidR="00AE484B" w:rsidRPr="00B56FD7">
        <w:rPr>
          <w:bCs/>
          <w:color w:val="000000" w:themeColor="text1"/>
        </w:rPr>
        <w:t xml:space="preserve">highly correlated with </w:t>
      </w:r>
      <w:r w:rsidR="00171156" w:rsidRPr="00B56FD7">
        <w:rPr>
          <w:bCs/>
          <w:color w:val="000000" w:themeColor="text1"/>
        </w:rPr>
        <w:t>EC</w:t>
      </w:r>
      <w:r w:rsidR="00CC32DA" w:rsidRPr="00B56FD7">
        <w:rPr>
          <w:bCs/>
          <w:color w:val="000000" w:themeColor="text1"/>
        </w:rPr>
        <w:t xml:space="preserve"> (</w:t>
      </w:r>
      <w:r w:rsidR="002F0EB2" w:rsidRPr="00B56FD7">
        <w:rPr>
          <w:bCs/>
          <w:color w:val="000000" w:themeColor="text1"/>
        </w:rPr>
        <w:t>0.9</w:t>
      </w:r>
      <w:r w:rsidR="007E6F1A" w:rsidRPr="00B56FD7">
        <w:rPr>
          <w:bCs/>
          <w:color w:val="000000" w:themeColor="text1"/>
        </w:rPr>
        <w:t>4</w:t>
      </w:r>
      <w:r w:rsidR="00CC32DA" w:rsidRPr="00B56FD7">
        <w:rPr>
          <w:bCs/>
          <w:color w:val="000000" w:themeColor="text1"/>
        </w:rPr>
        <w:t xml:space="preserve"> to </w:t>
      </w:r>
      <w:r w:rsidR="002F0EB2" w:rsidRPr="00B56FD7">
        <w:rPr>
          <w:bCs/>
          <w:color w:val="000000" w:themeColor="text1"/>
        </w:rPr>
        <w:t>0.96</w:t>
      </w:r>
      <w:r w:rsidR="00CC32DA" w:rsidRPr="00B56FD7">
        <w:rPr>
          <w:bCs/>
          <w:color w:val="000000" w:themeColor="text1"/>
        </w:rPr>
        <w:t xml:space="preserve"> in our </w:t>
      </w:r>
      <w:r w:rsidR="00BB2AF7" w:rsidRPr="00B56FD7">
        <w:rPr>
          <w:bCs/>
          <w:color w:val="000000" w:themeColor="text1"/>
        </w:rPr>
        <w:t>study</w:t>
      </w:r>
      <w:r w:rsidR="00CC32DA" w:rsidRPr="00B56FD7">
        <w:rPr>
          <w:bCs/>
          <w:color w:val="000000" w:themeColor="text1"/>
        </w:rPr>
        <w:t>)</w:t>
      </w:r>
      <w:r w:rsidR="00171156" w:rsidRPr="00B56FD7">
        <w:rPr>
          <w:bCs/>
          <w:color w:val="000000" w:themeColor="text1"/>
        </w:rPr>
        <w:t>, which is expected given that they are both combustion products commonly associated with emissions in urban environments</w:t>
      </w:r>
      <w:r w:rsidR="0083222E" w:rsidRPr="00B56FD7">
        <w:rPr>
          <w:bCs/>
          <w:color w:val="000000" w:themeColor="text1"/>
        </w:rPr>
        <w:t>.</w:t>
      </w:r>
      <w:r w:rsidR="005665AE" w:rsidRPr="00B56FD7">
        <w:rPr>
          <w:bCs/>
          <w:color w:val="000000" w:themeColor="text1"/>
        </w:rPr>
        <w:t xml:space="preserve"> </w:t>
      </w:r>
      <w:r w:rsidR="00742BC3" w:rsidRPr="00B56FD7">
        <w:rPr>
          <w:bCs/>
        </w:rPr>
        <w:t xml:space="preserve">EC exposure was more strongly associated with 1-year than for 5-/10-year average concentrations, which may indicate that the previous year of exposure may be the most relevant exposure window relevant to traffic-related exposures and ALS; this is biologically plausible, as this critical exposure window would be at the pre-symptomatic stage of underlying ALS progression, where traffic-related pollution exposure may add to the ongoing cellular or molecular process of the disease, to the point where </w:t>
      </w:r>
      <w:r w:rsidR="00742BC3" w:rsidRPr="00B56FD7">
        <w:rPr>
          <w:bCs/>
        </w:rPr>
        <w:lastRenderedPageBreak/>
        <w:t>the body can no longer compensate and subsequently enters the clinical phase.</w:t>
      </w:r>
      <w:r w:rsidR="00742BC3" w:rsidRPr="00B56FD7">
        <w:rPr>
          <w:bCs/>
        </w:rPr>
        <w:fldChar w:fldCharType="begin"/>
      </w:r>
      <w:r w:rsidR="000258C3" w:rsidRPr="00B56FD7">
        <w:rPr>
          <w:bCs/>
        </w:rPr>
        <w:instrText xml:space="preserve"> ADDIN ZOTERO_ITEM CSL_CITATION {"citationID":"9M9r1dvK","properties":{"formattedCitation":"\\super 83\\uc0\\u8211{}85\\nosupersub{}","plainCitation":"83–85","noteIndex":0},"citationItems":[{"id":1283,"uris":["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00742BC3" w:rsidRPr="00B56FD7">
        <w:rPr>
          <w:bCs/>
        </w:rPr>
        <w:fldChar w:fldCharType="separate"/>
      </w:r>
      <w:r w:rsidR="000258C3" w:rsidRPr="00B56FD7">
        <w:rPr>
          <w:vertAlign w:val="superscript"/>
        </w:rPr>
        <w:t>83–85</w:t>
      </w:r>
      <w:r w:rsidR="00742BC3" w:rsidRPr="00B56FD7">
        <w:rPr>
          <w:bCs/>
        </w:rPr>
        <w:fldChar w:fldCharType="end"/>
      </w:r>
      <w:r w:rsidR="00742BC3" w:rsidRPr="00B56FD7">
        <w:rPr>
          <w:bCs/>
          <w:i/>
          <w:iCs/>
        </w:rPr>
        <w:t xml:space="preserve"> </w:t>
      </w:r>
      <w:r w:rsidR="00A23C64" w:rsidRPr="00B56FD7">
        <w:rPr>
          <w:bCs/>
          <w:color w:val="000000" w:themeColor="text1"/>
        </w:rPr>
        <w:t>We do not expect that these results are attributed to reverse causation, as we have lagged these 1-year exposures by one year already prior to diagnosis</w:t>
      </w:r>
      <w:r w:rsidR="00197D47" w:rsidRPr="00B56FD7">
        <w:rPr>
          <w:bCs/>
          <w:color w:val="000000" w:themeColor="text1"/>
        </w:rPr>
        <w:t xml:space="preserve">, and there </w:t>
      </w:r>
      <w:r w:rsidR="00D57E90" w:rsidRPr="00B56FD7">
        <w:rPr>
          <w:bCs/>
          <w:color w:val="000000" w:themeColor="text1"/>
        </w:rPr>
        <w:t xml:space="preserve">was </w:t>
      </w:r>
      <w:r w:rsidR="00197D47" w:rsidRPr="00B56FD7">
        <w:rPr>
          <w:bCs/>
          <w:color w:val="000000" w:themeColor="text1"/>
        </w:rPr>
        <w:t>likely little substantial residential movement in the year before ALS diagnosis</w:t>
      </w:r>
      <w:r w:rsidR="0003176B" w:rsidRPr="00B56FD7">
        <w:rPr>
          <w:bCs/>
          <w:color w:val="000000" w:themeColor="text1"/>
        </w:rPr>
        <w:t>.</w:t>
      </w:r>
      <w:r w:rsidR="00197D47" w:rsidRPr="00B56FD7">
        <w:rPr>
          <w:bCs/>
          <w:color w:val="000000" w:themeColor="text1"/>
        </w:rPr>
        <w:fldChar w:fldCharType="begin"/>
      </w:r>
      <w:r w:rsidR="00E74810" w:rsidRPr="00B56FD7">
        <w:rPr>
          <w:bCs/>
          <w:color w:val="000000" w:themeColor="text1"/>
        </w:rPr>
        <w:instrText xml:space="preserve"> ADDIN ZOTERO_ITEM CSL_CITATION {"citationID":"VyIxp4Qi","properties":{"formattedCitation":"\\super 86\\nosupersub{}","plainCitation":"86","noteIndex":0},"citationItems":[{"id":"5M8KDQ7k/XEyXuPUF","uris":["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sidRPr="00B56FD7">
        <w:rPr>
          <w:bCs/>
          <w:color w:val="000000" w:themeColor="text1"/>
        </w:rPr>
        <w:fldChar w:fldCharType="separate"/>
      </w:r>
      <w:r w:rsidR="000258C3" w:rsidRPr="00B56FD7">
        <w:rPr>
          <w:color w:val="000000"/>
          <w:vertAlign w:val="superscript"/>
        </w:rPr>
        <w:t>86</w:t>
      </w:r>
      <w:r w:rsidR="00197D47" w:rsidRPr="00B56FD7">
        <w:rPr>
          <w:bCs/>
          <w:color w:val="000000" w:themeColor="text1"/>
        </w:rPr>
        <w:fldChar w:fldCharType="end"/>
      </w:r>
      <w:r w:rsidR="008C431E" w:rsidRPr="00B56FD7">
        <w:rPr>
          <w:bCs/>
          <w:color w:val="000000" w:themeColor="text1"/>
        </w:rPr>
        <w:t xml:space="preserve"> </w:t>
      </w:r>
      <w:r w:rsidR="007474EF" w:rsidRPr="00B56FD7">
        <w:rPr>
          <w:bCs/>
        </w:rPr>
        <w:t>We do not expect that calendar time was a potential source of confounding, as the controls were matched on age and year of birth.</w:t>
      </w:r>
      <w:r w:rsidR="007474EF" w:rsidRPr="00B56FD7">
        <w:rPr>
          <w:bCs/>
          <w:i/>
          <w:iCs/>
        </w:rPr>
        <w:t xml:space="preserve"> </w:t>
      </w:r>
      <w:r w:rsidR="008C431E" w:rsidRPr="00B56FD7">
        <w:rPr>
          <w:bCs/>
          <w:color w:val="000000" w:themeColor="text1"/>
        </w:rPr>
        <w:t>The null joint association</w:t>
      </w:r>
      <w:r w:rsidR="00266AF4" w:rsidRPr="00B56FD7">
        <w:rPr>
          <w:bCs/>
          <w:color w:val="000000" w:themeColor="text1"/>
        </w:rPr>
        <w:t>, combined with the largest associations from traffic-related pollutant in all models found with EC</w:t>
      </w:r>
      <w:r w:rsidR="00F14E62" w:rsidRPr="00B56FD7">
        <w:rPr>
          <w:bCs/>
          <w:color w:val="000000" w:themeColor="text1"/>
        </w:rPr>
        <w:t xml:space="preserve">, </w:t>
      </w:r>
      <w:r w:rsidR="00F037E1" w:rsidRPr="00B56FD7">
        <w:rPr>
          <w:bCs/>
          <w:color w:val="000000" w:themeColor="text1"/>
        </w:rPr>
        <w:t>further indicates that EC may be driving the association of air pollution with ALS</w:t>
      </w:r>
      <w:r w:rsidR="000536A0" w:rsidRPr="00B56FD7">
        <w:rPr>
          <w:bCs/>
          <w:color w:val="000000" w:themeColor="text1"/>
        </w:rPr>
        <w:t>, though further analysis will be necessary to confirm this</w:t>
      </w:r>
      <w:r w:rsidR="00B703ED" w:rsidRPr="00B56FD7">
        <w:rPr>
          <w:bCs/>
          <w:color w:val="000000" w:themeColor="text1"/>
        </w:rPr>
        <w:t>.</w:t>
      </w:r>
    </w:p>
    <w:p w14:paraId="039757DA" w14:textId="395E6EC3" w:rsidR="00890B87" w:rsidRPr="00B56FD7" w:rsidRDefault="00890B87">
      <w:pPr>
        <w:rPr>
          <w:bCs/>
          <w:color w:val="000000" w:themeColor="text1"/>
        </w:rPr>
        <w:pPrChange w:id="165" w:author="Emily DeVoto" w:date="2022-07-14T10:17:00Z">
          <w:pPr>
            <w:jc w:val="both"/>
          </w:pPr>
        </w:pPrChange>
      </w:pPr>
    </w:p>
    <w:p w14:paraId="672915A3" w14:textId="5ACE2FC6" w:rsidR="004679EB" w:rsidRPr="00B56FD7" w:rsidRDefault="00261E5A">
      <w:pPr>
        <w:rPr>
          <w:bCs/>
          <w:color w:val="000000" w:themeColor="text1"/>
        </w:rPr>
        <w:pPrChange w:id="166" w:author="Emily DeVoto" w:date="2022-07-14T10:17:00Z">
          <w:pPr>
            <w:jc w:val="both"/>
          </w:pPr>
        </w:pPrChange>
      </w:pPr>
      <w:r w:rsidRPr="00B56FD7">
        <w:rPr>
          <w:bCs/>
          <w:color w:val="000000" w:themeColor="text1"/>
        </w:rPr>
        <w:t xml:space="preserve">Our study </w:t>
      </w:r>
      <w:del w:id="167" w:author="Emily DeVoto" w:date="2022-07-14T17:33:00Z">
        <w:r w:rsidRPr="00B56FD7" w:rsidDel="00814CBC">
          <w:rPr>
            <w:bCs/>
            <w:color w:val="000000" w:themeColor="text1"/>
          </w:rPr>
          <w:delText xml:space="preserve">used </w:delText>
        </w:r>
      </w:del>
      <w:ins w:id="168" w:author="Emily DeVoto" w:date="2022-07-14T17:33:00Z">
        <w:r w:rsidR="00814CBC" w:rsidRPr="00B56FD7">
          <w:rPr>
            <w:bCs/>
            <w:color w:val="000000" w:themeColor="text1"/>
          </w:rPr>
          <w:t>h</w:t>
        </w:r>
      </w:ins>
      <w:ins w:id="169" w:author="Emily DeVoto" w:date="2022-07-14T17:34:00Z">
        <w:r w:rsidR="00814CBC" w:rsidRPr="00B56FD7">
          <w:rPr>
            <w:bCs/>
            <w:color w:val="000000" w:themeColor="text1"/>
          </w:rPr>
          <w:t>ad</w:t>
        </w:r>
      </w:ins>
      <w:ins w:id="170" w:author="Emily DeVoto" w:date="2022-07-14T17:33:00Z">
        <w:r w:rsidR="00814CBC" w:rsidRPr="00B56FD7">
          <w:rPr>
            <w:bCs/>
            <w:color w:val="000000" w:themeColor="text1"/>
          </w:rPr>
          <w:t xml:space="preserve"> </w:t>
        </w:r>
      </w:ins>
      <w:r w:rsidRPr="00B56FD7">
        <w:rPr>
          <w:bCs/>
          <w:color w:val="000000" w:themeColor="text1"/>
        </w:rPr>
        <w:t xml:space="preserve">one </w:t>
      </w:r>
      <w:ins w:id="171" w:author="Emily DeVoto" w:date="2022-07-14T17:33:00Z">
        <w:r w:rsidR="00814CBC" w:rsidRPr="00B56FD7">
          <w:rPr>
            <w:bCs/>
            <w:color w:val="000000" w:themeColor="text1"/>
          </w:rPr>
          <w:t xml:space="preserve">of </w:t>
        </w:r>
      </w:ins>
      <w:r w:rsidRPr="00B56FD7">
        <w:rPr>
          <w:bCs/>
          <w:color w:val="000000" w:themeColor="text1"/>
        </w:rPr>
        <w:t xml:space="preserve">the </w:t>
      </w:r>
      <w:r w:rsidR="00FD5115" w:rsidRPr="00B56FD7">
        <w:rPr>
          <w:bCs/>
          <w:color w:val="000000" w:themeColor="text1"/>
        </w:rPr>
        <w:t>larges</w:t>
      </w:r>
      <w:r w:rsidRPr="00B56FD7">
        <w:rPr>
          <w:bCs/>
          <w:color w:val="000000" w:themeColor="text1"/>
        </w:rPr>
        <w:t>t</w:t>
      </w:r>
      <w:r w:rsidR="00FD5115" w:rsidRPr="00B56FD7">
        <w:rPr>
          <w:bCs/>
          <w:color w:val="000000" w:themeColor="text1"/>
        </w:rPr>
        <w:t xml:space="preserve"> number</w:t>
      </w:r>
      <w:ins w:id="172" w:author="Emily DeVoto" w:date="2022-07-14T17:33:00Z">
        <w:r w:rsidR="00814CBC" w:rsidRPr="00B56FD7">
          <w:rPr>
            <w:bCs/>
            <w:color w:val="000000" w:themeColor="text1"/>
          </w:rPr>
          <w:t>s</w:t>
        </w:r>
      </w:ins>
      <w:r w:rsidR="00FD5115" w:rsidRPr="00B56FD7">
        <w:rPr>
          <w:bCs/>
          <w:color w:val="000000" w:themeColor="text1"/>
        </w:rPr>
        <w:t xml:space="preserve"> of ALS </w:t>
      </w:r>
      <w:r w:rsidR="000A1E17" w:rsidRPr="00B56FD7">
        <w:rPr>
          <w:bCs/>
          <w:color w:val="000000" w:themeColor="text1"/>
        </w:rPr>
        <w:t>patients</w:t>
      </w:r>
      <w:r w:rsidRPr="00B56FD7">
        <w:rPr>
          <w:bCs/>
          <w:color w:val="000000" w:themeColor="text1"/>
        </w:rPr>
        <w:t xml:space="preserve"> ever included in an environmental health study.</w:t>
      </w:r>
      <w:r w:rsidR="00FD5115" w:rsidRPr="00B56FD7">
        <w:rPr>
          <w:bCs/>
          <w:color w:val="000000" w:themeColor="text1"/>
        </w:rPr>
        <w:t xml:space="preserve"> </w:t>
      </w:r>
      <w:r w:rsidRPr="00B56FD7">
        <w:rPr>
          <w:bCs/>
          <w:color w:val="000000" w:themeColor="text1"/>
        </w:rPr>
        <w:t>A</w:t>
      </w:r>
      <w:r w:rsidR="00084667" w:rsidRPr="00B56FD7">
        <w:rPr>
          <w:bCs/>
          <w:color w:val="000000" w:themeColor="text1"/>
        </w:rPr>
        <w:t>nother</w:t>
      </w:r>
      <w:r w:rsidRPr="00B56FD7">
        <w:rPr>
          <w:bCs/>
          <w:color w:val="000000" w:themeColor="text1"/>
        </w:rPr>
        <w:t xml:space="preserve"> </w:t>
      </w:r>
      <w:r w:rsidR="00AD7ED6" w:rsidRPr="00B56FD7">
        <w:rPr>
          <w:bCs/>
          <w:color w:val="000000" w:themeColor="text1"/>
        </w:rPr>
        <w:t xml:space="preserve">strength of our study is that </w:t>
      </w:r>
      <w:r w:rsidR="008A663D" w:rsidRPr="00B56FD7">
        <w:rPr>
          <w:bCs/>
          <w:color w:val="000000" w:themeColor="text1"/>
        </w:rPr>
        <w:t xml:space="preserve">we </w:t>
      </w:r>
      <w:r w:rsidR="00084667" w:rsidRPr="00B56FD7">
        <w:rPr>
          <w:bCs/>
          <w:color w:val="000000" w:themeColor="text1"/>
        </w:rPr>
        <w:t>leverag</w:t>
      </w:r>
      <w:r w:rsidR="008A663D" w:rsidRPr="00B56FD7">
        <w:rPr>
          <w:bCs/>
          <w:color w:val="000000" w:themeColor="text1"/>
        </w:rPr>
        <w:t>ed</w:t>
      </w:r>
      <w:r w:rsidR="00084667" w:rsidRPr="00B56FD7">
        <w:rPr>
          <w:bCs/>
          <w:color w:val="000000" w:themeColor="text1"/>
        </w:rPr>
        <w:t xml:space="preserve"> highly correlated traffic pollutants and Bayesian hierarchical modeling </w:t>
      </w:r>
      <w:r w:rsidR="008A663D" w:rsidRPr="00B56FD7">
        <w:rPr>
          <w:bCs/>
          <w:color w:val="000000" w:themeColor="text1"/>
        </w:rPr>
        <w:t xml:space="preserve">and </w:t>
      </w:r>
      <w:r w:rsidR="00084667" w:rsidRPr="00B56FD7">
        <w:rPr>
          <w:bCs/>
          <w:color w:val="000000" w:themeColor="text1"/>
        </w:rPr>
        <w:t>were able to estimate independent</w:t>
      </w:r>
      <w:r w:rsidR="002439A6" w:rsidRPr="00B56FD7">
        <w:rPr>
          <w:bCs/>
          <w:color w:val="000000" w:themeColor="text1"/>
        </w:rPr>
        <w:t xml:space="preserve">, </w:t>
      </w:r>
      <w:r w:rsidR="00084667" w:rsidRPr="00B56FD7">
        <w:rPr>
          <w:bCs/>
          <w:color w:val="000000" w:themeColor="text1"/>
        </w:rPr>
        <w:t>joint</w:t>
      </w:r>
      <w:r w:rsidR="002439A6" w:rsidRPr="00B56FD7">
        <w:rPr>
          <w:bCs/>
          <w:color w:val="000000" w:themeColor="text1"/>
        </w:rPr>
        <w:t>, and average</w:t>
      </w:r>
      <w:r w:rsidR="00084667" w:rsidRPr="00B56FD7">
        <w:rPr>
          <w:bCs/>
          <w:color w:val="000000" w:themeColor="text1"/>
        </w:rPr>
        <w:t xml:space="preserve"> traffic-related pollutant associations</w:t>
      </w:r>
      <w:r w:rsidR="00DA1AB3" w:rsidRPr="00B56FD7">
        <w:rPr>
          <w:bCs/>
          <w:color w:val="000000" w:themeColor="text1"/>
        </w:rPr>
        <w:t>. A</w:t>
      </w:r>
      <w:r w:rsidR="00F21B2D" w:rsidRPr="00B56FD7">
        <w:rPr>
          <w:bCs/>
          <w:color w:val="000000" w:themeColor="text1"/>
        </w:rPr>
        <w:t xml:space="preserve">lthough we </w:t>
      </w:r>
      <w:r w:rsidR="008D00BB" w:rsidRPr="00B56FD7">
        <w:rPr>
          <w:bCs/>
          <w:color w:val="000000" w:themeColor="text1"/>
        </w:rPr>
        <w:t xml:space="preserve">have adjusted </w:t>
      </w:r>
      <w:r w:rsidR="003625A6" w:rsidRPr="00B56FD7">
        <w:rPr>
          <w:bCs/>
          <w:color w:val="000000" w:themeColor="text1"/>
        </w:rPr>
        <w:t>implicitly</w:t>
      </w:r>
      <w:r w:rsidR="00E50EC1" w:rsidRPr="00B56FD7">
        <w:rPr>
          <w:bCs/>
          <w:color w:val="000000" w:themeColor="text1"/>
        </w:rPr>
        <w:t xml:space="preserve"> (by matching</w:t>
      </w:r>
      <w:r w:rsidR="0029116F" w:rsidRPr="00B56FD7">
        <w:rPr>
          <w:bCs/>
          <w:color w:val="000000" w:themeColor="text1"/>
        </w:rPr>
        <w:t>; age, sex, year of birth, vital status</w:t>
      </w:r>
      <w:r w:rsidR="00E50EC1" w:rsidRPr="00B56FD7">
        <w:rPr>
          <w:bCs/>
          <w:color w:val="000000" w:themeColor="text1"/>
        </w:rPr>
        <w:t>)</w:t>
      </w:r>
      <w:r w:rsidR="003625A6" w:rsidRPr="00B56FD7">
        <w:rPr>
          <w:bCs/>
          <w:color w:val="000000" w:themeColor="text1"/>
        </w:rPr>
        <w:t xml:space="preserve"> and explicitly </w:t>
      </w:r>
      <w:r w:rsidR="00954EFD" w:rsidRPr="00B56FD7">
        <w:rPr>
          <w:bCs/>
          <w:color w:val="000000" w:themeColor="text1"/>
        </w:rPr>
        <w:t xml:space="preserve">for </w:t>
      </w:r>
      <w:r w:rsidR="008D00BB" w:rsidRPr="00B56FD7">
        <w:rPr>
          <w:bCs/>
          <w:color w:val="000000" w:themeColor="text1"/>
        </w:rPr>
        <w:t xml:space="preserve">many common </w:t>
      </w:r>
      <w:r w:rsidR="00A759D0" w:rsidRPr="00B56FD7">
        <w:rPr>
          <w:bCs/>
          <w:color w:val="000000" w:themeColor="text1"/>
        </w:rPr>
        <w:t>covariates (SES,</w:t>
      </w:r>
      <w:r w:rsidR="00084102" w:rsidRPr="00B56FD7">
        <w:rPr>
          <w:bCs/>
          <w:color w:val="000000" w:themeColor="text1"/>
        </w:rPr>
        <w:t xml:space="preserve"> civil status, </w:t>
      </w:r>
      <w:r w:rsidR="00B90716" w:rsidRPr="00B56FD7">
        <w:rPr>
          <w:bCs/>
          <w:color w:val="000000" w:themeColor="text1"/>
        </w:rPr>
        <w:t xml:space="preserve">residence, </w:t>
      </w:r>
      <w:r w:rsidR="00084102" w:rsidRPr="00B56FD7">
        <w:rPr>
          <w:bCs/>
          <w:color w:val="000000" w:themeColor="text1"/>
        </w:rPr>
        <w:t>place of birth</w:t>
      </w:r>
      <w:r w:rsidR="00C77F23" w:rsidRPr="00B56FD7">
        <w:rPr>
          <w:bCs/>
          <w:color w:val="000000" w:themeColor="text1"/>
        </w:rPr>
        <w:t>), we cannot rule out residual confounding</w:t>
      </w:r>
      <w:r w:rsidR="002C173D" w:rsidRPr="00B56FD7">
        <w:rPr>
          <w:bCs/>
          <w:color w:val="000000" w:themeColor="text1"/>
        </w:rPr>
        <w:t xml:space="preserve">. </w:t>
      </w:r>
      <w:r w:rsidR="00CB199D" w:rsidRPr="00B56FD7">
        <w:rPr>
          <w:bCs/>
          <w:color w:val="000000" w:themeColor="text1"/>
        </w:rPr>
        <w:t xml:space="preserve">Information on individual-level variables, such as body mass index (BMI) and smoking status is not </w:t>
      </w:r>
      <w:r w:rsidR="00AE59A1" w:rsidRPr="00B56FD7">
        <w:rPr>
          <w:bCs/>
          <w:color w:val="000000" w:themeColor="text1"/>
        </w:rPr>
        <w:t xml:space="preserve">currently </w:t>
      </w:r>
      <w:r w:rsidR="00CB199D" w:rsidRPr="00B56FD7">
        <w:rPr>
          <w:bCs/>
          <w:color w:val="000000" w:themeColor="text1"/>
        </w:rPr>
        <w:t xml:space="preserve">available through the </w:t>
      </w:r>
      <w:r w:rsidR="00C9737D" w:rsidRPr="00B56FD7">
        <w:rPr>
          <w:rFonts w:eastAsiaTheme="minorHAnsi"/>
        </w:rPr>
        <w:t>Danish Civil Registration System</w:t>
      </w:r>
      <w:r w:rsidR="00CB199D" w:rsidRPr="00B56FD7">
        <w:rPr>
          <w:bCs/>
          <w:color w:val="000000" w:themeColor="text1"/>
        </w:rPr>
        <w:t xml:space="preserve">. </w:t>
      </w:r>
      <w:r w:rsidR="00334ECF" w:rsidRPr="00B56FD7">
        <w:t>These variables, while potential risk factors for ALS, are not likely confounders in this analysis as they are not expected to be associated with pollutant concentrations in a manner independent of neighborhood SES.</w:t>
      </w:r>
      <w:r w:rsidR="00360835" w:rsidRPr="00B56FD7">
        <w:t xml:space="preserve"> </w:t>
      </w:r>
      <w:r w:rsidR="00CB199D" w:rsidRPr="00B56FD7">
        <w:rPr>
          <w:bCs/>
          <w:color w:val="000000" w:themeColor="text1"/>
        </w:rPr>
        <w:t>If this information were available, it could be used to further adjust for SES</w:t>
      </w:r>
      <w:r w:rsidR="000330C2" w:rsidRPr="00B56FD7">
        <w:rPr>
          <w:bCs/>
          <w:color w:val="000000" w:themeColor="text1"/>
        </w:rPr>
        <w:t>.</w:t>
      </w:r>
      <w:r w:rsidR="00EB5F65" w:rsidRPr="00B56FD7">
        <w:rPr>
          <w:bCs/>
          <w:color w:val="000000" w:themeColor="text1"/>
        </w:rPr>
        <w:fldChar w:fldCharType="begin"/>
      </w:r>
      <w:r w:rsidR="00E74810" w:rsidRPr="00B56FD7">
        <w:rPr>
          <w:bCs/>
          <w:color w:val="000000" w:themeColor="text1"/>
        </w:rPr>
        <w:instrText xml:space="preserve"> ADDIN ZOTERO_ITEM CSL_CITATION {"citationID":"UpeuMoH1","properties":{"formattedCitation":"\\super 86\\nosupersub{}","plainCitation":"86","noteIndex":0},"citationItems":[{"id":"5M8KDQ7k/XEyXuPUF","uris":["http://zotero.org/users/6925055/items/FGL45NCG"],"itemData":{"id":"NMcMb9QE/JcgVvGXZ","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EB5F65" w:rsidRPr="00B56FD7">
        <w:rPr>
          <w:bCs/>
          <w:color w:val="000000" w:themeColor="text1"/>
        </w:rPr>
        <w:fldChar w:fldCharType="separate"/>
      </w:r>
      <w:r w:rsidR="00EB5F65" w:rsidRPr="00B56FD7">
        <w:rPr>
          <w:color w:val="000000"/>
          <w:vertAlign w:val="superscript"/>
        </w:rPr>
        <w:t>86</w:t>
      </w:r>
      <w:r w:rsidR="00EB5F65" w:rsidRPr="00B56FD7">
        <w:rPr>
          <w:bCs/>
          <w:color w:val="000000" w:themeColor="text1"/>
        </w:rPr>
        <w:fldChar w:fldCharType="end"/>
      </w:r>
      <w:r w:rsidR="00CB199D" w:rsidRPr="00B56FD7">
        <w:rPr>
          <w:bCs/>
          <w:color w:val="000000" w:themeColor="text1"/>
        </w:rPr>
        <w:t xml:space="preserve"> To the extent that the variables we included in our models to adjust for household- and neighborhood-level SES are adequate, we would expect any residual SES-related confounding to be minimal. </w:t>
      </w:r>
      <w:r w:rsidR="00CF2FBA" w:rsidRPr="00B56FD7">
        <w:rPr>
          <w:bCs/>
          <w:color w:val="000000" w:themeColor="text1"/>
        </w:rPr>
        <w:t xml:space="preserve">Exposure </w:t>
      </w:r>
      <w:r w:rsidR="00D24604" w:rsidRPr="00B56FD7">
        <w:rPr>
          <w:bCs/>
          <w:color w:val="000000" w:themeColor="text1"/>
        </w:rPr>
        <w:t xml:space="preserve">measurement error </w:t>
      </w:r>
      <w:r w:rsidR="00CF2FBA" w:rsidRPr="00B56FD7">
        <w:rPr>
          <w:bCs/>
          <w:color w:val="000000" w:themeColor="text1"/>
        </w:rPr>
        <w:t xml:space="preserve">is </w:t>
      </w:r>
      <w:r w:rsidR="00761009" w:rsidRPr="00B56FD7">
        <w:rPr>
          <w:bCs/>
          <w:color w:val="000000" w:themeColor="text1"/>
        </w:rPr>
        <w:t>inevitable</w:t>
      </w:r>
      <w:r w:rsidR="00BA79A8" w:rsidRPr="00B56FD7">
        <w:rPr>
          <w:bCs/>
          <w:color w:val="000000" w:themeColor="text1"/>
        </w:rPr>
        <w:t xml:space="preserve">, as any </w:t>
      </w:r>
      <w:del w:id="173" w:author="Emily DeVoto" w:date="2022-07-14T10:47:00Z">
        <w:r w:rsidR="00BA79A8" w:rsidRPr="00B56FD7" w:rsidDel="00CC4FA8">
          <w:rPr>
            <w:bCs/>
            <w:color w:val="000000" w:themeColor="text1"/>
          </w:rPr>
          <w:delText>modelled</w:delText>
        </w:r>
      </w:del>
      <w:ins w:id="174" w:author="Emily DeVoto" w:date="2022-07-14T10:47:00Z">
        <w:r w:rsidR="00CC4FA8" w:rsidRPr="00B56FD7">
          <w:rPr>
            <w:bCs/>
            <w:color w:val="000000" w:themeColor="text1"/>
          </w:rPr>
          <w:t>modeled</w:t>
        </w:r>
      </w:ins>
      <w:r w:rsidR="00BA79A8" w:rsidRPr="00B56FD7">
        <w:rPr>
          <w:bCs/>
          <w:color w:val="000000" w:themeColor="text1"/>
        </w:rPr>
        <w:t xml:space="preserve"> exposure will be </w:t>
      </w:r>
      <w:r w:rsidR="008C0318" w:rsidRPr="00B56FD7">
        <w:rPr>
          <w:bCs/>
          <w:color w:val="000000" w:themeColor="text1"/>
        </w:rPr>
        <w:t xml:space="preserve">inaccurate to some </w:t>
      </w:r>
      <w:r w:rsidR="008C0318" w:rsidRPr="00B56FD7">
        <w:rPr>
          <w:bCs/>
          <w:color w:val="000000" w:themeColor="text1"/>
        </w:rPr>
        <w:lastRenderedPageBreak/>
        <w:t>degree</w:t>
      </w:r>
      <w:r w:rsidR="00CF2FBA" w:rsidRPr="00B56FD7">
        <w:rPr>
          <w:bCs/>
          <w:color w:val="000000" w:themeColor="text1"/>
        </w:rPr>
        <w:t>.</w:t>
      </w:r>
      <w:r w:rsidR="00BA79A8" w:rsidRPr="00B56FD7">
        <w:rPr>
          <w:bCs/>
          <w:color w:val="000000" w:themeColor="text1"/>
        </w:rPr>
        <w:t xml:space="preserve"> However,</w:t>
      </w:r>
      <w:r w:rsidR="003911C7" w:rsidRPr="00B56FD7">
        <w:rPr>
          <w:bCs/>
          <w:color w:val="000000" w:themeColor="text1"/>
        </w:rPr>
        <w:t xml:space="preserve"> any </w:t>
      </w:r>
      <w:r w:rsidR="006453EA" w:rsidRPr="00B56FD7">
        <w:rPr>
          <w:bCs/>
          <w:color w:val="000000" w:themeColor="text1"/>
        </w:rPr>
        <w:t xml:space="preserve">error </w:t>
      </w:r>
      <w:r w:rsidR="003911C7" w:rsidRPr="00B56FD7">
        <w:rPr>
          <w:bCs/>
          <w:color w:val="000000" w:themeColor="text1"/>
        </w:rPr>
        <w:t xml:space="preserve">is </w:t>
      </w:r>
      <w:r w:rsidR="00A447A9" w:rsidRPr="00B56FD7">
        <w:rPr>
          <w:bCs/>
          <w:color w:val="000000" w:themeColor="text1"/>
        </w:rPr>
        <w:t xml:space="preserve">not </w:t>
      </w:r>
      <w:r w:rsidR="003911C7" w:rsidRPr="00B56FD7">
        <w:rPr>
          <w:bCs/>
          <w:color w:val="000000" w:themeColor="text1"/>
        </w:rPr>
        <w:t xml:space="preserve">likely correlated </w:t>
      </w:r>
      <w:r w:rsidR="00DA02A6" w:rsidRPr="00B56FD7">
        <w:rPr>
          <w:bCs/>
          <w:color w:val="000000" w:themeColor="text1"/>
        </w:rPr>
        <w:t xml:space="preserve">with ALS diagnosis, and therefore </w:t>
      </w:r>
      <w:r w:rsidR="00A57C05" w:rsidRPr="00B56FD7">
        <w:rPr>
          <w:bCs/>
          <w:color w:val="000000" w:themeColor="text1"/>
        </w:rPr>
        <w:t xml:space="preserve">any bias </w:t>
      </w:r>
      <w:r w:rsidR="0026685D" w:rsidRPr="00B56FD7">
        <w:rPr>
          <w:bCs/>
          <w:color w:val="000000" w:themeColor="text1"/>
        </w:rPr>
        <w:t>woul</w:t>
      </w:r>
      <w:r w:rsidR="00B32D7A" w:rsidRPr="00B56FD7">
        <w:rPr>
          <w:bCs/>
          <w:color w:val="000000" w:themeColor="text1"/>
        </w:rPr>
        <w:t>d</w:t>
      </w:r>
      <w:r w:rsidR="0026685D" w:rsidRPr="00B56FD7">
        <w:rPr>
          <w:bCs/>
          <w:color w:val="000000" w:themeColor="text1"/>
        </w:rPr>
        <w:t xml:space="preserve"> </w:t>
      </w:r>
      <w:r w:rsidR="00A57C05" w:rsidRPr="00B56FD7">
        <w:rPr>
          <w:bCs/>
          <w:color w:val="000000" w:themeColor="text1"/>
        </w:rPr>
        <w:t xml:space="preserve">be </w:t>
      </w:r>
      <w:r w:rsidR="00C35CDE" w:rsidRPr="00B56FD7">
        <w:rPr>
          <w:bCs/>
          <w:color w:val="000000" w:themeColor="text1"/>
        </w:rPr>
        <w:t xml:space="preserve">towards </w:t>
      </w:r>
      <w:ins w:id="175" w:author="Emily DeVoto" w:date="2022-07-14T17:34:00Z">
        <w:r w:rsidR="00281FE6" w:rsidRPr="00B56FD7">
          <w:rPr>
            <w:bCs/>
            <w:color w:val="000000" w:themeColor="text1"/>
          </w:rPr>
          <w:t xml:space="preserve">the </w:t>
        </w:r>
      </w:ins>
      <w:r w:rsidR="00C35CDE" w:rsidRPr="00B56FD7">
        <w:rPr>
          <w:bCs/>
          <w:color w:val="000000" w:themeColor="text1"/>
        </w:rPr>
        <w:t>null.</w:t>
      </w:r>
      <w:r w:rsidR="000451FE" w:rsidRPr="00B56FD7">
        <w:rPr>
          <w:bCs/>
          <w:color w:val="000000" w:themeColor="text1"/>
        </w:rPr>
        <w:fldChar w:fldCharType="begin"/>
      </w:r>
      <w:r w:rsidR="000258C3" w:rsidRPr="00B56FD7">
        <w:rPr>
          <w:bCs/>
          <w:color w:val="000000" w:themeColor="text1"/>
        </w:rPr>
        <w:instrText xml:space="preserve"> ADDIN ZOTERO_ITEM CSL_CITATION {"citationID":"JjtmUVu5","properties":{"formattedCitation":"\\super 87\\nosupersub{}","plainCitation":"87","noteIndex":0},"citationItems":[{"id":856,"uris":["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sidRPr="00B56FD7">
        <w:rPr>
          <w:bCs/>
          <w:color w:val="000000" w:themeColor="text1"/>
        </w:rPr>
        <w:fldChar w:fldCharType="separate"/>
      </w:r>
      <w:r w:rsidR="000258C3" w:rsidRPr="00B56FD7">
        <w:rPr>
          <w:color w:val="000000"/>
          <w:vertAlign w:val="superscript"/>
        </w:rPr>
        <w:t>87</w:t>
      </w:r>
      <w:r w:rsidR="000451FE" w:rsidRPr="00B56FD7">
        <w:rPr>
          <w:bCs/>
          <w:color w:val="000000" w:themeColor="text1"/>
        </w:rPr>
        <w:fldChar w:fldCharType="end"/>
      </w:r>
      <w:r w:rsidR="00F84ADA" w:rsidRPr="00B56FD7">
        <w:rPr>
          <w:bCs/>
          <w:color w:val="000000" w:themeColor="text1"/>
        </w:rPr>
        <w:t xml:space="preserve"> </w:t>
      </w:r>
      <w:r w:rsidR="002F531C" w:rsidRPr="00B56FD7">
        <w:rPr>
          <w:bCs/>
        </w:rPr>
        <w:t>While a previous study found that ALS ascertainment from the Danish National Patient Register was highly reliable,</w:t>
      </w:r>
      <w:r w:rsidR="002F531C" w:rsidRPr="00B56FD7">
        <w:rPr>
          <w:bCs/>
        </w:rPr>
        <w:fldChar w:fldCharType="begin"/>
      </w:r>
      <w:r w:rsidR="000258C3" w:rsidRPr="00B56FD7">
        <w:rPr>
          <w:bCs/>
        </w:rPr>
        <w:instrText xml:space="preserve"> ADDIN ZOTERO_ITEM CSL_CITATION {"citationID":"mjqWR64c","properties":{"formattedCitation":"\\super 49\\nosupersub{}","plainCitation":"49","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2F531C" w:rsidRPr="00B56FD7">
        <w:rPr>
          <w:bCs/>
        </w:rPr>
        <w:fldChar w:fldCharType="separate"/>
      </w:r>
      <w:r w:rsidR="000258C3" w:rsidRPr="00B56FD7">
        <w:rPr>
          <w:vertAlign w:val="superscript"/>
        </w:rPr>
        <w:t>49</w:t>
      </w:r>
      <w:r w:rsidR="002F531C" w:rsidRPr="00B56FD7">
        <w:rPr>
          <w:bCs/>
        </w:rPr>
        <w:fldChar w:fldCharType="end"/>
      </w:r>
      <w:r w:rsidR="002F531C" w:rsidRPr="00B56FD7">
        <w:rPr>
          <w:bCs/>
        </w:rPr>
        <w:t xml:space="preserve"> outcome misclassification cannot be ruled out,</w:t>
      </w:r>
      <w:r w:rsidR="002F531C" w:rsidRPr="00B56FD7">
        <w:rPr>
          <w:bCs/>
          <w:i/>
          <w:iCs/>
        </w:rPr>
        <w:t xml:space="preserve"> </w:t>
      </w:r>
      <w:r w:rsidR="009B532C" w:rsidRPr="00B56FD7">
        <w:rPr>
          <w:bCs/>
          <w:color w:val="000000" w:themeColor="text1"/>
        </w:rPr>
        <w:t xml:space="preserve">nor can the possibility that date of diagnosis and symptom onset were </w:t>
      </w:r>
      <w:r w:rsidR="002A09B9" w:rsidRPr="00B56FD7">
        <w:rPr>
          <w:bCs/>
          <w:color w:val="000000" w:themeColor="text1"/>
        </w:rPr>
        <w:t>irregularly</w:t>
      </w:r>
      <w:r w:rsidR="005D2FDD" w:rsidRPr="00B56FD7">
        <w:rPr>
          <w:bCs/>
          <w:color w:val="000000" w:themeColor="text1"/>
        </w:rPr>
        <w:t xml:space="preserve"> aligned</w:t>
      </w:r>
      <w:r w:rsidR="00F84ADA" w:rsidRPr="00B56FD7">
        <w:rPr>
          <w:bCs/>
          <w:color w:val="000000" w:themeColor="text1"/>
        </w:rPr>
        <w:t>.</w:t>
      </w:r>
      <w:r w:rsidR="00AA2845" w:rsidRPr="00B56FD7">
        <w:rPr>
          <w:bCs/>
          <w:color w:val="000000" w:themeColor="text1"/>
        </w:rPr>
        <w:t xml:space="preserve"> </w:t>
      </w:r>
      <w:r w:rsidR="008802EC" w:rsidRPr="00B56FD7">
        <w:rPr>
          <w:bCs/>
        </w:rPr>
        <w:t>While our analysis adjusted for marital status and household SES, many couples in Denmark cohabitate. This would not be captured by our analysis, and ALS diagnosis in relation to cohabitation status should be further investigated.</w:t>
      </w:r>
      <w:r w:rsidR="008802EC" w:rsidRPr="00B56FD7">
        <w:rPr>
          <w:bCs/>
        </w:rPr>
        <w:fldChar w:fldCharType="begin"/>
      </w:r>
      <w:r w:rsidR="000258C3" w:rsidRPr="00B56FD7">
        <w:rPr>
          <w:bCs/>
        </w:rPr>
        <w:instrText xml:space="preserve"> ADDIN ZOTERO_ITEM CSL_CITATION {"citationID":"KRRaxhFX","properties":{"formattedCitation":"\\super 88\\nosupersub{}","plainCitation":"88","noteIndex":0},"citationItems":[{"id":1279,"uris":["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8802EC" w:rsidRPr="00B56FD7">
        <w:rPr>
          <w:bCs/>
        </w:rPr>
        <w:fldChar w:fldCharType="separate"/>
      </w:r>
      <w:r w:rsidR="000258C3" w:rsidRPr="00B56FD7">
        <w:rPr>
          <w:vertAlign w:val="superscript"/>
        </w:rPr>
        <w:t>88</w:t>
      </w:r>
      <w:r w:rsidR="008802EC" w:rsidRPr="00B56FD7">
        <w:rPr>
          <w:bCs/>
        </w:rPr>
        <w:fldChar w:fldCharType="end"/>
      </w:r>
    </w:p>
    <w:p w14:paraId="5FFCDC77" w14:textId="77777777" w:rsidR="00CF2FBA" w:rsidRPr="00B56FD7" w:rsidRDefault="00CF2FBA">
      <w:pPr>
        <w:rPr>
          <w:color w:val="000000" w:themeColor="text1"/>
        </w:rPr>
        <w:pPrChange w:id="176" w:author="Emily DeVoto" w:date="2022-07-14T10:17:00Z">
          <w:pPr>
            <w:jc w:val="both"/>
          </w:pPr>
        </w:pPrChange>
      </w:pPr>
    </w:p>
    <w:p w14:paraId="7B27D1CC" w14:textId="5BC08485" w:rsidR="00D06668" w:rsidRPr="00B56FD7" w:rsidRDefault="00A66DD1">
      <w:pPr>
        <w:rPr>
          <w:i/>
          <w:iCs/>
        </w:rPr>
        <w:pPrChange w:id="177" w:author="Emily DeVoto" w:date="2022-07-14T10:17:00Z">
          <w:pPr>
            <w:jc w:val="both"/>
          </w:pPr>
        </w:pPrChange>
      </w:pPr>
      <w:r w:rsidRPr="00B56FD7">
        <w:rPr>
          <w:color w:val="000000" w:themeColor="text1"/>
        </w:rPr>
        <w:t xml:space="preserve">Future research </w:t>
      </w:r>
      <w:r w:rsidR="00E93B65" w:rsidRPr="00B56FD7">
        <w:rPr>
          <w:color w:val="000000" w:themeColor="text1"/>
        </w:rPr>
        <w:t>might</w:t>
      </w:r>
      <w:r w:rsidR="00F86173" w:rsidRPr="00B56FD7">
        <w:rPr>
          <w:color w:val="000000" w:themeColor="text1"/>
        </w:rPr>
        <w:t xml:space="preserve"> </w:t>
      </w:r>
      <w:r w:rsidR="00C92C1B" w:rsidRPr="00B56FD7">
        <w:rPr>
          <w:color w:val="000000" w:themeColor="text1"/>
        </w:rPr>
        <w:t xml:space="preserve">use larger cohort data to </w:t>
      </w:r>
      <w:r w:rsidR="00F86173" w:rsidRPr="00B56FD7">
        <w:rPr>
          <w:color w:val="000000" w:themeColor="text1"/>
        </w:rPr>
        <w:t xml:space="preserve">understand </w:t>
      </w:r>
      <w:r w:rsidR="00E82657" w:rsidRPr="00B56FD7">
        <w:rPr>
          <w:color w:val="000000" w:themeColor="text1"/>
        </w:rPr>
        <w:t xml:space="preserve">the </w:t>
      </w:r>
      <w:r w:rsidR="00C92C1B" w:rsidRPr="00B56FD7">
        <w:rPr>
          <w:color w:val="000000" w:themeColor="text1"/>
        </w:rPr>
        <w:t>impor</w:t>
      </w:r>
      <w:r w:rsidR="00F0014C" w:rsidRPr="00B56FD7">
        <w:rPr>
          <w:color w:val="000000" w:themeColor="text1"/>
        </w:rPr>
        <w:t xml:space="preserve">tance of each respective </w:t>
      </w:r>
      <w:r w:rsidR="006224F6" w:rsidRPr="00B56FD7">
        <w:rPr>
          <w:color w:val="000000" w:themeColor="text1"/>
        </w:rPr>
        <w:t>pollutant in a single model</w:t>
      </w:r>
      <w:r w:rsidR="000F7290" w:rsidRPr="00B56FD7">
        <w:rPr>
          <w:color w:val="000000" w:themeColor="text1"/>
        </w:rPr>
        <w:t>.</w:t>
      </w:r>
      <w:r w:rsidR="00C63846" w:rsidRPr="00B56FD7">
        <w:rPr>
          <w:color w:val="000000" w:themeColor="text1"/>
        </w:rPr>
        <w:t xml:space="preserve"> </w:t>
      </w:r>
      <w:r w:rsidR="00742BC3" w:rsidRPr="00B56FD7">
        <w:t>Other mixture model methods, such as Bayesian Kernel Machine Regression</w:t>
      </w:r>
      <w:del w:id="178" w:author="Emily DeVoto" w:date="2022-07-14T17:35:00Z">
        <w:r w:rsidR="00742BC3" w:rsidRPr="00B56FD7" w:rsidDel="00281FE6">
          <w:delText xml:space="preserve"> (BKMR)</w:delText>
        </w:r>
      </w:del>
      <w:r w:rsidR="00742BC3" w:rsidRPr="00B56FD7">
        <w:fldChar w:fldCharType="begin"/>
      </w:r>
      <w:r w:rsidR="000258C3" w:rsidRPr="00B56FD7">
        <w:instrText xml:space="preserve"> ADDIN ZOTERO_ITEM CSL_CITATION {"citationID":"hDKcZnrg","properties":{"formattedCitation":"\\super 89\\nosupersub{}","plainCitation":"89","noteIndex":0},"citationItems":[{"id":1245,"uris":["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742BC3" w:rsidRPr="00B56FD7">
        <w:fldChar w:fldCharType="separate"/>
      </w:r>
      <w:r w:rsidR="000258C3" w:rsidRPr="00B56FD7">
        <w:rPr>
          <w:vertAlign w:val="superscript"/>
        </w:rPr>
        <w:t>89</w:t>
      </w:r>
      <w:r w:rsidR="00742BC3" w:rsidRPr="00B56FD7">
        <w:fldChar w:fldCharType="end"/>
      </w:r>
      <w:r w:rsidR="00742BC3" w:rsidRPr="00B56FD7">
        <w:t xml:space="preserve"> might be useful in further exploring the robustness of joint associations in a different framework, though </w:t>
      </w:r>
      <w:del w:id="179" w:author="Emily DeVoto" w:date="2022-07-14T17:35:00Z">
        <w:r w:rsidR="00A062C7" w:rsidRPr="00B56FD7" w:rsidDel="00281FE6">
          <w:delText xml:space="preserve">BKMR </w:delText>
        </w:r>
      </w:del>
      <w:ins w:id="180" w:author="Emily DeVoto" w:date="2022-07-14T17:35:00Z">
        <w:r w:rsidR="00281FE6" w:rsidRPr="00B56FD7">
          <w:t xml:space="preserve">this method </w:t>
        </w:r>
      </w:ins>
      <w:r w:rsidR="00A062C7" w:rsidRPr="00B56FD7">
        <w:t>was not</w:t>
      </w:r>
      <w:r w:rsidR="00742BC3" w:rsidRPr="00B56FD7">
        <w:t xml:space="preserve"> appropriate for </w:t>
      </w:r>
      <w:r w:rsidR="00B87335" w:rsidRPr="00B56FD7">
        <w:t xml:space="preserve">our </w:t>
      </w:r>
      <w:r w:rsidR="00742BC3" w:rsidRPr="00B56FD7">
        <w:t xml:space="preserve">particular research question, </w:t>
      </w:r>
      <w:r w:rsidR="00630B00" w:rsidRPr="00B56FD7">
        <w:t xml:space="preserve">since </w:t>
      </w:r>
      <w:del w:id="181" w:author="Emily DeVoto" w:date="2022-07-14T17:35:00Z">
        <w:r w:rsidR="00630B00" w:rsidRPr="00B56FD7" w:rsidDel="00281FE6">
          <w:delText xml:space="preserve">BKMR </w:delText>
        </w:r>
      </w:del>
      <w:ins w:id="182" w:author="Emily DeVoto" w:date="2022-07-14T17:35:00Z">
        <w:r w:rsidR="00281FE6" w:rsidRPr="00B56FD7">
          <w:t xml:space="preserve">it </w:t>
        </w:r>
      </w:ins>
      <w:r w:rsidR="00630B00" w:rsidRPr="00B56FD7">
        <w:t xml:space="preserve">is currently not available for </w:t>
      </w:r>
      <w:del w:id="183" w:author="Emily DeVoto" w:date="2022-07-14T10:20:00Z">
        <w:r w:rsidR="00630B00" w:rsidRPr="00B56FD7" w:rsidDel="00C7042E">
          <w:delText>case-control</w:delText>
        </w:r>
      </w:del>
      <w:ins w:id="184" w:author="Emily DeVoto" w:date="2022-07-14T10:20:00Z">
        <w:r w:rsidR="00C7042E" w:rsidRPr="00B56FD7">
          <w:t>case–control</w:t>
        </w:r>
      </w:ins>
      <w:r w:rsidR="00630B00" w:rsidRPr="00B56FD7">
        <w:t xml:space="preserve"> study applications</w:t>
      </w:r>
      <w:r w:rsidR="00742BC3" w:rsidRPr="00B56FD7">
        <w:t>.</w:t>
      </w:r>
      <w:r w:rsidR="00742BC3" w:rsidRPr="00B56FD7">
        <w:rPr>
          <w:i/>
          <w:iCs/>
        </w:rPr>
        <w:t xml:space="preserve"> </w:t>
      </w:r>
      <w:r w:rsidR="00C63846" w:rsidRPr="00B56FD7">
        <w:rPr>
          <w:color w:val="000000" w:themeColor="text1"/>
        </w:rPr>
        <w:t>The timing of exposure</w:t>
      </w:r>
      <w:r w:rsidR="00810948" w:rsidRPr="00B56FD7">
        <w:rPr>
          <w:color w:val="000000" w:themeColor="text1"/>
        </w:rPr>
        <w:t xml:space="preserve"> </w:t>
      </w:r>
      <w:r w:rsidR="00C63846" w:rsidRPr="00B56FD7">
        <w:rPr>
          <w:color w:val="000000" w:themeColor="text1"/>
        </w:rPr>
        <w:t xml:space="preserve">will </w:t>
      </w:r>
      <w:r w:rsidR="000C3298" w:rsidRPr="00B56FD7">
        <w:rPr>
          <w:color w:val="000000" w:themeColor="text1"/>
        </w:rPr>
        <w:t xml:space="preserve">continue to </w:t>
      </w:r>
      <w:r w:rsidR="00C63846" w:rsidRPr="00B56FD7">
        <w:rPr>
          <w:color w:val="000000" w:themeColor="text1"/>
        </w:rPr>
        <w:t xml:space="preserve">be an important </w:t>
      </w:r>
      <w:r w:rsidR="00DD0141" w:rsidRPr="00B56FD7">
        <w:rPr>
          <w:color w:val="000000" w:themeColor="text1"/>
        </w:rPr>
        <w:t>study route</w:t>
      </w:r>
      <w:r w:rsidR="00C63846" w:rsidRPr="00B56FD7">
        <w:rPr>
          <w:color w:val="000000" w:themeColor="text1"/>
        </w:rPr>
        <w:t xml:space="preserve">. </w:t>
      </w:r>
      <w:r w:rsidR="000F7290" w:rsidRPr="00B56FD7">
        <w:rPr>
          <w:color w:val="000000" w:themeColor="text1"/>
        </w:rPr>
        <w:t>ALS is projected to increase in prevalence over the next few decades all over the world</w:t>
      </w:r>
      <w:r w:rsidR="00AA66DE" w:rsidRPr="00B56FD7">
        <w:rPr>
          <w:color w:val="000000" w:themeColor="text1"/>
        </w:rPr>
        <w:t>.</w:t>
      </w:r>
      <w:r w:rsidR="00AA66DE" w:rsidRPr="00B56FD7">
        <w:rPr>
          <w:color w:val="000000" w:themeColor="text1"/>
        </w:rPr>
        <w:fldChar w:fldCharType="begin"/>
      </w:r>
      <w:r w:rsidR="004B132D" w:rsidRPr="00B56FD7">
        <w:rPr>
          <w:color w:val="000000" w:themeColor="text1"/>
        </w:rPr>
        <w:instrText xml:space="preserve"> ADDIN ZOTERO_ITEM CSL_CITATION {"citationID":"Nk8XN46w","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B56FD7">
        <w:rPr>
          <w:color w:val="000000" w:themeColor="text1"/>
        </w:rPr>
        <w:fldChar w:fldCharType="separate"/>
      </w:r>
      <w:r w:rsidR="00E52BA5" w:rsidRPr="00B56FD7">
        <w:rPr>
          <w:color w:val="000000"/>
          <w:vertAlign w:val="superscript"/>
        </w:rPr>
        <w:t>4</w:t>
      </w:r>
      <w:r w:rsidR="00AA66DE" w:rsidRPr="00B56FD7">
        <w:rPr>
          <w:color w:val="000000" w:themeColor="text1"/>
        </w:rPr>
        <w:fldChar w:fldCharType="end"/>
      </w:r>
      <w:r w:rsidR="000F7290" w:rsidRPr="00B56FD7">
        <w:rPr>
          <w:color w:val="000000" w:themeColor="text1"/>
        </w:rPr>
        <w:t xml:space="preserve"> </w:t>
      </w:r>
      <w:r w:rsidR="00AA66DE" w:rsidRPr="00B56FD7">
        <w:rPr>
          <w:color w:val="000000" w:themeColor="text1"/>
        </w:rPr>
        <w:t>U</w:t>
      </w:r>
      <w:r w:rsidR="0001625D" w:rsidRPr="00B56FD7">
        <w:rPr>
          <w:color w:val="000000" w:themeColor="text1"/>
        </w:rPr>
        <w:t xml:space="preserve">nderstanding </w:t>
      </w:r>
      <w:r w:rsidR="00AA66DE" w:rsidRPr="00B56FD7">
        <w:rPr>
          <w:color w:val="000000" w:themeColor="text1"/>
        </w:rPr>
        <w:t>ALS</w:t>
      </w:r>
      <w:r w:rsidR="0001625D" w:rsidRPr="00B56FD7">
        <w:rPr>
          <w:color w:val="000000" w:themeColor="text1"/>
        </w:rPr>
        <w:t xml:space="preserve"> pathogenesis </w:t>
      </w:r>
      <w:r w:rsidR="00546D14" w:rsidRPr="00B56FD7">
        <w:rPr>
          <w:color w:val="000000" w:themeColor="text1"/>
        </w:rPr>
        <w:t xml:space="preserve">and identifying modifiable risk factors </w:t>
      </w:r>
      <w:r w:rsidR="0001625D" w:rsidRPr="00B56FD7">
        <w:rPr>
          <w:color w:val="000000" w:themeColor="text1"/>
        </w:rPr>
        <w:t xml:space="preserve">is critical for preventive </w:t>
      </w:r>
      <w:r w:rsidR="00E700AD" w:rsidRPr="00B56FD7">
        <w:rPr>
          <w:color w:val="000000" w:themeColor="text1"/>
        </w:rPr>
        <w:t>action</w:t>
      </w:r>
      <w:r w:rsidR="00464CA7" w:rsidRPr="00B56FD7">
        <w:rPr>
          <w:color w:val="000000" w:themeColor="text1"/>
        </w:rPr>
        <w:t>.</w:t>
      </w:r>
      <w:r w:rsidR="00D06668" w:rsidRPr="00B56FD7">
        <w:rPr>
          <w:b/>
          <w:color w:val="000000" w:themeColor="text1"/>
        </w:rPr>
        <w:br w:type="page"/>
      </w:r>
    </w:p>
    <w:p w14:paraId="31580077" w14:textId="71C2B6B7" w:rsidR="004B5359" w:rsidRPr="00B56FD7" w:rsidRDefault="00F255A6" w:rsidP="00042EDE">
      <w:pPr>
        <w:rPr>
          <w:b/>
        </w:rPr>
      </w:pPr>
      <w:r w:rsidRPr="00B56FD7">
        <w:rPr>
          <w:b/>
        </w:rPr>
        <w:lastRenderedPageBreak/>
        <w:t>Reference</w:t>
      </w:r>
      <w:r w:rsidR="00C51E04" w:rsidRPr="00B56FD7">
        <w:rPr>
          <w:b/>
        </w:rPr>
        <w:t>s</w:t>
      </w:r>
    </w:p>
    <w:p w14:paraId="1AB0F415" w14:textId="77777777" w:rsidR="00E74810" w:rsidRPr="00B56FD7" w:rsidRDefault="00EA34DC" w:rsidP="00E74810">
      <w:pPr>
        <w:pStyle w:val="Bibliography"/>
      </w:pPr>
      <w:r w:rsidRPr="00B56FD7">
        <w:t xml:space="preserve"> </w:t>
      </w:r>
      <w:r w:rsidRPr="00B56FD7">
        <w:fldChar w:fldCharType="begin"/>
      </w:r>
      <w:r w:rsidR="00D5032B" w:rsidRPr="00B56FD7">
        <w:instrText xml:space="preserve"> ADDIN ZOTERO_BIBL {"uncited":[],"omitted":[],"custom":[]} CSL_BIBLIOGRAPHY </w:instrText>
      </w:r>
      <w:r w:rsidRPr="00B56FD7">
        <w:fldChar w:fldCharType="separate"/>
      </w:r>
      <w:r w:rsidR="00E74810" w:rsidRPr="00B56FD7">
        <w:t xml:space="preserve">1. </w:t>
      </w:r>
      <w:r w:rsidR="00E74810" w:rsidRPr="00B56FD7">
        <w:tab/>
        <w:t xml:space="preserve">Rowland LP, Shneider NA. Amyotrophic lateral sclerosis. </w:t>
      </w:r>
      <w:r w:rsidR="00E74810" w:rsidRPr="00B56FD7">
        <w:rPr>
          <w:i/>
          <w:iCs/>
        </w:rPr>
        <w:t>New England Journal of Medicine</w:t>
      </w:r>
      <w:r w:rsidR="00E74810" w:rsidRPr="00B56FD7">
        <w:t>. 2001;344(22):1688-1700.</w:t>
      </w:r>
    </w:p>
    <w:p w14:paraId="11909A8E" w14:textId="77777777" w:rsidR="00E74810" w:rsidRPr="00B56FD7" w:rsidRDefault="00E74810" w:rsidP="00E74810">
      <w:pPr>
        <w:pStyle w:val="Bibliography"/>
      </w:pPr>
      <w:r w:rsidRPr="00B56FD7">
        <w:t xml:space="preserve">2. </w:t>
      </w:r>
      <w:r w:rsidRPr="00B56FD7">
        <w:tab/>
        <w:t xml:space="preserve">Chio A, Logroscino G, Hardiman O, et al. Prognostic factors in ALS: A critical review. </w:t>
      </w:r>
      <w:r w:rsidRPr="00B56FD7">
        <w:rPr>
          <w:i/>
          <w:iCs/>
        </w:rPr>
        <w:t>Amyotrophic Lateral Sclerosis</w:t>
      </w:r>
      <w:r w:rsidRPr="00B56FD7">
        <w:t>. 2009;10(5-6):310-323.</w:t>
      </w:r>
    </w:p>
    <w:p w14:paraId="7385F3A7" w14:textId="77777777" w:rsidR="00E74810" w:rsidRPr="00B56FD7" w:rsidRDefault="00E74810" w:rsidP="00E74810">
      <w:pPr>
        <w:pStyle w:val="Bibliography"/>
      </w:pPr>
      <w:r w:rsidRPr="00B56FD7">
        <w:t xml:space="preserve">3. </w:t>
      </w:r>
      <w:r w:rsidRPr="00B56FD7">
        <w:tab/>
        <w:t xml:space="preserve">Mitchell JD, Borasio GD. Amyotrophic lateral sclerosis. </w:t>
      </w:r>
      <w:r w:rsidRPr="00B56FD7">
        <w:rPr>
          <w:i/>
          <w:iCs/>
        </w:rPr>
        <w:t>The Lancet</w:t>
      </w:r>
      <w:r w:rsidRPr="00B56FD7">
        <w:t>. 2007;369(9578):2031-2041.</w:t>
      </w:r>
    </w:p>
    <w:p w14:paraId="74E1451A" w14:textId="77777777" w:rsidR="00E74810" w:rsidRPr="00B56FD7" w:rsidRDefault="00E74810" w:rsidP="00E74810">
      <w:pPr>
        <w:pStyle w:val="Bibliography"/>
      </w:pPr>
      <w:r w:rsidRPr="00B56FD7">
        <w:t xml:space="preserve">4. </w:t>
      </w:r>
      <w:r w:rsidRPr="00B56FD7">
        <w:tab/>
        <w:t xml:space="preserve">Arthur KC, Calvo A, Price TR, Geiger JT, Chio A, Traynor BJ. Projected increase in amyotrophic lateral sclerosis from 2015 to 2040. </w:t>
      </w:r>
      <w:r w:rsidRPr="00B56FD7">
        <w:rPr>
          <w:i/>
          <w:iCs/>
        </w:rPr>
        <w:t>Nature Communications</w:t>
      </w:r>
      <w:r w:rsidRPr="00B56FD7">
        <w:t>. 2016;7(1):1-6.</w:t>
      </w:r>
    </w:p>
    <w:p w14:paraId="0124E4F8" w14:textId="77777777" w:rsidR="00E74810" w:rsidRPr="00B56FD7" w:rsidRDefault="00E74810" w:rsidP="00E74810">
      <w:pPr>
        <w:pStyle w:val="Bibliography"/>
      </w:pPr>
      <w:r w:rsidRPr="00B56FD7">
        <w:t xml:space="preserve">5. </w:t>
      </w:r>
      <w:r w:rsidRPr="00B56FD7">
        <w:tab/>
        <w:t xml:space="preserve">Al-Chalabi A, Hardiman O. The epidemiology of ALS: A conspiracy of genes, environment and time. </w:t>
      </w:r>
      <w:r w:rsidRPr="00B56FD7">
        <w:rPr>
          <w:i/>
          <w:iCs/>
        </w:rPr>
        <w:t>Nature Reviews Neurology</w:t>
      </w:r>
      <w:r w:rsidRPr="00B56FD7">
        <w:t>. 2013;9(11):617-628.</w:t>
      </w:r>
    </w:p>
    <w:p w14:paraId="7F70AE92" w14:textId="77777777" w:rsidR="00E74810" w:rsidRPr="00B56FD7" w:rsidRDefault="00E74810" w:rsidP="00E74810">
      <w:pPr>
        <w:pStyle w:val="Bibliography"/>
      </w:pPr>
      <w:r w:rsidRPr="00B56FD7">
        <w:t xml:space="preserve">6. </w:t>
      </w:r>
      <w:r w:rsidRPr="00B56FD7">
        <w:tab/>
        <w:t xml:space="preserve">Hardiman O, Al-Chalabi A, Chio A, et al. Amyotrophic lateral sclerosis. </w:t>
      </w:r>
      <w:r w:rsidRPr="00B56FD7">
        <w:rPr>
          <w:i/>
          <w:iCs/>
        </w:rPr>
        <w:t>Nature reviews Disease primers</w:t>
      </w:r>
      <w:r w:rsidRPr="00B56FD7">
        <w:t>. 2017;3(1):1-19.</w:t>
      </w:r>
    </w:p>
    <w:p w14:paraId="20E604E3" w14:textId="77777777" w:rsidR="00E74810" w:rsidRPr="00B56FD7" w:rsidRDefault="00E74810" w:rsidP="00E74810">
      <w:pPr>
        <w:pStyle w:val="Bibliography"/>
      </w:pPr>
      <w:r w:rsidRPr="00B56FD7">
        <w:t xml:space="preserve">7. </w:t>
      </w:r>
      <w:r w:rsidRPr="00B56FD7">
        <w:tab/>
        <w:t xml:space="preserve">Oskarsson B, Horton DK, Mitsumoto H. Potential environmental factors in amyotrophic lateral sclerosis. </w:t>
      </w:r>
      <w:r w:rsidRPr="00B56FD7">
        <w:rPr>
          <w:i/>
          <w:iCs/>
        </w:rPr>
        <w:t>Neurologic Clinics</w:t>
      </w:r>
      <w:r w:rsidRPr="00B56FD7">
        <w:t>. 2015;33(4):877-888.</w:t>
      </w:r>
    </w:p>
    <w:p w14:paraId="3356426C" w14:textId="77777777" w:rsidR="00E74810" w:rsidRPr="00B56FD7" w:rsidRDefault="00E74810" w:rsidP="00E74810">
      <w:pPr>
        <w:pStyle w:val="Bibliography"/>
      </w:pPr>
      <w:r w:rsidRPr="00B56FD7">
        <w:t xml:space="preserve">8. </w:t>
      </w:r>
      <w:r w:rsidRPr="00B56FD7">
        <w:tab/>
        <w:t xml:space="preserve">Longinetti E, Fang F. Epidemiology of amyotrophic lateral sclerosis: An update of recent literature. </w:t>
      </w:r>
      <w:r w:rsidRPr="00B56FD7">
        <w:rPr>
          <w:i/>
          <w:iCs/>
        </w:rPr>
        <w:t>Current Opinion In Neurology</w:t>
      </w:r>
      <w:r w:rsidRPr="00B56FD7">
        <w:t>. 2019;32(5):771.</w:t>
      </w:r>
    </w:p>
    <w:p w14:paraId="0F3EE76E" w14:textId="77777777" w:rsidR="00E74810" w:rsidRPr="00B56FD7" w:rsidRDefault="00E74810" w:rsidP="00E74810">
      <w:pPr>
        <w:pStyle w:val="Bibliography"/>
      </w:pPr>
      <w:r w:rsidRPr="00B56FD7">
        <w:t xml:space="preserve">9. </w:t>
      </w:r>
      <w:r w:rsidRPr="00B56FD7">
        <w:tab/>
        <w:t xml:space="preserve">Dominici F, Peng RD, Bell ML, et al. Fine particulate air pollution and hospital admission for cardiovascular and respiratory diseases. </w:t>
      </w:r>
      <w:r w:rsidRPr="00B56FD7">
        <w:rPr>
          <w:i/>
          <w:iCs/>
        </w:rPr>
        <w:t>JAMA</w:t>
      </w:r>
      <w:r w:rsidRPr="00B56FD7">
        <w:t>. 2006;295(10):1127-1134.</w:t>
      </w:r>
    </w:p>
    <w:p w14:paraId="7B41114B" w14:textId="77777777" w:rsidR="00E74810" w:rsidRPr="00B56FD7" w:rsidRDefault="00E74810" w:rsidP="00E74810">
      <w:pPr>
        <w:pStyle w:val="Bibliography"/>
      </w:pPr>
      <w:r w:rsidRPr="00B56FD7">
        <w:t xml:space="preserve">10. </w:t>
      </w:r>
      <w:r w:rsidRPr="00B56FD7">
        <w:tab/>
        <w:t xml:space="preserve">Bennett JE, Tamura-Wicks H, Parks RM, et al. Particulate matter air pollution and national and county life expectancy loss in the USA: A spatiotemporal analysis. </w:t>
      </w:r>
      <w:r w:rsidRPr="00B56FD7">
        <w:rPr>
          <w:i/>
          <w:iCs/>
        </w:rPr>
        <w:t>PLOS Medicine</w:t>
      </w:r>
      <w:r w:rsidRPr="00B56FD7">
        <w:t>. 2019;16(7):e1002856. doi:10.1371/journal.pmed.1002856</w:t>
      </w:r>
    </w:p>
    <w:p w14:paraId="0A415C24" w14:textId="77777777" w:rsidR="00E74810" w:rsidRPr="00B56FD7" w:rsidRDefault="00E74810" w:rsidP="00E74810">
      <w:pPr>
        <w:pStyle w:val="Bibliography"/>
      </w:pPr>
      <w:r w:rsidRPr="00B56FD7">
        <w:t xml:space="preserve">11. </w:t>
      </w:r>
      <w:r w:rsidRPr="00B56FD7">
        <w:tab/>
        <w:t xml:space="preserve">Schwartz J. Particulate air pollution and chronic respiratory disease. </w:t>
      </w:r>
      <w:r w:rsidRPr="00B56FD7">
        <w:rPr>
          <w:i/>
          <w:iCs/>
        </w:rPr>
        <w:t>Environmental Research</w:t>
      </w:r>
      <w:r w:rsidRPr="00B56FD7">
        <w:t>. 1993;62(1):7-13.</w:t>
      </w:r>
    </w:p>
    <w:p w14:paraId="08788827" w14:textId="77777777" w:rsidR="00E74810" w:rsidRPr="00B56FD7" w:rsidRDefault="00E74810" w:rsidP="00E74810">
      <w:pPr>
        <w:pStyle w:val="Bibliography"/>
      </w:pPr>
      <w:r w:rsidRPr="00B56FD7">
        <w:t xml:space="preserve">12. </w:t>
      </w:r>
      <w:r w:rsidRPr="00B56FD7">
        <w:tab/>
        <w:t xml:space="preserve">Schwartz J. The distributed lag between air pollution and daily deaths. </w:t>
      </w:r>
      <w:r w:rsidRPr="00B56FD7">
        <w:rPr>
          <w:i/>
          <w:iCs/>
        </w:rPr>
        <w:t>Epidemiology</w:t>
      </w:r>
      <w:r w:rsidRPr="00B56FD7">
        <w:t>. 2000;11(3):320-326.</w:t>
      </w:r>
    </w:p>
    <w:p w14:paraId="130C070E" w14:textId="77777777" w:rsidR="00E74810" w:rsidRPr="00B56FD7" w:rsidRDefault="00E74810" w:rsidP="00E74810">
      <w:pPr>
        <w:pStyle w:val="Bibliography"/>
      </w:pPr>
      <w:r w:rsidRPr="00B56FD7">
        <w:t xml:space="preserve">13. </w:t>
      </w:r>
      <w:r w:rsidRPr="00B56FD7">
        <w:tab/>
        <w:t xml:space="preserve">Brook RD, Rajagopalan S, Pope III CA, et al. Particulate matter air pollution and cardiovascular disease: An update to the scientific statement from the American Heart Association. </w:t>
      </w:r>
      <w:r w:rsidRPr="00B56FD7">
        <w:rPr>
          <w:i/>
          <w:iCs/>
        </w:rPr>
        <w:t>Circulation</w:t>
      </w:r>
      <w:r w:rsidRPr="00B56FD7">
        <w:t>. 2010;121(21):2331-2378.</w:t>
      </w:r>
    </w:p>
    <w:p w14:paraId="4F77511E" w14:textId="77777777" w:rsidR="00E74810" w:rsidRPr="00B56FD7" w:rsidRDefault="00E74810" w:rsidP="00E74810">
      <w:pPr>
        <w:pStyle w:val="Bibliography"/>
      </w:pPr>
      <w:r w:rsidRPr="00B56FD7">
        <w:t xml:space="preserve">14. </w:t>
      </w:r>
      <w:r w:rsidRPr="00B56FD7">
        <w:tab/>
        <w:t xml:space="preserve">Dockery DW, Pope CA, Xu X, et al. An association between air pollution and mortality in six U.S. cities. </w:t>
      </w:r>
      <w:r w:rsidRPr="00B56FD7">
        <w:rPr>
          <w:i/>
          <w:iCs/>
        </w:rPr>
        <w:t>New England Journal of Medicine</w:t>
      </w:r>
      <w:r w:rsidRPr="00B56FD7">
        <w:t>. 1993;329(24):1753-1759. doi:10.1056/NEJM199312093292401</w:t>
      </w:r>
    </w:p>
    <w:p w14:paraId="2F6FCC1C" w14:textId="77777777" w:rsidR="00E74810" w:rsidRPr="00B56FD7" w:rsidRDefault="00E74810" w:rsidP="00E74810">
      <w:pPr>
        <w:pStyle w:val="Bibliography"/>
      </w:pPr>
      <w:r w:rsidRPr="00B56FD7">
        <w:lastRenderedPageBreak/>
        <w:t xml:space="preserve">15. </w:t>
      </w:r>
      <w:r w:rsidRPr="00B56FD7">
        <w:tab/>
        <w:t xml:space="preserve">Block ML, Elder A, Auten RL, et al. The outdoor air pollution and brain health workshop. </w:t>
      </w:r>
      <w:r w:rsidRPr="00B56FD7">
        <w:rPr>
          <w:i/>
          <w:iCs/>
        </w:rPr>
        <w:t>Neurotoxicology</w:t>
      </w:r>
      <w:r w:rsidRPr="00B56FD7">
        <w:t>. 2012;33(5):972-984.</w:t>
      </w:r>
    </w:p>
    <w:p w14:paraId="6EF60A56" w14:textId="77777777" w:rsidR="00E74810" w:rsidRPr="00B56FD7" w:rsidRDefault="00E74810" w:rsidP="00E74810">
      <w:pPr>
        <w:pStyle w:val="Bibliography"/>
      </w:pPr>
      <w:r w:rsidRPr="00B56FD7">
        <w:t xml:space="preserve">16. </w:t>
      </w:r>
      <w:r w:rsidRPr="00B56FD7">
        <w:tab/>
        <w:t xml:space="preserve">Zanobetti A, Dominici F, Wang Y, Schwartz JD. A national case-crossover analysis of the short-term effect of PM 2.5 on hospitalizations and mortality in subjects with diabetes and neurological disorders. </w:t>
      </w:r>
      <w:r w:rsidRPr="00B56FD7">
        <w:rPr>
          <w:i/>
          <w:iCs/>
        </w:rPr>
        <w:t>Environmental Health</w:t>
      </w:r>
      <w:r w:rsidRPr="00B56FD7">
        <w:t>. 2014;13(1):1-11.</w:t>
      </w:r>
    </w:p>
    <w:p w14:paraId="6FF77FF9" w14:textId="77777777" w:rsidR="00E74810" w:rsidRPr="00B56FD7" w:rsidRDefault="00E74810" w:rsidP="00E74810">
      <w:pPr>
        <w:pStyle w:val="Bibliography"/>
      </w:pPr>
      <w:r w:rsidRPr="00B56FD7">
        <w:t xml:space="preserve">17. </w:t>
      </w:r>
      <w:r w:rsidRPr="00B56FD7">
        <w:tab/>
        <w:t xml:space="preserve">Ritz B, Lee PC, Hansen J, et al. Traffic-related air pollution and Parkinson’s disease in Denmark: A case–control study. </w:t>
      </w:r>
      <w:r w:rsidRPr="00B56FD7">
        <w:rPr>
          <w:i/>
          <w:iCs/>
        </w:rPr>
        <w:t>Environmental Health Perspectives</w:t>
      </w:r>
      <w:r w:rsidRPr="00B56FD7">
        <w:t>. 2016;124(3):351-356.</w:t>
      </w:r>
    </w:p>
    <w:p w14:paraId="04F561AE" w14:textId="77777777" w:rsidR="00E74810" w:rsidRPr="00B56FD7" w:rsidRDefault="00E74810" w:rsidP="00E74810">
      <w:pPr>
        <w:pStyle w:val="Bibliography"/>
      </w:pPr>
      <w:r w:rsidRPr="00B56FD7">
        <w:t xml:space="preserve">18. </w:t>
      </w:r>
      <w:r w:rsidRPr="00B56FD7">
        <w:tab/>
        <w:t xml:space="preserve">Kioumourtzoglou MA, Schwartz JD, Weisskopf MG, et al. Long-term PM2.5 exposure and neurological hospital admissions in the northeastern United States. </w:t>
      </w:r>
      <w:r w:rsidRPr="00B56FD7">
        <w:rPr>
          <w:i/>
          <w:iCs/>
        </w:rPr>
        <w:t>Environmental health perspectives</w:t>
      </w:r>
      <w:r w:rsidRPr="00B56FD7">
        <w:t>. 2016;124(1):23-29.</w:t>
      </w:r>
    </w:p>
    <w:p w14:paraId="54B10B2E" w14:textId="77777777" w:rsidR="00E74810" w:rsidRPr="00B56FD7" w:rsidRDefault="00E74810" w:rsidP="00E74810">
      <w:pPr>
        <w:pStyle w:val="Bibliography"/>
      </w:pPr>
      <w:r w:rsidRPr="00B56FD7">
        <w:t xml:space="preserve">19. </w:t>
      </w:r>
      <w:r w:rsidRPr="00B56FD7">
        <w:tab/>
        <w:t xml:space="preserve">Levesque S, Surace MJ, McDonald J, Block ML. Air pollution &amp; the brain: Subchronic diesel exhaust exposure causes neuroinflammation and elevates early markers of neurodegenerative disease. </w:t>
      </w:r>
      <w:r w:rsidRPr="00B56FD7">
        <w:rPr>
          <w:i/>
          <w:iCs/>
        </w:rPr>
        <w:t>Journal of Neuroinflammation</w:t>
      </w:r>
      <w:r w:rsidRPr="00B56FD7">
        <w:t>. 2011;8(1):1-10.</w:t>
      </w:r>
    </w:p>
    <w:p w14:paraId="2706BBAE" w14:textId="77777777" w:rsidR="00E74810" w:rsidRPr="00B56FD7" w:rsidRDefault="00E74810" w:rsidP="00E74810">
      <w:pPr>
        <w:pStyle w:val="Bibliography"/>
      </w:pPr>
      <w:r w:rsidRPr="00B56FD7">
        <w:t xml:space="preserve">20. </w:t>
      </w:r>
      <w:r w:rsidRPr="00B56FD7">
        <w:tab/>
        <w:t xml:space="preserve">Heusinkveld HJ, Wahle T, Campbell A, et al. Neurodegenerative and neurological disorders by small inhaled particles. </w:t>
      </w:r>
      <w:r w:rsidRPr="00B56FD7">
        <w:rPr>
          <w:i/>
          <w:iCs/>
        </w:rPr>
        <w:t>Neurotoxicology</w:t>
      </w:r>
      <w:r w:rsidRPr="00B56FD7">
        <w:t>. 2016;56:94-106.</w:t>
      </w:r>
    </w:p>
    <w:p w14:paraId="485ABF21" w14:textId="77777777" w:rsidR="00E74810" w:rsidRPr="00B56FD7" w:rsidRDefault="00E74810" w:rsidP="00E74810">
      <w:pPr>
        <w:pStyle w:val="Bibliography"/>
      </w:pPr>
      <w:r w:rsidRPr="00B56FD7">
        <w:t xml:space="preserve">21. </w:t>
      </w:r>
      <w:r w:rsidRPr="00B56FD7">
        <w:tab/>
        <w:t xml:space="preserve">Power MC, Weisskopf MG, Alexeeff SE, Coull BA, Spiro III A, Schwartz J. Traffic-related air pollution and cognitive function in a cohort of older men. </w:t>
      </w:r>
      <w:r w:rsidRPr="00B56FD7">
        <w:rPr>
          <w:i/>
          <w:iCs/>
        </w:rPr>
        <w:t>Environmental Health Perspectives</w:t>
      </w:r>
      <w:r w:rsidRPr="00B56FD7">
        <w:t>. 2011;119(5):682-687.</w:t>
      </w:r>
    </w:p>
    <w:p w14:paraId="5C632250" w14:textId="77777777" w:rsidR="00E74810" w:rsidRPr="00B56FD7" w:rsidRDefault="00E74810" w:rsidP="00E74810">
      <w:pPr>
        <w:pStyle w:val="Bibliography"/>
      </w:pPr>
      <w:r w:rsidRPr="00B56FD7">
        <w:t xml:space="preserve">22. </w:t>
      </w:r>
      <w:r w:rsidRPr="00B56FD7">
        <w:tab/>
        <w:t xml:space="preserve">Dubowsky SD, Suh H, Schwartz J, Coull BA, Gold DR. Diabetes, obesity, and hypertension may enhance associations between air pollution and markers of systemic inflammation. </w:t>
      </w:r>
      <w:r w:rsidRPr="00B56FD7">
        <w:rPr>
          <w:i/>
          <w:iCs/>
        </w:rPr>
        <w:t>Environmental Health Perspectives</w:t>
      </w:r>
      <w:r w:rsidRPr="00B56FD7">
        <w:t>. 2006;114(7):992-998.</w:t>
      </w:r>
    </w:p>
    <w:p w14:paraId="62284248" w14:textId="77777777" w:rsidR="00E74810" w:rsidRPr="00B56FD7" w:rsidRDefault="00E74810" w:rsidP="00E74810">
      <w:pPr>
        <w:pStyle w:val="Bibliography"/>
      </w:pPr>
      <w:r w:rsidRPr="00B56FD7">
        <w:t xml:space="preserve">23. </w:t>
      </w:r>
      <w:r w:rsidRPr="00B56FD7">
        <w:tab/>
        <w:t xml:space="preserve">Ruckerl R, Ibald-Mulli A, Koenig W, et al. Air pollution and markers of inflammation and coagulation in patients with coronary heart disease. </w:t>
      </w:r>
      <w:r w:rsidRPr="00B56FD7">
        <w:rPr>
          <w:i/>
          <w:iCs/>
        </w:rPr>
        <w:t>American Journal of Respiratory and Critical Care Medicine</w:t>
      </w:r>
      <w:r w:rsidRPr="00B56FD7">
        <w:t>. 2006;173(4):432-441.</w:t>
      </w:r>
    </w:p>
    <w:p w14:paraId="3D83C196" w14:textId="77777777" w:rsidR="00E74810" w:rsidRPr="00B56FD7" w:rsidRDefault="00E74810" w:rsidP="00E74810">
      <w:pPr>
        <w:pStyle w:val="Bibliography"/>
      </w:pPr>
      <w:r w:rsidRPr="00B56FD7">
        <w:t xml:space="preserve">24. </w:t>
      </w:r>
      <w:r w:rsidRPr="00B56FD7">
        <w:tab/>
        <w:t xml:space="preserve">Hoffmann B, Moebus S, Dragano N, et al. Chronic residential exposure to particulate matter air pollution and systemic inflammatory markers. </w:t>
      </w:r>
      <w:r w:rsidRPr="00B56FD7">
        <w:rPr>
          <w:i/>
          <w:iCs/>
        </w:rPr>
        <w:t>Environmental Health Perspectives</w:t>
      </w:r>
      <w:r w:rsidRPr="00B56FD7">
        <w:t>. 2009;117(8):1302-1308.</w:t>
      </w:r>
    </w:p>
    <w:p w14:paraId="02A673E2" w14:textId="77777777" w:rsidR="00E74810" w:rsidRPr="00B56FD7" w:rsidRDefault="00E74810" w:rsidP="00E74810">
      <w:pPr>
        <w:pStyle w:val="Bibliography"/>
      </w:pPr>
      <w:r w:rsidRPr="00B56FD7">
        <w:t xml:space="preserve">25. </w:t>
      </w:r>
      <w:r w:rsidRPr="00B56FD7">
        <w:tab/>
        <w:t xml:space="preserve">Kelly FJ. Oxidative stress: Its role in air pollution and adverse health effects. </w:t>
      </w:r>
      <w:r w:rsidRPr="00B56FD7">
        <w:rPr>
          <w:i/>
          <w:iCs/>
        </w:rPr>
        <w:t>Occupational and Environmental Medicine</w:t>
      </w:r>
      <w:r w:rsidRPr="00B56FD7">
        <w:t>. 2003;60(8):612-616.</w:t>
      </w:r>
    </w:p>
    <w:p w14:paraId="46B85727" w14:textId="77777777" w:rsidR="00E74810" w:rsidRPr="00B56FD7" w:rsidRDefault="00E74810" w:rsidP="00E74810">
      <w:pPr>
        <w:pStyle w:val="Bibliography"/>
      </w:pPr>
      <w:r w:rsidRPr="00B56FD7">
        <w:t xml:space="preserve">26. </w:t>
      </w:r>
      <w:r w:rsidRPr="00B56FD7">
        <w:tab/>
        <w:t xml:space="preserve">Chuang KJ, Chan CC, Su TC, Lee CT, Tang CS. The effect of urban air pollution on inflammation, oxidative stress, coagulation, and autonomic dysfunction in young adults. </w:t>
      </w:r>
      <w:r w:rsidRPr="00B56FD7">
        <w:rPr>
          <w:i/>
          <w:iCs/>
        </w:rPr>
        <w:t>American journal of respiratory and critical care medicine</w:t>
      </w:r>
      <w:r w:rsidRPr="00B56FD7">
        <w:t>. 2007;176(4):370-376.</w:t>
      </w:r>
    </w:p>
    <w:p w14:paraId="28F459E6" w14:textId="77777777" w:rsidR="00E74810" w:rsidRPr="00B56FD7" w:rsidRDefault="00E74810" w:rsidP="00E74810">
      <w:pPr>
        <w:pStyle w:val="Bibliography"/>
      </w:pPr>
      <w:r w:rsidRPr="00B56FD7">
        <w:t xml:space="preserve">27. </w:t>
      </w:r>
      <w:r w:rsidRPr="00B56FD7">
        <w:tab/>
        <w:t xml:space="preserve">Li N, Sioutas C, Cho A, et al. Ultrafine particulate pollutants induce oxidative stress and mitochondrial damage. </w:t>
      </w:r>
      <w:r w:rsidRPr="00B56FD7">
        <w:rPr>
          <w:i/>
          <w:iCs/>
        </w:rPr>
        <w:t>Environmental Health Perspectives</w:t>
      </w:r>
      <w:r w:rsidRPr="00B56FD7">
        <w:t>. 2003;111(4):455-460.</w:t>
      </w:r>
    </w:p>
    <w:p w14:paraId="41299828" w14:textId="77777777" w:rsidR="00E74810" w:rsidRPr="00B56FD7" w:rsidRDefault="00E74810" w:rsidP="00E74810">
      <w:pPr>
        <w:pStyle w:val="Bibliography"/>
      </w:pPr>
      <w:r w:rsidRPr="00B56FD7">
        <w:lastRenderedPageBreak/>
        <w:t xml:space="preserve">28. </w:t>
      </w:r>
      <w:r w:rsidRPr="00B56FD7">
        <w:tab/>
        <w:t xml:space="preserve">Sørensen M, Daneshvar B, Hansen M, et al. Personal PM2.5 exposure and markers of oxidative stress in blood. </w:t>
      </w:r>
      <w:r w:rsidRPr="00B56FD7">
        <w:rPr>
          <w:i/>
          <w:iCs/>
        </w:rPr>
        <w:t>Environmental health perspectives</w:t>
      </w:r>
      <w:r w:rsidRPr="00B56FD7">
        <w:t>. 2003;111(2):161-166.</w:t>
      </w:r>
    </w:p>
    <w:p w14:paraId="73BF1AEF" w14:textId="77777777" w:rsidR="00E74810" w:rsidRPr="00B56FD7" w:rsidRDefault="00E74810" w:rsidP="00E74810">
      <w:pPr>
        <w:pStyle w:val="Bibliography"/>
      </w:pPr>
      <w:r w:rsidRPr="00B56FD7">
        <w:t xml:space="preserve">29. </w:t>
      </w:r>
      <w:r w:rsidRPr="00B56FD7">
        <w:tab/>
        <w:t xml:space="preserve">Block ML, Calderón-Garcidueñas L. Air pollution: Mechanisms of neuroinflammation and CNS disease. </w:t>
      </w:r>
      <w:r w:rsidRPr="00B56FD7">
        <w:rPr>
          <w:i/>
          <w:iCs/>
        </w:rPr>
        <w:t>Trends in neurosciences</w:t>
      </w:r>
      <w:r w:rsidRPr="00B56FD7">
        <w:t>. 2009;32(9):506-516.</w:t>
      </w:r>
    </w:p>
    <w:p w14:paraId="05792BF4" w14:textId="77777777" w:rsidR="00E74810" w:rsidRPr="00B56FD7" w:rsidRDefault="00E74810" w:rsidP="00E74810">
      <w:pPr>
        <w:pStyle w:val="Bibliography"/>
      </w:pPr>
      <w:r w:rsidRPr="00B56FD7">
        <w:t xml:space="preserve">30. </w:t>
      </w:r>
      <w:r w:rsidRPr="00B56FD7">
        <w:tab/>
        <w:t xml:space="preserve">Perry VH, Cunningham C, Holmes C. Systemic infections and inflammation affect chronic neurodegeneration. </w:t>
      </w:r>
      <w:r w:rsidRPr="00B56FD7">
        <w:rPr>
          <w:i/>
          <w:iCs/>
        </w:rPr>
        <w:t>Nature Reviews Immunology</w:t>
      </w:r>
      <w:r w:rsidRPr="00B56FD7">
        <w:t>. 2007;7(2):161-167.</w:t>
      </w:r>
    </w:p>
    <w:p w14:paraId="1497DD20" w14:textId="77777777" w:rsidR="00E74810" w:rsidRPr="00B56FD7" w:rsidRDefault="00E74810" w:rsidP="00E74810">
      <w:pPr>
        <w:pStyle w:val="Bibliography"/>
      </w:pPr>
      <w:r w:rsidRPr="00B56FD7">
        <w:t xml:space="preserve">31. </w:t>
      </w:r>
      <w:r w:rsidRPr="00B56FD7">
        <w:tab/>
        <w:t xml:space="preserve">Bergeron C. Oxidative stress: Its role in the pathogenesis of amyotrophic lateral sclerosis. </w:t>
      </w:r>
      <w:r w:rsidRPr="00B56FD7">
        <w:rPr>
          <w:i/>
          <w:iCs/>
        </w:rPr>
        <w:t>Journal of the neurological sciences</w:t>
      </w:r>
      <w:r w:rsidRPr="00B56FD7">
        <w:t>. 1995;129:81-84.</w:t>
      </w:r>
    </w:p>
    <w:p w14:paraId="210AD1EB" w14:textId="77777777" w:rsidR="00E74810" w:rsidRPr="00B56FD7" w:rsidRDefault="00E74810" w:rsidP="00E74810">
      <w:pPr>
        <w:pStyle w:val="Bibliography"/>
      </w:pPr>
      <w:r w:rsidRPr="00B56FD7">
        <w:t xml:space="preserve">32. </w:t>
      </w:r>
      <w:r w:rsidRPr="00B56FD7">
        <w:tab/>
        <w:t xml:space="preserve">Mhatre M, Floyd RA, Hensley K. Oxidative stress and neuroinflammation in Alzheimer’s disease and amyotrophic lateral sclerosis: Common links and potential therapeutic targets. </w:t>
      </w:r>
      <w:r w:rsidRPr="00B56FD7">
        <w:rPr>
          <w:i/>
          <w:iCs/>
        </w:rPr>
        <w:t>Journal of Alzheimer’s disease</w:t>
      </w:r>
      <w:r w:rsidRPr="00B56FD7">
        <w:t>. 2004;6(2):147-157.</w:t>
      </w:r>
    </w:p>
    <w:p w14:paraId="3723EE2D" w14:textId="77777777" w:rsidR="00E74810" w:rsidRPr="00B56FD7" w:rsidRDefault="00E74810" w:rsidP="00E74810">
      <w:pPr>
        <w:pStyle w:val="Bibliography"/>
      </w:pPr>
      <w:r w:rsidRPr="00B56FD7">
        <w:t xml:space="preserve">33. </w:t>
      </w:r>
      <w:r w:rsidRPr="00B56FD7">
        <w:tab/>
        <w:t xml:space="preserve">D’Amico E, Factor-Litvak P, Santella RM, Mitsumoto H. Clinical perspective on oxidative stress in sporadic amyotrophic lateral sclerosis. </w:t>
      </w:r>
      <w:r w:rsidRPr="00B56FD7">
        <w:rPr>
          <w:i/>
          <w:iCs/>
        </w:rPr>
        <w:t>Free radical biology and medicine</w:t>
      </w:r>
      <w:r w:rsidRPr="00B56FD7">
        <w:t>. 2013;65:509-527.</w:t>
      </w:r>
    </w:p>
    <w:p w14:paraId="78750AF6" w14:textId="77777777" w:rsidR="00E74810" w:rsidRPr="00B56FD7" w:rsidRDefault="00E74810" w:rsidP="00E74810">
      <w:pPr>
        <w:pStyle w:val="Bibliography"/>
      </w:pPr>
      <w:r w:rsidRPr="00B56FD7">
        <w:t xml:space="preserve">34. </w:t>
      </w:r>
      <w:r w:rsidRPr="00B56FD7">
        <w:tab/>
        <w:t xml:space="preserve">Perry VH, Nicoll JA, Holmes C. Microglia in neurodegenerative disease. </w:t>
      </w:r>
      <w:r w:rsidRPr="00B56FD7">
        <w:rPr>
          <w:i/>
          <w:iCs/>
        </w:rPr>
        <w:t>Nature Reviews Neurology</w:t>
      </w:r>
      <w:r w:rsidRPr="00B56FD7">
        <w:t>. 2010;6(4):193-201.</w:t>
      </w:r>
    </w:p>
    <w:p w14:paraId="3D327EAC" w14:textId="77777777" w:rsidR="00E74810" w:rsidRPr="00B56FD7" w:rsidRDefault="00E74810" w:rsidP="00E74810">
      <w:pPr>
        <w:pStyle w:val="Bibliography"/>
      </w:pPr>
      <w:r w:rsidRPr="00B56FD7">
        <w:t xml:space="preserve">35. </w:t>
      </w:r>
      <w:r w:rsidRPr="00B56FD7">
        <w:tab/>
        <w:t xml:space="preserve">Nunez Y, Boehme AK, Weisskopf MG, et al. Fine particle exposure and clinical aggravation in neurodegenerative diseases in New York State. </w:t>
      </w:r>
      <w:r w:rsidRPr="00B56FD7">
        <w:rPr>
          <w:i/>
          <w:iCs/>
        </w:rPr>
        <w:t>Environmental Health Perspectives</w:t>
      </w:r>
      <w:r w:rsidRPr="00B56FD7">
        <w:t>. 2021;129(2):027003.</w:t>
      </w:r>
    </w:p>
    <w:p w14:paraId="55325756" w14:textId="77777777" w:rsidR="00E74810" w:rsidRPr="00B56FD7" w:rsidRDefault="00E74810" w:rsidP="00E74810">
      <w:pPr>
        <w:pStyle w:val="Bibliography"/>
      </w:pPr>
      <w:r w:rsidRPr="00B56FD7">
        <w:t xml:space="preserve">36. </w:t>
      </w:r>
      <w:r w:rsidRPr="00B56FD7">
        <w:tab/>
        <w:t xml:space="preserve">Nunez Y, Boehme AK, Li M, et al. Parkinson’s disease aggravation in association with fine particle components in New York State. </w:t>
      </w:r>
      <w:r w:rsidRPr="00B56FD7">
        <w:rPr>
          <w:i/>
          <w:iCs/>
        </w:rPr>
        <w:t>Environmental Research</w:t>
      </w:r>
      <w:r w:rsidRPr="00B56FD7">
        <w:t>. 2021;201:111554.</w:t>
      </w:r>
    </w:p>
    <w:p w14:paraId="074D69B1" w14:textId="77777777" w:rsidR="00E74810" w:rsidRPr="00B56FD7" w:rsidRDefault="00E74810" w:rsidP="00E74810">
      <w:pPr>
        <w:pStyle w:val="Bibliography"/>
      </w:pPr>
      <w:r w:rsidRPr="00B56FD7">
        <w:t xml:space="preserve">37. </w:t>
      </w:r>
      <w:r w:rsidRPr="00B56FD7">
        <w:tab/>
        <w:t xml:space="preserve">Malek AM, Barchowsky A, Bowser R, et al. Exposure to hazardous air pollutants and the risk of amyotrophic lateral sclerosis. </w:t>
      </w:r>
      <w:r w:rsidRPr="00B56FD7">
        <w:rPr>
          <w:i/>
          <w:iCs/>
        </w:rPr>
        <w:t>Environmental Pollution</w:t>
      </w:r>
      <w:r w:rsidRPr="00B56FD7">
        <w:t>. 2015;197:181-186.</w:t>
      </w:r>
    </w:p>
    <w:p w14:paraId="3FDC70E9" w14:textId="77777777" w:rsidR="00E74810" w:rsidRPr="00B56FD7" w:rsidRDefault="00E74810" w:rsidP="00E74810">
      <w:pPr>
        <w:pStyle w:val="Bibliography"/>
      </w:pPr>
      <w:r w:rsidRPr="00B56FD7">
        <w:t xml:space="preserve">38. </w:t>
      </w:r>
      <w:r w:rsidRPr="00B56FD7">
        <w:tab/>
        <w:t xml:space="preserve">Yu Z, Peters S, van BL, et al. Long-Term Exposure to Ultrafine Particles and Particulate Matter Constituents and the Risk of Amyotrophic Lateral Sclerosis. </w:t>
      </w:r>
      <w:r w:rsidRPr="00B56FD7">
        <w:rPr>
          <w:i/>
          <w:iCs/>
        </w:rPr>
        <w:t>Environmental Health Perspectives</w:t>
      </w:r>
      <w:r w:rsidRPr="00B56FD7">
        <w:t>. 2021;129(9):097702. doi:10.1289/EHP9131</w:t>
      </w:r>
    </w:p>
    <w:p w14:paraId="06E46AAC" w14:textId="77777777" w:rsidR="00E74810" w:rsidRPr="00B56FD7" w:rsidRDefault="00E74810" w:rsidP="00E74810">
      <w:pPr>
        <w:pStyle w:val="Bibliography"/>
      </w:pPr>
      <w:r w:rsidRPr="00B56FD7">
        <w:t xml:space="preserve">39. </w:t>
      </w:r>
      <w:r w:rsidRPr="00B56FD7">
        <w:tab/>
        <w:t xml:space="preserve">Seelen M, Toro CRA, Veldink JH, et al. Long-term air pollution exposure and amyotrophic lateral sclerosis in Netherlands: A population-based case–control study. </w:t>
      </w:r>
      <w:r w:rsidRPr="00B56FD7">
        <w:rPr>
          <w:i/>
          <w:iCs/>
        </w:rPr>
        <w:t>Environmental Health Perspectives</w:t>
      </w:r>
      <w:r w:rsidRPr="00B56FD7">
        <w:t>. 2017;125(9):097023. doi:10.1289/EHP1115</w:t>
      </w:r>
    </w:p>
    <w:p w14:paraId="03DCFBAA" w14:textId="70F04E0F" w:rsidR="00E74810" w:rsidRPr="00B56FD7" w:rsidRDefault="00E74810" w:rsidP="00E74810">
      <w:pPr>
        <w:pStyle w:val="Bibliography"/>
      </w:pPr>
      <w:r w:rsidRPr="00B56FD7">
        <w:t xml:space="preserve">40. </w:t>
      </w:r>
      <w:r w:rsidRPr="00B56FD7">
        <w:tab/>
        <w:t xml:space="preserve">Nunez Y, Balalian A, Parks RM, et al. Exploring relevant time windows in the association between PM2.5 exposure and Amyotrophic Lateral Sclerosis: A </w:t>
      </w:r>
      <w:del w:id="185" w:author="Emily DeVoto" w:date="2022-07-14T10:20:00Z">
        <w:r w:rsidRPr="00B56FD7" w:rsidDel="00C7042E">
          <w:delText>case-control</w:delText>
        </w:r>
      </w:del>
      <w:ins w:id="186" w:author="Emily DeVoto" w:date="2022-07-14T10:20:00Z">
        <w:r w:rsidR="00C7042E" w:rsidRPr="00B56FD7">
          <w:t>case–control</w:t>
        </w:r>
      </w:ins>
      <w:r w:rsidRPr="00B56FD7">
        <w:t xml:space="preserve"> study in Denmark. </w:t>
      </w:r>
      <w:r w:rsidRPr="00B56FD7">
        <w:rPr>
          <w:i/>
          <w:iCs/>
        </w:rPr>
        <w:t>American Journal of Epidemiology</w:t>
      </w:r>
      <w:r w:rsidRPr="00B56FD7">
        <w:t>. Published online Under Revision.</w:t>
      </w:r>
    </w:p>
    <w:p w14:paraId="4FAF5E8E" w14:textId="77777777" w:rsidR="00E74810" w:rsidRPr="00B56FD7" w:rsidRDefault="00E74810" w:rsidP="00E74810">
      <w:pPr>
        <w:pStyle w:val="Bibliography"/>
      </w:pPr>
      <w:r w:rsidRPr="00B56FD7">
        <w:t xml:space="preserve">41. </w:t>
      </w:r>
      <w:r w:rsidRPr="00B56FD7">
        <w:tab/>
        <w:t xml:space="preserve">Strak M, Weinmayr G, Rodopoulou S, et al. Long term exposure to low level air pollution and mortality in eight European cohorts within the ELAPSE project: Pooled analysis. </w:t>
      </w:r>
      <w:r w:rsidRPr="00B56FD7">
        <w:rPr>
          <w:i/>
          <w:iCs/>
        </w:rPr>
        <w:t>BMJ</w:t>
      </w:r>
      <w:r w:rsidRPr="00B56FD7">
        <w:t>. 2021;374:n1904. doi:10.1136/bmj.n1904</w:t>
      </w:r>
    </w:p>
    <w:p w14:paraId="15CB5776" w14:textId="77777777" w:rsidR="00E74810" w:rsidRPr="00B56FD7" w:rsidRDefault="00E74810" w:rsidP="00E74810">
      <w:pPr>
        <w:pStyle w:val="Bibliography"/>
      </w:pPr>
      <w:r w:rsidRPr="00B56FD7">
        <w:lastRenderedPageBreak/>
        <w:t xml:space="preserve">42. </w:t>
      </w:r>
      <w:r w:rsidRPr="00B56FD7">
        <w:tab/>
        <w:t xml:space="preserve">Hamra GB, Laden F, Cohen AJ, Raaschou-Nielsen O, Brauer M, Loomis D. Lung cancer and exposure to nitrogen dioxide and traffic: A systematic review and meta-analysis. </w:t>
      </w:r>
      <w:r w:rsidRPr="00B56FD7">
        <w:rPr>
          <w:i/>
          <w:iCs/>
        </w:rPr>
        <w:t>Environmental Health Perspectives</w:t>
      </w:r>
      <w:r w:rsidRPr="00B56FD7">
        <w:t>. 2015;123(11):1107-1112.</w:t>
      </w:r>
    </w:p>
    <w:p w14:paraId="34E71698" w14:textId="77777777" w:rsidR="00E74810" w:rsidRPr="00B56FD7" w:rsidRDefault="00E74810" w:rsidP="00E74810">
      <w:pPr>
        <w:pStyle w:val="Bibliography"/>
      </w:pPr>
      <w:r w:rsidRPr="00B56FD7">
        <w:t xml:space="preserve">43. </w:t>
      </w:r>
      <w:r w:rsidRPr="00B56FD7">
        <w:tab/>
        <w:t xml:space="preserve">Chen H, Kwong JC, Copes R, et al. Living near major roads and the incidence of dementia, Parkinson’s disease, and multiple sclerosis: A population-based cohort study. </w:t>
      </w:r>
      <w:r w:rsidRPr="00B56FD7">
        <w:rPr>
          <w:i/>
          <w:iCs/>
        </w:rPr>
        <w:t>The Lancet</w:t>
      </w:r>
      <w:r w:rsidRPr="00B56FD7">
        <w:t>. 2017;389(10070):718-726.</w:t>
      </w:r>
    </w:p>
    <w:p w14:paraId="205A9F0F" w14:textId="77777777" w:rsidR="00E74810" w:rsidRPr="00B56FD7" w:rsidRDefault="00E74810" w:rsidP="00E74810">
      <w:pPr>
        <w:pStyle w:val="Bibliography"/>
      </w:pPr>
      <w:r w:rsidRPr="00B56FD7">
        <w:t xml:space="preserve">44. </w:t>
      </w:r>
      <w:r w:rsidRPr="00B56FD7">
        <w:tab/>
        <w:t xml:space="preserve">Gibson EA, Nunez Y, Abuawad A, et al. An overview of methods to address distinct research questions on environmental mixtures: An application to persistent organic pollutants and leukocyte telomere length. </w:t>
      </w:r>
      <w:r w:rsidRPr="00B56FD7">
        <w:rPr>
          <w:i/>
          <w:iCs/>
        </w:rPr>
        <w:t>Environmental Health</w:t>
      </w:r>
      <w:r w:rsidRPr="00B56FD7">
        <w:t>. 2019;18(1):1-16.</w:t>
      </w:r>
    </w:p>
    <w:p w14:paraId="4F94D41F" w14:textId="77777777" w:rsidR="00E74810" w:rsidRPr="00B56FD7" w:rsidRDefault="00E74810" w:rsidP="00E74810">
      <w:pPr>
        <w:pStyle w:val="Bibliography"/>
      </w:pPr>
      <w:r w:rsidRPr="00B56FD7">
        <w:t xml:space="preserve">45. </w:t>
      </w:r>
      <w:r w:rsidRPr="00B56FD7">
        <w:tab/>
        <w:t xml:space="preserve">Frank L. When an entire country is a cohort. </w:t>
      </w:r>
      <w:r w:rsidRPr="00B56FD7">
        <w:rPr>
          <w:i/>
          <w:iCs/>
        </w:rPr>
        <w:t>Science</w:t>
      </w:r>
      <w:r w:rsidRPr="00B56FD7">
        <w:t>. 2000;287(5462):2398-2399.</w:t>
      </w:r>
    </w:p>
    <w:p w14:paraId="1B9A82A7" w14:textId="77777777" w:rsidR="00E74810" w:rsidRPr="00B56FD7" w:rsidRDefault="00E74810" w:rsidP="00E74810">
      <w:pPr>
        <w:pStyle w:val="Bibliography"/>
      </w:pPr>
      <w:r w:rsidRPr="00B56FD7">
        <w:t xml:space="preserve">46. </w:t>
      </w:r>
      <w:r w:rsidRPr="00B56FD7">
        <w:tab/>
        <w:t xml:space="preserve">Schmidt M, Schmidt SAJ, Sandegaard JL, Ehrenstein V, Pedersen L, Sørensen HT. The Danish National Patient Registry: A review of content, data quality, and research potential. </w:t>
      </w:r>
      <w:r w:rsidRPr="00B56FD7">
        <w:rPr>
          <w:i/>
          <w:iCs/>
        </w:rPr>
        <w:t>Clinical epidemiology</w:t>
      </w:r>
      <w:r w:rsidRPr="00B56FD7">
        <w:t>. 2015;7:449.</w:t>
      </w:r>
    </w:p>
    <w:p w14:paraId="11930EE5" w14:textId="77777777" w:rsidR="00E74810" w:rsidRPr="00B56FD7" w:rsidRDefault="00E74810" w:rsidP="00E74810">
      <w:pPr>
        <w:pStyle w:val="Bibliography"/>
      </w:pPr>
      <w:r w:rsidRPr="00B56FD7">
        <w:t xml:space="preserve">47. </w:t>
      </w:r>
      <w:r w:rsidRPr="00B56FD7">
        <w:tab/>
        <w:t xml:space="preserve">Trabjerg BB, Garton FC, van Rheenen W, et al. ALS in Danish registries: heritability and links to psychiatric and cardiovascular disorders. </w:t>
      </w:r>
      <w:r w:rsidRPr="00B56FD7">
        <w:rPr>
          <w:i/>
          <w:iCs/>
        </w:rPr>
        <w:t>Neurology Genetics</w:t>
      </w:r>
      <w:r w:rsidRPr="00B56FD7">
        <w:t>. 2020;6(2).</w:t>
      </w:r>
    </w:p>
    <w:p w14:paraId="51AF32F1" w14:textId="77777777" w:rsidR="00E74810" w:rsidRPr="00B56FD7" w:rsidRDefault="00E74810" w:rsidP="00E74810">
      <w:pPr>
        <w:pStyle w:val="Bibliography"/>
      </w:pPr>
      <w:r w:rsidRPr="00B56FD7">
        <w:t xml:space="preserve">48. </w:t>
      </w:r>
      <w:r w:rsidRPr="00B56FD7">
        <w:tab/>
        <w:t xml:space="preserve">Mathis S, Goizet C, Soulages A, Vallat JM, Le Masson G. Genetics of amyotrophic lateral sclerosis: A review. </w:t>
      </w:r>
      <w:r w:rsidRPr="00B56FD7">
        <w:rPr>
          <w:i/>
          <w:iCs/>
        </w:rPr>
        <w:t>Journal of the Neurological Sciences</w:t>
      </w:r>
      <w:r w:rsidRPr="00B56FD7">
        <w:t>. 2019;399:217-226.</w:t>
      </w:r>
    </w:p>
    <w:p w14:paraId="494239E4" w14:textId="77777777" w:rsidR="00E74810" w:rsidRPr="00B56FD7" w:rsidRDefault="00E74810" w:rsidP="00E74810">
      <w:pPr>
        <w:pStyle w:val="Bibliography"/>
      </w:pPr>
      <w:r w:rsidRPr="00B56FD7">
        <w:t xml:space="preserve">49. </w:t>
      </w:r>
      <w:r w:rsidRPr="00B56FD7">
        <w:tab/>
        <w:t xml:space="preserve">Kioumourtzoglou MA, Seals RM, Himmerslev L, Gredal O, Hansen J, Weisskopf MG. Comparison of diagnoses of amyotrophic lateral sclerosis by use of death certificates and hospital discharge data in the Danish population. </w:t>
      </w:r>
      <w:r w:rsidRPr="00B56FD7">
        <w:rPr>
          <w:i/>
          <w:iCs/>
        </w:rPr>
        <w:t>Amyotrophic Lateral Sclerosis and Frontotemporal Degeneration</w:t>
      </w:r>
      <w:r w:rsidRPr="00B56FD7">
        <w:t>. 2015;16(3-4):224-229.</w:t>
      </w:r>
    </w:p>
    <w:p w14:paraId="0CB3C0B7" w14:textId="77777777" w:rsidR="00E74810" w:rsidRPr="00B56FD7" w:rsidRDefault="00E74810" w:rsidP="00E74810">
      <w:pPr>
        <w:pStyle w:val="Bibliography"/>
      </w:pPr>
      <w:r w:rsidRPr="00B56FD7">
        <w:t xml:space="preserve">50. </w:t>
      </w:r>
      <w:r w:rsidRPr="00B56FD7">
        <w:tab/>
        <w:t xml:space="preserve">Pedersen CB. The Danish civil registration system. </w:t>
      </w:r>
      <w:r w:rsidRPr="00B56FD7">
        <w:rPr>
          <w:i/>
          <w:iCs/>
        </w:rPr>
        <w:t>Scandinavian journal of public health</w:t>
      </w:r>
      <w:r w:rsidRPr="00B56FD7">
        <w:t>. 2011;39(7_suppl):22-25.</w:t>
      </w:r>
    </w:p>
    <w:p w14:paraId="66F4DAA2" w14:textId="77777777" w:rsidR="00E74810" w:rsidRPr="00B56FD7" w:rsidRDefault="00E74810" w:rsidP="00E74810">
      <w:pPr>
        <w:pStyle w:val="Bibliography"/>
      </w:pPr>
      <w:r w:rsidRPr="00B56FD7">
        <w:t xml:space="preserve">51. </w:t>
      </w:r>
      <w:r w:rsidRPr="00B56FD7">
        <w:tab/>
        <w:t xml:space="preserve">Langholz B, Goldstein L. Risk set sampling in epidemiologic cohort studies. </w:t>
      </w:r>
      <w:r w:rsidRPr="00B56FD7">
        <w:rPr>
          <w:i/>
          <w:iCs/>
        </w:rPr>
        <w:t>Statistical Science</w:t>
      </w:r>
      <w:r w:rsidRPr="00B56FD7">
        <w:t>. Published online 1996:35-53.</w:t>
      </w:r>
    </w:p>
    <w:p w14:paraId="5A7474DB" w14:textId="77777777" w:rsidR="00E74810" w:rsidRPr="00B56FD7" w:rsidRDefault="00E74810" w:rsidP="00E74810">
      <w:pPr>
        <w:pStyle w:val="Bibliography"/>
      </w:pPr>
      <w:r w:rsidRPr="00B56FD7">
        <w:t xml:space="preserve">52. </w:t>
      </w:r>
      <w:r w:rsidRPr="00B56FD7">
        <w:tab/>
        <w:t xml:space="preserve">Sillman S. The relation between ozone, NOx and hydrocarbons in urban and polluted rural environments. </w:t>
      </w:r>
      <w:r w:rsidRPr="00B56FD7">
        <w:rPr>
          <w:i/>
          <w:iCs/>
        </w:rPr>
        <w:t>Atmospheric Environment</w:t>
      </w:r>
      <w:r w:rsidRPr="00B56FD7">
        <w:t>. 1999;33(12):1821-1845.</w:t>
      </w:r>
    </w:p>
    <w:p w14:paraId="40B3E700" w14:textId="77777777" w:rsidR="00E74810" w:rsidRPr="00B56FD7" w:rsidRDefault="00E74810" w:rsidP="00E74810">
      <w:pPr>
        <w:pStyle w:val="Bibliography"/>
      </w:pPr>
      <w:r w:rsidRPr="00B56FD7">
        <w:t xml:space="preserve">53. </w:t>
      </w:r>
      <w:r w:rsidRPr="00B56FD7">
        <w:tab/>
        <w:t xml:space="preserve">Khan J, Kakosimos K, Raaschou-Nielsen O, et al. Development and performance evaluation of new AirGIS–a GIS based air pollution and human exposure modelling system. </w:t>
      </w:r>
      <w:r w:rsidRPr="00B56FD7">
        <w:rPr>
          <w:i/>
          <w:iCs/>
        </w:rPr>
        <w:t>Atmospheric environment</w:t>
      </w:r>
      <w:r w:rsidRPr="00B56FD7">
        <w:t>. 2019;198:102-121.</w:t>
      </w:r>
    </w:p>
    <w:p w14:paraId="50B1C4FD" w14:textId="77777777" w:rsidR="00E74810" w:rsidRPr="00B56FD7" w:rsidRDefault="00E74810" w:rsidP="00E74810">
      <w:pPr>
        <w:pStyle w:val="Bibliography"/>
      </w:pPr>
      <w:r w:rsidRPr="00B56FD7">
        <w:t xml:space="preserve">54. </w:t>
      </w:r>
      <w:r w:rsidRPr="00B56FD7">
        <w:tab/>
        <w:t xml:space="preserve">Brandt J, Christensen JH, Frohn LM, Palmgren F, Berkowicz R, Zlatev Z. Operational air pollution forecasts from European to local scale. </w:t>
      </w:r>
      <w:r w:rsidRPr="00B56FD7">
        <w:rPr>
          <w:i/>
          <w:iCs/>
        </w:rPr>
        <w:t>Atmospheric Environment</w:t>
      </w:r>
      <w:r w:rsidRPr="00B56FD7">
        <w:t>. 2001;35:S91-S98.</w:t>
      </w:r>
    </w:p>
    <w:p w14:paraId="4EDEFD85" w14:textId="77777777" w:rsidR="00E74810" w:rsidRPr="00B56FD7" w:rsidRDefault="00E74810" w:rsidP="00E74810">
      <w:pPr>
        <w:pStyle w:val="Bibliography"/>
      </w:pPr>
      <w:r w:rsidRPr="00B56FD7">
        <w:lastRenderedPageBreak/>
        <w:t xml:space="preserve">55. </w:t>
      </w:r>
      <w:r w:rsidRPr="00B56FD7">
        <w:tab/>
        <w:t xml:space="preserve">Brandt J, Christensen J, Frohn L, Berkowicz R. Air pollution forecasting from regional to urban street scale—-implementation and validation for two cities in Denmark. </w:t>
      </w:r>
      <w:r w:rsidRPr="00B56FD7">
        <w:rPr>
          <w:i/>
          <w:iCs/>
        </w:rPr>
        <w:t>Physics and Chemistry of the Earth, Parts A/B/C</w:t>
      </w:r>
      <w:r w:rsidRPr="00B56FD7">
        <w:t>. 2003;28(8):335-344.</w:t>
      </w:r>
    </w:p>
    <w:p w14:paraId="5BB0A876" w14:textId="77777777" w:rsidR="00E74810" w:rsidRPr="00B56FD7" w:rsidRDefault="00E74810" w:rsidP="00E74810">
      <w:pPr>
        <w:pStyle w:val="Bibliography"/>
      </w:pPr>
      <w:r w:rsidRPr="00B56FD7">
        <w:t xml:space="preserve">56. </w:t>
      </w:r>
      <w:r w:rsidRPr="00B56FD7">
        <w:tab/>
        <w:t xml:space="preserve">Frohn LM, Ketzel M, Christensen JH, et al. Modelling ultrafine particle number concentrations at address resolution in Denmark from 1979-2018–Part 1: Regional and urban scale modelling and evaluation. </w:t>
      </w:r>
      <w:r w:rsidRPr="00B56FD7">
        <w:rPr>
          <w:i/>
          <w:iCs/>
        </w:rPr>
        <w:t>Atmospheric Environment</w:t>
      </w:r>
      <w:r w:rsidRPr="00B56FD7">
        <w:t>. 2021;264:118631.</w:t>
      </w:r>
    </w:p>
    <w:p w14:paraId="233BAC35" w14:textId="77777777" w:rsidR="00E74810" w:rsidRPr="00B56FD7" w:rsidRDefault="00E74810" w:rsidP="00E74810">
      <w:pPr>
        <w:pStyle w:val="Bibliography"/>
      </w:pPr>
      <w:r w:rsidRPr="00B56FD7">
        <w:t xml:space="preserve">57. </w:t>
      </w:r>
      <w:r w:rsidRPr="00B56FD7">
        <w:tab/>
        <w:t xml:space="preserve">Raaschou-Nielsen O, Andersen ZJ, Hvidberg M, et al. Lung cancer incidence and long-term exposure to air pollution from traffic. </w:t>
      </w:r>
      <w:r w:rsidRPr="00B56FD7">
        <w:rPr>
          <w:i/>
          <w:iCs/>
        </w:rPr>
        <w:t>Environmental health perspectives</w:t>
      </w:r>
      <w:r w:rsidRPr="00B56FD7">
        <w:t>. 2011;119(6):860-865.</w:t>
      </w:r>
    </w:p>
    <w:p w14:paraId="434A31F7" w14:textId="77777777" w:rsidR="00E74810" w:rsidRPr="00B56FD7" w:rsidRDefault="00E74810" w:rsidP="00E74810">
      <w:pPr>
        <w:pStyle w:val="Bibliography"/>
      </w:pPr>
      <w:r w:rsidRPr="00B56FD7">
        <w:t xml:space="preserve">58. </w:t>
      </w:r>
      <w:r w:rsidRPr="00B56FD7">
        <w:tab/>
        <w:t xml:space="preserve">Raaschou-Nielsen O, Sørensen M, Ketzel M, et al. Long-term exposure to traffic-related air pollution and diabetes-associated mortality: A cohort study. </w:t>
      </w:r>
      <w:r w:rsidRPr="00B56FD7">
        <w:rPr>
          <w:i/>
          <w:iCs/>
        </w:rPr>
        <w:t>Diabetologia</w:t>
      </w:r>
      <w:r w:rsidRPr="00B56FD7">
        <w:t>. 2013;56(1):36-46.</w:t>
      </w:r>
    </w:p>
    <w:p w14:paraId="106B99DD" w14:textId="77777777" w:rsidR="00E74810" w:rsidRPr="00B56FD7" w:rsidRDefault="00E74810" w:rsidP="00E74810">
      <w:pPr>
        <w:pStyle w:val="Bibliography"/>
      </w:pPr>
      <w:r w:rsidRPr="00B56FD7">
        <w:t xml:space="preserve">59. </w:t>
      </w:r>
      <w:r w:rsidRPr="00B56FD7">
        <w:tab/>
        <w:t xml:space="preserve">Sørensen M, Hoffmann B, Hvidberg M, et al. Long-term exposure to traffic-related air pollution associated with blood pressure and self-reported hypertension in a Danish cohort. </w:t>
      </w:r>
      <w:r w:rsidRPr="00B56FD7">
        <w:rPr>
          <w:i/>
          <w:iCs/>
        </w:rPr>
        <w:t>Environmental health perspectives</w:t>
      </w:r>
      <w:r w:rsidRPr="00B56FD7">
        <w:t>. 2012;120(3):418-424.</w:t>
      </w:r>
    </w:p>
    <w:p w14:paraId="0AFA718E" w14:textId="77777777" w:rsidR="00E74810" w:rsidRPr="00B56FD7" w:rsidRDefault="00E74810" w:rsidP="00E74810">
      <w:pPr>
        <w:pStyle w:val="Bibliography"/>
      </w:pPr>
      <w:r w:rsidRPr="00B56FD7">
        <w:t xml:space="preserve">60. </w:t>
      </w:r>
      <w:r w:rsidRPr="00B56FD7">
        <w:tab/>
        <w:t xml:space="preserve">Seinfeld J, Pandis S. Atmospheric chemistry and physics. 1997. </w:t>
      </w:r>
      <w:r w:rsidRPr="00B56FD7">
        <w:rPr>
          <w:i/>
          <w:iCs/>
        </w:rPr>
        <w:t>New York</w:t>
      </w:r>
      <w:r w:rsidRPr="00B56FD7">
        <w:t>. Published online 2008.</w:t>
      </w:r>
    </w:p>
    <w:p w14:paraId="44E305E4" w14:textId="77777777" w:rsidR="00E74810" w:rsidRPr="00B56FD7" w:rsidRDefault="00E74810" w:rsidP="00E74810">
      <w:pPr>
        <w:pStyle w:val="Bibliography"/>
      </w:pPr>
      <w:r w:rsidRPr="00B56FD7">
        <w:t xml:space="preserve">61. </w:t>
      </w:r>
      <w:r w:rsidRPr="00B56FD7">
        <w:tab/>
        <w:t xml:space="preserve">Galvin M, Gaffney R, Corr B, Mays I, Hardiman O. From first symptoms to diagnosis of amyotrophic lateral sclerosis: Perspectives of an Irish informal caregiver cohort—a thematic analysis. </w:t>
      </w:r>
      <w:r w:rsidRPr="00B56FD7">
        <w:rPr>
          <w:i/>
          <w:iCs/>
        </w:rPr>
        <w:t>BMJ Open</w:t>
      </w:r>
      <w:r w:rsidRPr="00B56FD7">
        <w:t>. 2017;7(3). doi:10.1136/bmjopen-2016-014985</w:t>
      </w:r>
    </w:p>
    <w:p w14:paraId="5465C33C" w14:textId="77777777" w:rsidR="00E74810" w:rsidRPr="00B56FD7" w:rsidRDefault="00E74810" w:rsidP="00E74810">
      <w:pPr>
        <w:pStyle w:val="Bibliography"/>
      </w:pPr>
      <w:r w:rsidRPr="00B56FD7">
        <w:t xml:space="preserve">62. </w:t>
      </w:r>
      <w:r w:rsidRPr="00B56FD7">
        <w:tab/>
        <w:t xml:space="preserve">Dickerson AS, Hansen J, Kioumourtzoglou MA, Specht AJ, Gredal O, Weisskopf MG. Study of occupation and amyotrophic lateral sclerosis in a Danish cohort. </w:t>
      </w:r>
      <w:r w:rsidRPr="00B56FD7">
        <w:rPr>
          <w:i/>
          <w:iCs/>
        </w:rPr>
        <w:t>Occup Environ Med</w:t>
      </w:r>
      <w:r w:rsidRPr="00B56FD7">
        <w:t>. 2018;75(9):630-638. doi:10.1136/oemed-2018-105110</w:t>
      </w:r>
    </w:p>
    <w:p w14:paraId="5EFFB29B" w14:textId="77777777" w:rsidR="00E74810" w:rsidRPr="00B56FD7" w:rsidRDefault="00E74810" w:rsidP="00E74810">
      <w:pPr>
        <w:pStyle w:val="Bibliography"/>
      </w:pPr>
      <w:r w:rsidRPr="00B56FD7">
        <w:t xml:space="preserve">63. </w:t>
      </w:r>
      <w:r w:rsidRPr="00B56FD7">
        <w:tab/>
        <w:t xml:space="preserve">Roberts AL, Johnson NJ, Chen JT, Cudkowicz ME, Weisskopf MG. Race/ethnicity, socioeconomic status, and ALS mortality in the United States. </w:t>
      </w:r>
      <w:r w:rsidRPr="00B56FD7">
        <w:rPr>
          <w:i/>
          <w:iCs/>
        </w:rPr>
        <w:t>Neurology</w:t>
      </w:r>
      <w:r w:rsidRPr="00B56FD7">
        <w:t>. 2016;87(22):2300-2308.</w:t>
      </w:r>
    </w:p>
    <w:p w14:paraId="1273CE09" w14:textId="77777777" w:rsidR="00E74810" w:rsidRPr="00B56FD7" w:rsidRDefault="00E74810" w:rsidP="00E74810">
      <w:pPr>
        <w:pStyle w:val="Bibliography"/>
      </w:pPr>
      <w:r w:rsidRPr="00B56FD7">
        <w:t xml:space="preserve">64. </w:t>
      </w:r>
      <w:r w:rsidRPr="00B56FD7">
        <w:tab/>
        <w:t xml:space="preserve">Bucher BT, Shi J, Pettit RJ, Ferraro J, Chapman WW, Gundlapalli A. Determination of marital status of patients from structured and unstructured electronic healthcare data. In: </w:t>
      </w:r>
      <w:r w:rsidRPr="00B56FD7">
        <w:rPr>
          <w:i/>
          <w:iCs/>
        </w:rPr>
        <w:t>AMIA Annual Symposium Proceedings</w:t>
      </w:r>
      <w:r w:rsidRPr="00B56FD7">
        <w:t>. Vol 2019. American Medical Informatics Association; 2019:267.</w:t>
      </w:r>
    </w:p>
    <w:p w14:paraId="7FB3EE0E" w14:textId="77777777" w:rsidR="00E74810" w:rsidRPr="00B56FD7" w:rsidRDefault="00E74810" w:rsidP="00E74810">
      <w:pPr>
        <w:pStyle w:val="Bibliography"/>
      </w:pPr>
      <w:r w:rsidRPr="00B56FD7">
        <w:t xml:space="preserve">65. </w:t>
      </w:r>
      <w:r w:rsidRPr="00B56FD7">
        <w:tab/>
        <w:t xml:space="preserve">Norman RE, Carpenter DO, Scott J, Brune MN, Sly PD. Environmental exposures: an underrecognized contribution to noncommunicable diseases. </w:t>
      </w:r>
      <w:r w:rsidRPr="00B56FD7">
        <w:rPr>
          <w:i/>
          <w:iCs/>
        </w:rPr>
        <w:t>Reviews on environmental health</w:t>
      </w:r>
      <w:r w:rsidRPr="00B56FD7">
        <w:t>. 2013;28(1):59-65.</w:t>
      </w:r>
    </w:p>
    <w:p w14:paraId="34C09788" w14:textId="77777777" w:rsidR="00E74810" w:rsidRPr="00B56FD7" w:rsidRDefault="00E74810" w:rsidP="00E74810">
      <w:pPr>
        <w:pStyle w:val="Bibliography"/>
      </w:pPr>
      <w:r w:rsidRPr="00B56FD7">
        <w:t xml:space="preserve">66. </w:t>
      </w:r>
      <w:r w:rsidRPr="00B56FD7">
        <w:tab/>
        <w:t xml:space="preserve">Rothman KJ, Greenland S, Lash TL, others. </w:t>
      </w:r>
      <w:r w:rsidRPr="00B56FD7">
        <w:rPr>
          <w:i/>
          <w:iCs/>
        </w:rPr>
        <w:t>Modern Epidemiology</w:t>
      </w:r>
      <w:r w:rsidRPr="00B56FD7">
        <w:t>. Vol 3. Wolters Kluwer Health/Lippincott Williams &amp; Wilkins Philadelphia; 2008.</w:t>
      </w:r>
    </w:p>
    <w:p w14:paraId="5B820D67" w14:textId="77777777" w:rsidR="00E74810" w:rsidRPr="00B56FD7" w:rsidRDefault="00E74810" w:rsidP="00E74810">
      <w:pPr>
        <w:pStyle w:val="Bibliography"/>
      </w:pPr>
      <w:r w:rsidRPr="00B56FD7">
        <w:lastRenderedPageBreak/>
        <w:t xml:space="preserve">67. </w:t>
      </w:r>
      <w:r w:rsidRPr="00B56FD7">
        <w:tab/>
        <w:t xml:space="preserve">Gelman A, Carlin JB, Stern HS, Dunson DB, Vehtari A, Rubin DB. </w:t>
      </w:r>
      <w:r w:rsidRPr="00B56FD7">
        <w:rPr>
          <w:i/>
          <w:iCs/>
        </w:rPr>
        <w:t>Bayesian Data Analysis, Third Edition</w:t>
      </w:r>
      <w:r w:rsidRPr="00B56FD7">
        <w:t>. CRC Press; 2013.</w:t>
      </w:r>
    </w:p>
    <w:p w14:paraId="27490FD2" w14:textId="77777777" w:rsidR="00E74810" w:rsidRPr="00B56FD7" w:rsidRDefault="00E74810" w:rsidP="00E74810">
      <w:pPr>
        <w:pStyle w:val="Bibliography"/>
      </w:pPr>
      <w:r w:rsidRPr="00B56FD7">
        <w:t xml:space="preserve">68. </w:t>
      </w:r>
      <w:r w:rsidRPr="00B56FD7">
        <w:tab/>
        <w:t xml:space="preserve">Mostofsky E, Schwartz J, Coull BA, et al. Modeling the association between particle constituents of air pollution and health outcomes. </w:t>
      </w:r>
      <w:r w:rsidRPr="00B56FD7">
        <w:rPr>
          <w:i/>
          <w:iCs/>
        </w:rPr>
        <w:t>American journal of epidemiology</w:t>
      </w:r>
      <w:r w:rsidRPr="00B56FD7">
        <w:t>. 2012;176(4):317-326.</w:t>
      </w:r>
    </w:p>
    <w:p w14:paraId="38F0B83E" w14:textId="77777777" w:rsidR="00E74810" w:rsidRPr="00B56FD7" w:rsidRDefault="00E74810" w:rsidP="00E74810">
      <w:pPr>
        <w:pStyle w:val="Bibliography"/>
      </w:pPr>
      <w:r w:rsidRPr="00B56FD7">
        <w:t xml:space="preserve">69. </w:t>
      </w:r>
      <w:r w:rsidRPr="00B56FD7">
        <w:tab/>
        <w:t xml:space="preserve">Thunis P, Degraeuwe B, Pisoni E, et al. PM2.5 source allocation in European cities: A SHERPA modelling study. </w:t>
      </w:r>
      <w:r w:rsidRPr="00B56FD7">
        <w:rPr>
          <w:i/>
          <w:iCs/>
        </w:rPr>
        <w:t>Atmospheric Environment</w:t>
      </w:r>
      <w:r w:rsidRPr="00B56FD7">
        <w:t>. 2018;187:93-106.</w:t>
      </w:r>
    </w:p>
    <w:p w14:paraId="05D8EAE8" w14:textId="77777777" w:rsidR="00E74810" w:rsidRPr="00B56FD7" w:rsidRDefault="00E74810" w:rsidP="00E74810">
      <w:pPr>
        <w:pStyle w:val="Bibliography"/>
      </w:pPr>
      <w:r w:rsidRPr="00B56FD7">
        <w:t xml:space="preserve">70. </w:t>
      </w:r>
      <w:r w:rsidRPr="00B56FD7">
        <w:tab/>
        <w:t xml:space="preserve">Nuvolone D, Petri D, Voller F. The effects of ozone on human health. </w:t>
      </w:r>
      <w:r w:rsidRPr="00B56FD7">
        <w:rPr>
          <w:i/>
          <w:iCs/>
        </w:rPr>
        <w:t>Environmental Science and Pollution Research</w:t>
      </w:r>
      <w:r w:rsidRPr="00B56FD7">
        <w:t>. 2018;25(9):8074-8088.</w:t>
      </w:r>
    </w:p>
    <w:p w14:paraId="6DB88B96" w14:textId="77777777" w:rsidR="00E74810" w:rsidRPr="00B56FD7" w:rsidRDefault="00E74810" w:rsidP="00E74810">
      <w:pPr>
        <w:pStyle w:val="Bibliography"/>
      </w:pPr>
      <w:r w:rsidRPr="00B56FD7">
        <w:t xml:space="preserve">71. </w:t>
      </w:r>
      <w:r w:rsidRPr="00B56FD7">
        <w:tab/>
        <w:t xml:space="preserve">Martin R, Peters G, Wilkinson J. Symmetric decomposition of a positive definite matrix. </w:t>
      </w:r>
      <w:r w:rsidRPr="00B56FD7">
        <w:rPr>
          <w:i/>
          <w:iCs/>
        </w:rPr>
        <w:t>Numerische Mathematik</w:t>
      </w:r>
      <w:r w:rsidRPr="00B56FD7">
        <w:t>. 1965;7(5):362-383.</w:t>
      </w:r>
    </w:p>
    <w:p w14:paraId="5BCFFA5E" w14:textId="77777777" w:rsidR="00E74810" w:rsidRPr="00B56FD7" w:rsidRDefault="00E74810" w:rsidP="00E74810">
      <w:pPr>
        <w:pStyle w:val="Bibliography"/>
      </w:pPr>
      <w:r w:rsidRPr="00B56FD7">
        <w:t xml:space="preserve">72. </w:t>
      </w:r>
      <w:r w:rsidRPr="00B56FD7">
        <w:tab/>
        <w:t xml:space="preserve">Polson NG, Scott JG. On the half-Cauchy prior for a global scale parameter. </w:t>
      </w:r>
      <w:r w:rsidRPr="00B56FD7">
        <w:rPr>
          <w:i/>
          <w:iCs/>
        </w:rPr>
        <w:t>Bayesian Analysis</w:t>
      </w:r>
      <w:r w:rsidRPr="00B56FD7">
        <w:t>. 2012;7(4):887-902.</w:t>
      </w:r>
    </w:p>
    <w:p w14:paraId="54C4D22C" w14:textId="77777777" w:rsidR="00E74810" w:rsidRPr="00B56FD7" w:rsidRDefault="00E74810" w:rsidP="00E74810">
      <w:pPr>
        <w:pStyle w:val="Bibliography"/>
      </w:pPr>
      <w:r w:rsidRPr="00B56FD7">
        <w:t xml:space="preserve">73. </w:t>
      </w:r>
      <w:r w:rsidRPr="00B56FD7">
        <w:tab/>
        <w:t xml:space="preserve">Gelman A. Prior distributions for variance parameters in hierarchical models (comment on article by Browne and Draper). </w:t>
      </w:r>
      <w:r w:rsidRPr="00B56FD7">
        <w:rPr>
          <w:i/>
          <w:iCs/>
        </w:rPr>
        <w:t>Bayesian Anal</w:t>
      </w:r>
      <w:r w:rsidRPr="00B56FD7">
        <w:t>. 2006;1(3):515-534. doi:10.1214/06-BA117A</w:t>
      </w:r>
    </w:p>
    <w:p w14:paraId="1DBFBCA6" w14:textId="77777777" w:rsidR="00E74810" w:rsidRPr="00B56FD7" w:rsidRDefault="00E74810" w:rsidP="00E74810">
      <w:pPr>
        <w:pStyle w:val="Bibliography"/>
      </w:pPr>
      <w:r w:rsidRPr="00B56FD7">
        <w:t xml:space="preserve">74. </w:t>
      </w:r>
      <w:r w:rsidRPr="00B56FD7">
        <w:tab/>
        <w:t xml:space="preserve">Lewandowski D, Kurowicka D, Joe H. Generating random correlation matrices based on vines and extended onion method. </w:t>
      </w:r>
      <w:r w:rsidRPr="00B56FD7">
        <w:rPr>
          <w:i/>
          <w:iCs/>
        </w:rPr>
        <w:t>Journal of multivariate analysis</w:t>
      </w:r>
      <w:r w:rsidRPr="00B56FD7">
        <w:t>. 2009;100(9):1989-2001.</w:t>
      </w:r>
    </w:p>
    <w:p w14:paraId="5FB4FDE6" w14:textId="77777777" w:rsidR="00E74810" w:rsidRPr="00B56FD7" w:rsidRDefault="00E74810" w:rsidP="00E74810">
      <w:pPr>
        <w:pStyle w:val="Bibliography"/>
      </w:pPr>
      <w:r w:rsidRPr="00B56FD7">
        <w:t xml:space="preserve">75. </w:t>
      </w:r>
      <w:r w:rsidRPr="00B56FD7">
        <w:tab/>
        <w:t xml:space="preserve">Gelman A, Rubin DB. Inference from iterative simulation using multiple sequences. </w:t>
      </w:r>
      <w:r w:rsidRPr="00B56FD7">
        <w:rPr>
          <w:i/>
          <w:iCs/>
        </w:rPr>
        <w:t>Statistical science</w:t>
      </w:r>
      <w:r w:rsidRPr="00B56FD7">
        <w:t>. 1992;7(4):457-472.</w:t>
      </w:r>
    </w:p>
    <w:p w14:paraId="3D7D5957" w14:textId="77777777" w:rsidR="00E74810" w:rsidRPr="00B56FD7" w:rsidRDefault="00E74810" w:rsidP="00E74810">
      <w:pPr>
        <w:pStyle w:val="Bibliography"/>
      </w:pPr>
      <w:r w:rsidRPr="00B56FD7">
        <w:t xml:space="preserve">76. </w:t>
      </w:r>
      <w:r w:rsidRPr="00B56FD7">
        <w:tab/>
        <w:t>R Core Team. R: A language and environment for statistical computing. Published online 2013.</w:t>
      </w:r>
    </w:p>
    <w:p w14:paraId="0CD930F5" w14:textId="4DEF835E" w:rsidR="00E74810" w:rsidRPr="00B56FD7" w:rsidRDefault="00E74810" w:rsidP="00E74810">
      <w:pPr>
        <w:pStyle w:val="Bibliography"/>
      </w:pPr>
      <w:r w:rsidRPr="00B56FD7">
        <w:t xml:space="preserve">77. </w:t>
      </w:r>
      <w:r w:rsidRPr="00B56FD7">
        <w:tab/>
        <w:t xml:space="preserve">Povedano M, Saez M, Martinez-Matos JA, Barceló MA. Spatial assessment of the association between long-term exposure to environmental factors and the occurrence of amyotrophic lateral sclerosis in Catalonia, Spain: A population-based nested </w:t>
      </w:r>
      <w:del w:id="187" w:author="Emily DeVoto" w:date="2022-07-14T10:20:00Z">
        <w:r w:rsidRPr="00B56FD7" w:rsidDel="00C7042E">
          <w:delText>case-control</w:delText>
        </w:r>
      </w:del>
      <w:ins w:id="188" w:author="Emily DeVoto" w:date="2022-07-14T10:20:00Z">
        <w:r w:rsidR="00C7042E" w:rsidRPr="00B56FD7">
          <w:t>case–control</w:t>
        </w:r>
      </w:ins>
      <w:r w:rsidRPr="00B56FD7">
        <w:t xml:space="preserve"> study. </w:t>
      </w:r>
      <w:r w:rsidRPr="00B56FD7">
        <w:rPr>
          <w:i/>
          <w:iCs/>
        </w:rPr>
        <w:t>Neuroepidemiology</w:t>
      </w:r>
      <w:r w:rsidRPr="00B56FD7">
        <w:t>. 2018;51(1-2):33-49.</w:t>
      </w:r>
    </w:p>
    <w:p w14:paraId="0337CC06" w14:textId="77777777" w:rsidR="00E74810" w:rsidRPr="00B56FD7" w:rsidRDefault="00E74810" w:rsidP="00E74810">
      <w:pPr>
        <w:pStyle w:val="Bibliography"/>
      </w:pPr>
      <w:r w:rsidRPr="00B56FD7">
        <w:t xml:space="preserve">78. </w:t>
      </w:r>
      <w:r w:rsidRPr="00B56FD7">
        <w:tab/>
        <w:t>von Schneidemesser E, Mar KA, Saar D. Black carbon in Europe: Targeting an air Pollutant and climate forcer. Published online 2017.</w:t>
      </w:r>
    </w:p>
    <w:p w14:paraId="0E9AAB52" w14:textId="77777777" w:rsidR="00E74810" w:rsidRPr="00B56FD7" w:rsidRDefault="00E74810" w:rsidP="00E74810">
      <w:pPr>
        <w:pStyle w:val="Bibliography"/>
      </w:pPr>
      <w:r w:rsidRPr="00B56FD7">
        <w:t xml:space="preserve">79. </w:t>
      </w:r>
      <w:r w:rsidRPr="00B56FD7">
        <w:tab/>
        <w:t xml:space="preserve">Pamphlett R, Rikard-Bell A. Different occupations associated with amyotrophic lateral sclerosis: Is diesel exhaust the link? </w:t>
      </w:r>
      <w:r w:rsidRPr="00B56FD7">
        <w:rPr>
          <w:i/>
          <w:iCs/>
        </w:rPr>
        <w:t>PloS One</w:t>
      </w:r>
      <w:r w:rsidRPr="00B56FD7">
        <w:t>. 2013;8(11):e80993.</w:t>
      </w:r>
    </w:p>
    <w:p w14:paraId="5EAB118D" w14:textId="77777777" w:rsidR="00E74810" w:rsidRPr="00B56FD7" w:rsidRDefault="00E74810" w:rsidP="00E74810">
      <w:pPr>
        <w:pStyle w:val="Bibliography"/>
      </w:pPr>
      <w:r w:rsidRPr="00B56FD7">
        <w:t xml:space="preserve">80. </w:t>
      </w:r>
      <w:r w:rsidRPr="00B56FD7">
        <w:tab/>
        <w:t xml:space="preserve">Zhang R, Dai Y, Zhang X, et al. Reduced pulmonary function and increased pro-inflammatory cytokines in nanoscale carbon black-exposed workers. </w:t>
      </w:r>
      <w:r w:rsidRPr="00B56FD7">
        <w:rPr>
          <w:i/>
          <w:iCs/>
        </w:rPr>
        <w:t>Part Fibre Toxicol</w:t>
      </w:r>
      <w:r w:rsidRPr="00B56FD7">
        <w:t>. 2014;11:73. doi:10.1186/s12989-014-0073-1</w:t>
      </w:r>
    </w:p>
    <w:p w14:paraId="63CD37DF" w14:textId="77777777" w:rsidR="00E74810" w:rsidRPr="00B56FD7" w:rsidRDefault="00E74810" w:rsidP="00E74810">
      <w:pPr>
        <w:pStyle w:val="Bibliography"/>
      </w:pPr>
      <w:r w:rsidRPr="00B56FD7">
        <w:lastRenderedPageBreak/>
        <w:t xml:space="preserve">81. </w:t>
      </w:r>
      <w:r w:rsidRPr="00B56FD7">
        <w:tab/>
        <w:t xml:space="preserve">Gao X, Xu H, Shang J, et al. Ozonized carbon black induces mitochondrial dysfunction and DNA damage. </w:t>
      </w:r>
      <w:r w:rsidRPr="00B56FD7">
        <w:rPr>
          <w:i/>
          <w:iCs/>
        </w:rPr>
        <w:t>Environ Toxicol</w:t>
      </w:r>
      <w:r w:rsidRPr="00B56FD7">
        <w:t>. 2017;32(3):944-955. doi:10.1002/tox.22295</w:t>
      </w:r>
    </w:p>
    <w:p w14:paraId="52E54432" w14:textId="77777777" w:rsidR="00E74810" w:rsidRPr="00B56FD7" w:rsidRDefault="00E74810" w:rsidP="00E74810">
      <w:pPr>
        <w:pStyle w:val="Bibliography"/>
      </w:pPr>
      <w:r w:rsidRPr="00B56FD7">
        <w:t xml:space="preserve">82. </w:t>
      </w:r>
      <w:r w:rsidRPr="00B56FD7">
        <w:tab/>
        <w:t xml:space="preserve">Kyjovska ZO, Jacobsen NR, Saber AT, et al. DNA damage following pulmonary exposure by instillation to low doses of carbon black (Printex 90) nanoparticles in mice. </w:t>
      </w:r>
      <w:r w:rsidRPr="00B56FD7">
        <w:rPr>
          <w:i/>
          <w:iCs/>
        </w:rPr>
        <w:t>Environ Mol Mutagen</w:t>
      </w:r>
      <w:r w:rsidRPr="00B56FD7">
        <w:t>. 2015;56(1):41-49. doi:10.1002/em.21888</w:t>
      </w:r>
    </w:p>
    <w:p w14:paraId="4076185E" w14:textId="77777777" w:rsidR="00E74810" w:rsidRPr="00B56FD7" w:rsidRDefault="00E74810" w:rsidP="00E74810">
      <w:pPr>
        <w:pStyle w:val="Bibliography"/>
      </w:pPr>
      <w:r w:rsidRPr="00B56FD7">
        <w:t xml:space="preserve">83. </w:t>
      </w:r>
      <w:r w:rsidRPr="00B56FD7">
        <w:tab/>
        <w:t xml:space="preserve">Benatar M, Turner MR, Wuu J. Defining pre-symptomatic amyotrophic lateral sclerosis. </w:t>
      </w:r>
      <w:r w:rsidRPr="00B56FD7">
        <w:rPr>
          <w:i/>
          <w:iCs/>
        </w:rPr>
        <w:t>Amyotrophic Lateral Sclerosis and Frontotemporal Degeneration</w:t>
      </w:r>
      <w:r w:rsidRPr="00B56FD7">
        <w:t>. 2019;20(5-6):303-309.</w:t>
      </w:r>
    </w:p>
    <w:p w14:paraId="0D919EB3" w14:textId="77777777" w:rsidR="00E74810" w:rsidRPr="00B56FD7" w:rsidRDefault="00E74810" w:rsidP="00E74810">
      <w:pPr>
        <w:pStyle w:val="Bibliography"/>
      </w:pPr>
      <w:r w:rsidRPr="00B56FD7">
        <w:t xml:space="preserve">84. </w:t>
      </w:r>
      <w:r w:rsidRPr="00B56FD7">
        <w:tab/>
        <w:t>Benatar M, Wuu J, McHutchison C, et al. Preventing amyotrophic lateral sclerosis: insights from pre-symptomatic neurodegenerative diseases. Published online 2021.</w:t>
      </w:r>
    </w:p>
    <w:p w14:paraId="2681F69F" w14:textId="77777777" w:rsidR="00E74810" w:rsidRPr="00B56FD7" w:rsidRDefault="00E74810" w:rsidP="00E74810">
      <w:pPr>
        <w:pStyle w:val="Bibliography"/>
      </w:pPr>
      <w:r w:rsidRPr="00B56FD7">
        <w:t xml:space="preserve">85. </w:t>
      </w:r>
      <w:r w:rsidRPr="00B56FD7">
        <w:tab/>
        <w:t xml:space="preserve">Eisen A, Kiernan M, Mitsumoto H, Swash M. Amyotrophic lateral sclerosis: A long preclinical period? </w:t>
      </w:r>
      <w:r w:rsidRPr="00B56FD7">
        <w:rPr>
          <w:i/>
          <w:iCs/>
        </w:rPr>
        <w:t>Journal of Neurology, Neurosurgery &amp; Psychiatry</w:t>
      </w:r>
      <w:r w:rsidRPr="00B56FD7">
        <w:t>. 2014;85(11):1232-1238.</w:t>
      </w:r>
    </w:p>
    <w:p w14:paraId="62DEF113" w14:textId="77777777" w:rsidR="00E74810" w:rsidRPr="00B56FD7" w:rsidRDefault="00E74810" w:rsidP="00E74810">
      <w:pPr>
        <w:pStyle w:val="Bibliography"/>
      </w:pPr>
      <w:r w:rsidRPr="00B56FD7">
        <w:t xml:space="preserve">86. </w:t>
      </w:r>
      <w:r w:rsidRPr="00B56FD7">
        <w:tab/>
        <w:t xml:space="preserve">Weisskopf MG, Webster TF. Trade-offs of personal vs. more proxy exposure measures in environmental epidemiology. </w:t>
      </w:r>
      <w:r w:rsidRPr="00B56FD7">
        <w:rPr>
          <w:i/>
          <w:iCs/>
        </w:rPr>
        <w:t>Epidemiology (Cambridge, Mass)</w:t>
      </w:r>
      <w:r w:rsidRPr="00B56FD7">
        <w:t>. 2017;28(5):635.</w:t>
      </w:r>
    </w:p>
    <w:p w14:paraId="1DD35267" w14:textId="77777777" w:rsidR="00E74810" w:rsidRPr="00B56FD7" w:rsidRDefault="00E74810" w:rsidP="00E74810">
      <w:pPr>
        <w:pStyle w:val="Bibliography"/>
      </w:pPr>
      <w:r w:rsidRPr="00B56FD7">
        <w:t xml:space="preserve">87. </w:t>
      </w:r>
      <w:r w:rsidRPr="00B56FD7">
        <w:tab/>
        <w:t xml:space="preserve">Carroll RJ, Ruppert D, Stefanski LA, Crainiceanu CM. </w:t>
      </w:r>
      <w:r w:rsidRPr="00B56FD7">
        <w:rPr>
          <w:i/>
          <w:iCs/>
        </w:rPr>
        <w:t>Measurement Error in Nonlinear Models: A Modern Perspective</w:t>
      </w:r>
      <w:r w:rsidRPr="00B56FD7">
        <w:t>. CRC press; 2006.</w:t>
      </w:r>
    </w:p>
    <w:p w14:paraId="4F0CED7E" w14:textId="77777777" w:rsidR="00E74810" w:rsidRPr="00B56FD7" w:rsidRDefault="00E74810" w:rsidP="00E74810">
      <w:pPr>
        <w:pStyle w:val="Bibliography"/>
      </w:pPr>
      <w:r w:rsidRPr="00B56FD7">
        <w:t xml:space="preserve">88. </w:t>
      </w:r>
      <w:r w:rsidRPr="00B56FD7">
        <w:tab/>
        <w:t xml:space="preserve">Frisch M, Simonsen J. Marriage, cohabitation and mortality in Denmark: national cohort study of 6.5 million persons followed for up to three decades (1982–2011). </w:t>
      </w:r>
      <w:r w:rsidRPr="00B56FD7">
        <w:rPr>
          <w:i/>
          <w:iCs/>
        </w:rPr>
        <w:t>International Journal of Epidemiology</w:t>
      </w:r>
      <w:r w:rsidRPr="00B56FD7">
        <w:t>. 2013;42(2):559-578.</w:t>
      </w:r>
    </w:p>
    <w:p w14:paraId="3DFFDDD4" w14:textId="77777777" w:rsidR="00E74810" w:rsidRPr="00B56FD7" w:rsidRDefault="00E74810" w:rsidP="00E74810">
      <w:pPr>
        <w:pStyle w:val="Bibliography"/>
      </w:pPr>
      <w:r w:rsidRPr="00B56FD7">
        <w:t xml:space="preserve">89. </w:t>
      </w:r>
      <w:r w:rsidRPr="00B56FD7">
        <w:tab/>
        <w:t xml:space="preserve">Bobb JF, Valeri L, Claus Henn B, et al. Bayesian kernel machine regression for estimating the health effects of multi-pollutant mixtures. </w:t>
      </w:r>
      <w:r w:rsidRPr="00B56FD7">
        <w:rPr>
          <w:i/>
          <w:iCs/>
        </w:rPr>
        <w:t>Biostatistics</w:t>
      </w:r>
      <w:r w:rsidRPr="00B56FD7">
        <w:t>. 2015;16(3):493-508.</w:t>
      </w:r>
    </w:p>
    <w:p w14:paraId="3891A205" w14:textId="2C1C9D4C" w:rsidR="0046514C" w:rsidRPr="00B56FD7" w:rsidRDefault="00EA34DC" w:rsidP="0046514C">
      <w:pPr>
        <w:rPr>
          <w:b/>
        </w:rPr>
      </w:pPr>
      <w:r w:rsidRPr="00B56FD7">
        <w:fldChar w:fldCharType="end"/>
      </w:r>
      <w:r w:rsidR="0046514C" w:rsidRPr="00B56FD7">
        <w:rPr>
          <w:b/>
        </w:rPr>
        <w:br w:type="page"/>
      </w:r>
    </w:p>
    <w:p w14:paraId="6EE2D1C0" w14:textId="4AEFDE70" w:rsidR="005572A9" w:rsidRPr="00B56FD7" w:rsidDel="00C7042E" w:rsidRDefault="005572A9" w:rsidP="005572A9">
      <w:pPr>
        <w:rPr>
          <w:del w:id="189" w:author="Emily DeVoto" w:date="2022-07-14T10:18:00Z"/>
          <w:bCs/>
          <w:color w:val="000000" w:themeColor="text1"/>
        </w:rPr>
      </w:pPr>
      <w:del w:id="190" w:author="Emily DeVoto" w:date="2022-07-14T10:18:00Z">
        <w:r w:rsidRPr="00B56FD7" w:rsidDel="00C7042E">
          <w:rPr>
            <w:b/>
            <w:color w:val="000000" w:themeColor="text1"/>
          </w:rPr>
          <w:lastRenderedPageBreak/>
          <w:delText>Table 1.</w:delText>
        </w:r>
        <w:r w:rsidRPr="00B56FD7" w:rsidDel="00C7042E">
          <w:rPr>
            <w:bCs/>
            <w:color w:val="000000" w:themeColor="text1"/>
          </w:rPr>
          <w:delText xml:space="preserve"> Demographic characteristics of cases and controls</w:delText>
        </w:r>
        <w:r w:rsidR="00C53AC9" w:rsidRPr="00B56FD7" w:rsidDel="00C7042E">
          <w:rPr>
            <w:bCs/>
            <w:color w:val="000000" w:themeColor="text1"/>
          </w:rPr>
          <w:delText xml:space="preserve"> for 5-year average </w:delText>
        </w:r>
        <w:r w:rsidR="00515144" w:rsidRPr="00B56FD7" w:rsidDel="00C7042E">
          <w:rPr>
            <w:bCs/>
            <w:color w:val="000000" w:themeColor="text1"/>
          </w:rPr>
          <w:delText>exposure group</w:delText>
        </w:r>
        <w:r w:rsidRPr="00B56FD7" w:rsidDel="00C7042E">
          <w:rPr>
            <w:bCs/>
            <w:color w:val="000000" w:themeColor="text1"/>
          </w:rPr>
          <w:delText>.</w:delText>
        </w:r>
      </w:del>
    </w:p>
    <w:tbl>
      <w:tblPr>
        <w:tblW w:w="0" w:type="auto"/>
        <w:jc w:val="center"/>
        <w:tblLayout w:type="fixed"/>
        <w:tblLook w:val="0420" w:firstRow="1" w:lastRow="0" w:firstColumn="0" w:lastColumn="0" w:noHBand="0" w:noVBand="1"/>
      </w:tblPr>
      <w:tblGrid>
        <w:gridCol w:w="2915"/>
        <w:gridCol w:w="2312"/>
        <w:gridCol w:w="2007"/>
        <w:gridCol w:w="2325"/>
      </w:tblGrid>
      <w:tr w:rsidR="005572A9" w:rsidRPr="00B56FD7" w:rsidDel="00C7042E" w14:paraId="3D4E71C5" w14:textId="6E7F3B26" w:rsidTr="00BB783C">
        <w:trPr>
          <w:cantSplit/>
          <w:tblHeader/>
          <w:jc w:val="center"/>
          <w:del w:id="191" w:author="Emily DeVoto" w:date="2022-07-14T10:18:00Z"/>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6D0653DD" w:rsidR="005572A9" w:rsidRPr="00B56FD7" w:rsidDel="00C7042E" w:rsidRDefault="005572A9" w:rsidP="00BB783C">
            <w:pPr>
              <w:spacing w:before="40" w:after="40" w:line="240" w:lineRule="auto"/>
              <w:ind w:left="100" w:right="100"/>
              <w:rPr>
                <w:del w:id="192" w:author="Emily DeVoto" w:date="2022-07-14T10:18:00Z"/>
                <w:sz w:val="18"/>
                <w:szCs w:val="18"/>
              </w:rPr>
            </w:pPr>
            <w:del w:id="193" w:author="Emily DeVoto" w:date="2022-07-14T10:18:00Z">
              <w:r w:rsidRPr="00B56FD7" w:rsidDel="00C7042E">
                <w:rPr>
                  <w:rFonts w:eastAsia="Arial"/>
                  <w:color w:val="000000"/>
                  <w:sz w:val="18"/>
                  <w:szCs w:val="18"/>
                </w:rPr>
                <w:delText>Characteristic</w:delText>
              </w:r>
            </w:del>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6AFB6582" w:rsidR="005572A9" w:rsidRPr="00B56FD7" w:rsidDel="00C7042E" w:rsidRDefault="005572A9" w:rsidP="00BB783C">
            <w:pPr>
              <w:spacing w:before="40" w:after="40" w:line="240" w:lineRule="auto"/>
              <w:ind w:left="100" w:right="100"/>
              <w:jc w:val="center"/>
              <w:rPr>
                <w:del w:id="194" w:author="Emily DeVoto" w:date="2022-07-14T10:18:00Z"/>
                <w:sz w:val="18"/>
                <w:szCs w:val="18"/>
              </w:rPr>
            </w:pPr>
            <w:del w:id="195" w:author="Emily DeVoto" w:date="2022-07-14T10:18:00Z">
              <w:r w:rsidRPr="00B56FD7" w:rsidDel="00C7042E">
                <w:rPr>
                  <w:rFonts w:eastAsia="Arial"/>
                  <w:color w:val="000000"/>
                  <w:sz w:val="18"/>
                  <w:szCs w:val="18"/>
                </w:rPr>
                <w:delText>Overall, N = 23,232</w:delText>
              </w:r>
              <w:r w:rsidR="00B37D81" w:rsidRPr="00B56FD7" w:rsidDel="00C7042E">
                <w:rPr>
                  <w:rFonts w:eastAsia="Arial"/>
                  <w:color w:val="000000"/>
                  <w:sz w:val="18"/>
                  <w:szCs w:val="18"/>
                  <w:vertAlign w:val="superscript"/>
                </w:rPr>
                <w:delText>a</w:delText>
              </w:r>
            </w:del>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4D621330" w:rsidR="005572A9" w:rsidRPr="00B56FD7" w:rsidDel="00C7042E" w:rsidRDefault="005572A9" w:rsidP="00BB783C">
            <w:pPr>
              <w:spacing w:before="40" w:after="40" w:line="240" w:lineRule="auto"/>
              <w:ind w:left="100" w:right="100"/>
              <w:jc w:val="center"/>
              <w:rPr>
                <w:del w:id="196" w:author="Emily DeVoto" w:date="2022-07-14T10:18:00Z"/>
                <w:sz w:val="18"/>
                <w:szCs w:val="18"/>
              </w:rPr>
            </w:pPr>
            <w:del w:id="197" w:author="Emily DeVoto" w:date="2022-07-14T10:18:00Z">
              <w:r w:rsidRPr="00B56FD7" w:rsidDel="00C7042E">
                <w:rPr>
                  <w:rFonts w:eastAsia="Arial"/>
                  <w:color w:val="000000"/>
                  <w:sz w:val="18"/>
                  <w:szCs w:val="18"/>
                </w:rPr>
                <w:delText>Case, N = 3,934</w:delText>
              </w:r>
              <w:r w:rsidR="00B37D81" w:rsidRPr="00B56FD7" w:rsidDel="00C7042E">
                <w:rPr>
                  <w:rFonts w:eastAsia="Arial"/>
                  <w:color w:val="000000"/>
                  <w:sz w:val="18"/>
                  <w:szCs w:val="18"/>
                  <w:vertAlign w:val="superscript"/>
                </w:rPr>
                <w:delText>a</w:delText>
              </w:r>
            </w:del>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5521030F" w:rsidR="005572A9" w:rsidRPr="00B56FD7" w:rsidDel="00C7042E" w:rsidRDefault="005572A9" w:rsidP="00BB783C">
            <w:pPr>
              <w:spacing w:before="40" w:after="40" w:line="240" w:lineRule="auto"/>
              <w:ind w:left="100" w:right="100"/>
              <w:jc w:val="center"/>
              <w:rPr>
                <w:del w:id="198" w:author="Emily DeVoto" w:date="2022-07-14T10:18:00Z"/>
                <w:sz w:val="18"/>
                <w:szCs w:val="18"/>
              </w:rPr>
            </w:pPr>
            <w:del w:id="199" w:author="Emily DeVoto" w:date="2022-07-14T10:18:00Z">
              <w:r w:rsidRPr="00B56FD7" w:rsidDel="00C7042E">
                <w:rPr>
                  <w:rFonts w:eastAsia="Arial"/>
                  <w:color w:val="000000"/>
                  <w:sz w:val="18"/>
                  <w:szCs w:val="18"/>
                </w:rPr>
                <w:delText>Control, N = 19,298</w:delText>
              </w:r>
              <w:r w:rsidR="00B37D81" w:rsidRPr="00B56FD7" w:rsidDel="00C7042E">
                <w:rPr>
                  <w:rFonts w:eastAsia="Arial"/>
                  <w:color w:val="000000"/>
                  <w:sz w:val="18"/>
                  <w:szCs w:val="18"/>
                  <w:vertAlign w:val="superscript"/>
                </w:rPr>
                <w:delText>a</w:delText>
              </w:r>
            </w:del>
          </w:p>
        </w:tc>
      </w:tr>
      <w:tr w:rsidR="005572A9" w:rsidRPr="00B56FD7" w:rsidDel="00C7042E" w14:paraId="49A31C85" w14:textId="1D9193B9" w:rsidTr="00BB783C">
        <w:trPr>
          <w:cantSplit/>
          <w:jc w:val="center"/>
          <w:del w:id="200" w:author="Emily DeVoto" w:date="2022-07-14T10:18:00Z"/>
        </w:trPr>
        <w:tc>
          <w:tcPr>
            <w:tcW w:w="2915" w:type="dxa"/>
            <w:shd w:val="clear" w:color="auto" w:fill="FFFFFF"/>
            <w:tcMar>
              <w:top w:w="0" w:type="dxa"/>
              <w:left w:w="0" w:type="dxa"/>
              <w:bottom w:w="0" w:type="dxa"/>
              <w:right w:w="0" w:type="dxa"/>
            </w:tcMar>
          </w:tcPr>
          <w:p w14:paraId="056F5ABA" w14:textId="6D701332" w:rsidR="005572A9" w:rsidRPr="00B56FD7" w:rsidDel="00C7042E" w:rsidRDefault="005572A9" w:rsidP="00BB783C">
            <w:pPr>
              <w:spacing w:before="100" w:after="100" w:line="240" w:lineRule="auto"/>
              <w:ind w:left="100" w:right="100"/>
              <w:rPr>
                <w:del w:id="201" w:author="Emily DeVoto" w:date="2022-07-14T10:18:00Z"/>
                <w:sz w:val="18"/>
                <w:szCs w:val="18"/>
              </w:rPr>
            </w:pPr>
            <w:del w:id="202" w:author="Emily DeVoto" w:date="2022-07-14T10:18:00Z">
              <w:r w:rsidRPr="00B56FD7" w:rsidDel="00C7042E">
                <w:rPr>
                  <w:rFonts w:eastAsia="Arial"/>
                  <w:b/>
                  <w:color w:val="000000"/>
                  <w:sz w:val="18"/>
                  <w:szCs w:val="18"/>
                </w:rPr>
                <w:delText>Average age (years)</w:delText>
              </w:r>
            </w:del>
          </w:p>
        </w:tc>
        <w:tc>
          <w:tcPr>
            <w:tcW w:w="2312" w:type="dxa"/>
            <w:shd w:val="clear" w:color="auto" w:fill="FFFFFF"/>
            <w:tcMar>
              <w:top w:w="0" w:type="dxa"/>
              <w:left w:w="0" w:type="dxa"/>
              <w:bottom w:w="0" w:type="dxa"/>
              <w:right w:w="0" w:type="dxa"/>
            </w:tcMar>
            <w:vAlign w:val="center"/>
          </w:tcPr>
          <w:p w14:paraId="1BF841FA" w14:textId="5038E7A8" w:rsidR="005572A9" w:rsidRPr="00B56FD7" w:rsidDel="00C7042E" w:rsidRDefault="005572A9" w:rsidP="00BB783C">
            <w:pPr>
              <w:spacing w:before="100" w:after="100" w:line="240" w:lineRule="auto"/>
              <w:ind w:left="100" w:right="100"/>
              <w:jc w:val="center"/>
              <w:rPr>
                <w:del w:id="203" w:author="Emily DeVoto" w:date="2022-07-14T10:18:00Z"/>
                <w:sz w:val="18"/>
                <w:szCs w:val="18"/>
              </w:rPr>
            </w:pPr>
            <w:del w:id="204" w:author="Emily DeVoto" w:date="2022-07-14T10:18:00Z">
              <w:r w:rsidRPr="00B56FD7" w:rsidDel="00C7042E">
                <w:rPr>
                  <w:rFonts w:eastAsia="Arial"/>
                  <w:color w:val="000000"/>
                  <w:sz w:val="18"/>
                  <w:szCs w:val="18"/>
                </w:rPr>
                <w:delText>66 (12)</w:delText>
              </w:r>
            </w:del>
          </w:p>
        </w:tc>
        <w:tc>
          <w:tcPr>
            <w:tcW w:w="2007" w:type="dxa"/>
            <w:shd w:val="clear" w:color="auto" w:fill="FFFFFF"/>
            <w:tcMar>
              <w:top w:w="0" w:type="dxa"/>
              <w:left w:w="0" w:type="dxa"/>
              <w:bottom w:w="0" w:type="dxa"/>
              <w:right w:w="0" w:type="dxa"/>
            </w:tcMar>
            <w:vAlign w:val="center"/>
          </w:tcPr>
          <w:p w14:paraId="1E07D456" w14:textId="75DE40E3" w:rsidR="005572A9" w:rsidRPr="00B56FD7" w:rsidDel="00C7042E" w:rsidRDefault="005572A9" w:rsidP="00BB783C">
            <w:pPr>
              <w:spacing w:before="100" w:after="100" w:line="240" w:lineRule="auto"/>
              <w:ind w:left="100" w:right="100"/>
              <w:jc w:val="center"/>
              <w:rPr>
                <w:del w:id="205" w:author="Emily DeVoto" w:date="2022-07-14T10:18:00Z"/>
                <w:sz w:val="18"/>
                <w:szCs w:val="18"/>
              </w:rPr>
            </w:pPr>
            <w:del w:id="206" w:author="Emily DeVoto" w:date="2022-07-14T10:18:00Z">
              <w:r w:rsidRPr="00B56FD7" w:rsidDel="00C7042E">
                <w:rPr>
                  <w:rFonts w:eastAsia="Arial"/>
                  <w:color w:val="000000"/>
                  <w:sz w:val="18"/>
                  <w:szCs w:val="18"/>
                </w:rPr>
                <w:delText>66 (12)</w:delText>
              </w:r>
            </w:del>
          </w:p>
        </w:tc>
        <w:tc>
          <w:tcPr>
            <w:tcW w:w="2325" w:type="dxa"/>
            <w:shd w:val="clear" w:color="auto" w:fill="FFFFFF"/>
            <w:tcMar>
              <w:top w:w="0" w:type="dxa"/>
              <w:left w:w="0" w:type="dxa"/>
              <w:bottom w:w="0" w:type="dxa"/>
              <w:right w:w="0" w:type="dxa"/>
            </w:tcMar>
            <w:vAlign w:val="center"/>
          </w:tcPr>
          <w:p w14:paraId="2D69A9C8" w14:textId="54C17AD1" w:rsidR="005572A9" w:rsidRPr="00B56FD7" w:rsidDel="00C7042E" w:rsidRDefault="005572A9" w:rsidP="00BB783C">
            <w:pPr>
              <w:spacing w:before="100" w:after="100" w:line="240" w:lineRule="auto"/>
              <w:ind w:left="100" w:right="100"/>
              <w:jc w:val="center"/>
              <w:rPr>
                <w:del w:id="207" w:author="Emily DeVoto" w:date="2022-07-14T10:18:00Z"/>
                <w:sz w:val="18"/>
                <w:szCs w:val="18"/>
              </w:rPr>
            </w:pPr>
            <w:del w:id="208" w:author="Emily DeVoto" w:date="2022-07-14T10:18:00Z">
              <w:r w:rsidRPr="00B56FD7" w:rsidDel="00C7042E">
                <w:rPr>
                  <w:rFonts w:eastAsia="Arial"/>
                  <w:color w:val="000000"/>
                  <w:sz w:val="18"/>
                  <w:szCs w:val="18"/>
                </w:rPr>
                <w:delText>66 (12)</w:delText>
              </w:r>
            </w:del>
          </w:p>
        </w:tc>
      </w:tr>
      <w:tr w:rsidR="005572A9" w:rsidRPr="00B56FD7" w:rsidDel="00C7042E" w14:paraId="0DBB8343" w14:textId="31641E0D" w:rsidTr="00BB783C">
        <w:trPr>
          <w:cantSplit/>
          <w:jc w:val="center"/>
          <w:del w:id="209" w:author="Emily DeVoto" w:date="2022-07-14T10:18:00Z"/>
        </w:trPr>
        <w:tc>
          <w:tcPr>
            <w:tcW w:w="2915" w:type="dxa"/>
            <w:shd w:val="clear" w:color="auto" w:fill="FFFFFF"/>
            <w:tcMar>
              <w:top w:w="0" w:type="dxa"/>
              <w:left w:w="0" w:type="dxa"/>
              <w:bottom w:w="0" w:type="dxa"/>
              <w:right w:w="0" w:type="dxa"/>
            </w:tcMar>
          </w:tcPr>
          <w:p w14:paraId="118A035E" w14:textId="56BD31BA" w:rsidR="005572A9" w:rsidRPr="00B56FD7" w:rsidDel="00C7042E" w:rsidRDefault="005572A9" w:rsidP="00BB783C">
            <w:pPr>
              <w:spacing w:before="100" w:after="100" w:line="240" w:lineRule="auto"/>
              <w:ind w:left="100" w:right="100"/>
              <w:rPr>
                <w:del w:id="210" w:author="Emily DeVoto" w:date="2022-07-14T10:18:00Z"/>
                <w:sz w:val="18"/>
                <w:szCs w:val="18"/>
              </w:rPr>
            </w:pPr>
            <w:del w:id="211" w:author="Emily DeVoto" w:date="2022-07-14T10:18:00Z">
              <w:r w:rsidRPr="00B56FD7" w:rsidDel="00C7042E">
                <w:rPr>
                  <w:rFonts w:eastAsia="Arial"/>
                  <w:b/>
                  <w:color w:val="000000"/>
                  <w:sz w:val="18"/>
                  <w:szCs w:val="18"/>
                </w:rPr>
                <w:delText>Sex</w:delText>
              </w:r>
            </w:del>
          </w:p>
        </w:tc>
        <w:tc>
          <w:tcPr>
            <w:tcW w:w="2312" w:type="dxa"/>
            <w:shd w:val="clear" w:color="auto" w:fill="FFFFFF"/>
            <w:tcMar>
              <w:top w:w="0" w:type="dxa"/>
              <w:left w:w="0" w:type="dxa"/>
              <w:bottom w:w="0" w:type="dxa"/>
              <w:right w:w="0" w:type="dxa"/>
            </w:tcMar>
            <w:vAlign w:val="center"/>
          </w:tcPr>
          <w:p w14:paraId="76AFF9F2" w14:textId="33299BFD" w:rsidR="005572A9" w:rsidRPr="00B56FD7" w:rsidDel="00C7042E" w:rsidRDefault="005572A9" w:rsidP="00BB783C">
            <w:pPr>
              <w:spacing w:before="100" w:after="100" w:line="240" w:lineRule="auto"/>
              <w:ind w:left="100" w:right="100"/>
              <w:jc w:val="center"/>
              <w:rPr>
                <w:del w:id="212" w:author="Emily DeVoto" w:date="2022-07-14T10:18:00Z"/>
                <w:sz w:val="18"/>
                <w:szCs w:val="18"/>
              </w:rPr>
            </w:pPr>
          </w:p>
        </w:tc>
        <w:tc>
          <w:tcPr>
            <w:tcW w:w="2007" w:type="dxa"/>
            <w:shd w:val="clear" w:color="auto" w:fill="FFFFFF"/>
            <w:tcMar>
              <w:top w:w="0" w:type="dxa"/>
              <w:left w:w="0" w:type="dxa"/>
              <w:bottom w:w="0" w:type="dxa"/>
              <w:right w:w="0" w:type="dxa"/>
            </w:tcMar>
            <w:vAlign w:val="center"/>
          </w:tcPr>
          <w:p w14:paraId="5814C015" w14:textId="5E521692" w:rsidR="005572A9" w:rsidRPr="00B56FD7" w:rsidDel="00C7042E" w:rsidRDefault="005572A9" w:rsidP="00BB783C">
            <w:pPr>
              <w:spacing w:before="100" w:after="100" w:line="240" w:lineRule="auto"/>
              <w:ind w:left="100" w:right="100"/>
              <w:jc w:val="center"/>
              <w:rPr>
                <w:del w:id="213" w:author="Emily DeVoto" w:date="2022-07-14T10:18:00Z"/>
                <w:sz w:val="18"/>
                <w:szCs w:val="18"/>
              </w:rPr>
            </w:pPr>
          </w:p>
        </w:tc>
        <w:tc>
          <w:tcPr>
            <w:tcW w:w="2325" w:type="dxa"/>
            <w:shd w:val="clear" w:color="auto" w:fill="FFFFFF"/>
            <w:tcMar>
              <w:top w:w="0" w:type="dxa"/>
              <w:left w:w="0" w:type="dxa"/>
              <w:bottom w:w="0" w:type="dxa"/>
              <w:right w:w="0" w:type="dxa"/>
            </w:tcMar>
            <w:vAlign w:val="center"/>
          </w:tcPr>
          <w:p w14:paraId="2F19D98B" w14:textId="0E38BAD4" w:rsidR="005572A9" w:rsidRPr="00B56FD7" w:rsidDel="00C7042E" w:rsidRDefault="005572A9" w:rsidP="00BB783C">
            <w:pPr>
              <w:spacing w:before="100" w:after="100" w:line="240" w:lineRule="auto"/>
              <w:ind w:left="100" w:right="100"/>
              <w:jc w:val="center"/>
              <w:rPr>
                <w:del w:id="214" w:author="Emily DeVoto" w:date="2022-07-14T10:18:00Z"/>
                <w:sz w:val="18"/>
                <w:szCs w:val="18"/>
              </w:rPr>
            </w:pPr>
          </w:p>
        </w:tc>
      </w:tr>
      <w:tr w:rsidR="005572A9" w:rsidRPr="00B56FD7" w:rsidDel="00C7042E" w14:paraId="1A7570B8" w14:textId="7DC0900F" w:rsidTr="00BB783C">
        <w:trPr>
          <w:cantSplit/>
          <w:jc w:val="center"/>
          <w:del w:id="215" w:author="Emily DeVoto" w:date="2022-07-14T10:18:00Z"/>
        </w:trPr>
        <w:tc>
          <w:tcPr>
            <w:tcW w:w="2915" w:type="dxa"/>
            <w:shd w:val="clear" w:color="auto" w:fill="FFFFFF"/>
            <w:tcMar>
              <w:top w:w="0" w:type="dxa"/>
              <w:left w:w="0" w:type="dxa"/>
              <w:bottom w:w="0" w:type="dxa"/>
              <w:right w:w="0" w:type="dxa"/>
            </w:tcMar>
          </w:tcPr>
          <w:p w14:paraId="6DA76C0A" w14:textId="30EBC545" w:rsidR="005572A9" w:rsidRPr="00B56FD7" w:rsidDel="00C7042E" w:rsidRDefault="005572A9" w:rsidP="00BB783C">
            <w:pPr>
              <w:spacing w:before="100" w:after="100" w:line="240" w:lineRule="auto"/>
              <w:ind w:left="300" w:right="100"/>
              <w:rPr>
                <w:del w:id="216" w:author="Emily DeVoto" w:date="2022-07-14T10:18:00Z"/>
                <w:sz w:val="18"/>
                <w:szCs w:val="18"/>
              </w:rPr>
            </w:pPr>
            <w:del w:id="217" w:author="Emily DeVoto" w:date="2022-07-14T10:18:00Z">
              <w:r w:rsidRPr="00B56FD7" w:rsidDel="00C7042E">
                <w:rPr>
                  <w:rFonts w:eastAsia="Arial"/>
                  <w:color w:val="000000"/>
                  <w:sz w:val="18"/>
                  <w:szCs w:val="18"/>
                </w:rPr>
                <w:delText>Female</w:delText>
              </w:r>
            </w:del>
          </w:p>
        </w:tc>
        <w:tc>
          <w:tcPr>
            <w:tcW w:w="2312" w:type="dxa"/>
            <w:shd w:val="clear" w:color="auto" w:fill="FFFFFF"/>
            <w:tcMar>
              <w:top w:w="0" w:type="dxa"/>
              <w:left w:w="0" w:type="dxa"/>
              <w:bottom w:w="0" w:type="dxa"/>
              <w:right w:w="0" w:type="dxa"/>
            </w:tcMar>
            <w:vAlign w:val="center"/>
          </w:tcPr>
          <w:p w14:paraId="4AE8BF82" w14:textId="53F524DF" w:rsidR="005572A9" w:rsidRPr="00B56FD7" w:rsidDel="00C7042E" w:rsidRDefault="005572A9" w:rsidP="00BB783C">
            <w:pPr>
              <w:spacing w:before="100" w:after="100" w:line="240" w:lineRule="auto"/>
              <w:ind w:left="100" w:right="100"/>
              <w:jc w:val="center"/>
              <w:rPr>
                <w:del w:id="218" w:author="Emily DeVoto" w:date="2022-07-14T10:18:00Z"/>
                <w:sz w:val="18"/>
                <w:szCs w:val="18"/>
              </w:rPr>
            </w:pPr>
            <w:del w:id="219" w:author="Emily DeVoto" w:date="2022-07-14T10:18:00Z">
              <w:r w:rsidRPr="00B56FD7" w:rsidDel="00C7042E">
                <w:rPr>
                  <w:rFonts w:eastAsia="Arial"/>
                  <w:color w:val="000000"/>
                  <w:sz w:val="18"/>
                  <w:szCs w:val="18"/>
                </w:rPr>
                <w:delText>10,973 (47%)</w:delText>
              </w:r>
            </w:del>
          </w:p>
        </w:tc>
        <w:tc>
          <w:tcPr>
            <w:tcW w:w="2007" w:type="dxa"/>
            <w:shd w:val="clear" w:color="auto" w:fill="FFFFFF"/>
            <w:tcMar>
              <w:top w:w="0" w:type="dxa"/>
              <w:left w:w="0" w:type="dxa"/>
              <w:bottom w:w="0" w:type="dxa"/>
              <w:right w:w="0" w:type="dxa"/>
            </w:tcMar>
            <w:vAlign w:val="center"/>
          </w:tcPr>
          <w:p w14:paraId="5E07AC13" w14:textId="1EBC56DE" w:rsidR="005572A9" w:rsidRPr="00B56FD7" w:rsidDel="00C7042E" w:rsidRDefault="005572A9" w:rsidP="00BB783C">
            <w:pPr>
              <w:spacing w:before="100" w:after="100" w:line="240" w:lineRule="auto"/>
              <w:ind w:left="100" w:right="100"/>
              <w:jc w:val="center"/>
              <w:rPr>
                <w:del w:id="220" w:author="Emily DeVoto" w:date="2022-07-14T10:18:00Z"/>
                <w:sz w:val="18"/>
                <w:szCs w:val="18"/>
              </w:rPr>
            </w:pPr>
            <w:del w:id="221" w:author="Emily DeVoto" w:date="2022-07-14T10:18:00Z">
              <w:r w:rsidRPr="00B56FD7" w:rsidDel="00C7042E">
                <w:rPr>
                  <w:rFonts w:eastAsia="Arial"/>
                  <w:color w:val="000000"/>
                  <w:sz w:val="18"/>
                  <w:szCs w:val="18"/>
                </w:rPr>
                <w:delText>1,854 (47%)</w:delText>
              </w:r>
            </w:del>
          </w:p>
        </w:tc>
        <w:tc>
          <w:tcPr>
            <w:tcW w:w="2325" w:type="dxa"/>
            <w:shd w:val="clear" w:color="auto" w:fill="FFFFFF"/>
            <w:tcMar>
              <w:top w:w="0" w:type="dxa"/>
              <w:left w:w="0" w:type="dxa"/>
              <w:bottom w:w="0" w:type="dxa"/>
              <w:right w:w="0" w:type="dxa"/>
            </w:tcMar>
            <w:vAlign w:val="center"/>
          </w:tcPr>
          <w:p w14:paraId="67614A8A" w14:textId="2559B6A5" w:rsidR="005572A9" w:rsidRPr="00B56FD7" w:rsidDel="00C7042E" w:rsidRDefault="005572A9" w:rsidP="00BB783C">
            <w:pPr>
              <w:spacing w:before="100" w:after="100" w:line="240" w:lineRule="auto"/>
              <w:ind w:left="100" w:right="100"/>
              <w:jc w:val="center"/>
              <w:rPr>
                <w:del w:id="222" w:author="Emily DeVoto" w:date="2022-07-14T10:18:00Z"/>
                <w:sz w:val="18"/>
                <w:szCs w:val="18"/>
              </w:rPr>
            </w:pPr>
            <w:del w:id="223" w:author="Emily DeVoto" w:date="2022-07-14T10:18:00Z">
              <w:r w:rsidRPr="00B56FD7" w:rsidDel="00C7042E">
                <w:rPr>
                  <w:rFonts w:eastAsia="Arial"/>
                  <w:color w:val="000000"/>
                  <w:sz w:val="18"/>
                  <w:szCs w:val="18"/>
                </w:rPr>
                <w:delText>9,119 (47%)</w:delText>
              </w:r>
            </w:del>
          </w:p>
        </w:tc>
      </w:tr>
      <w:tr w:rsidR="005572A9" w:rsidRPr="00B56FD7" w:rsidDel="00C7042E" w14:paraId="4A1931D8" w14:textId="7E9F4CC3" w:rsidTr="00BB783C">
        <w:trPr>
          <w:cantSplit/>
          <w:jc w:val="center"/>
          <w:del w:id="224" w:author="Emily DeVoto" w:date="2022-07-14T10:18:00Z"/>
        </w:trPr>
        <w:tc>
          <w:tcPr>
            <w:tcW w:w="2915" w:type="dxa"/>
            <w:shd w:val="clear" w:color="auto" w:fill="FFFFFF"/>
            <w:tcMar>
              <w:top w:w="0" w:type="dxa"/>
              <w:left w:w="0" w:type="dxa"/>
              <w:bottom w:w="0" w:type="dxa"/>
              <w:right w:w="0" w:type="dxa"/>
            </w:tcMar>
          </w:tcPr>
          <w:p w14:paraId="2671FB7E" w14:textId="09D2A81C" w:rsidR="005572A9" w:rsidRPr="00B56FD7" w:rsidDel="00C7042E" w:rsidRDefault="005572A9" w:rsidP="00BB783C">
            <w:pPr>
              <w:spacing w:before="100" w:after="100" w:line="240" w:lineRule="auto"/>
              <w:ind w:left="300" w:right="100"/>
              <w:rPr>
                <w:del w:id="225" w:author="Emily DeVoto" w:date="2022-07-14T10:18:00Z"/>
                <w:sz w:val="18"/>
                <w:szCs w:val="18"/>
              </w:rPr>
            </w:pPr>
            <w:del w:id="226" w:author="Emily DeVoto" w:date="2022-07-14T10:18:00Z">
              <w:r w:rsidRPr="00B56FD7" w:rsidDel="00C7042E">
                <w:rPr>
                  <w:rFonts w:eastAsia="Arial"/>
                  <w:color w:val="000000"/>
                  <w:sz w:val="18"/>
                  <w:szCs w:val="18"/>
                </w:rPr>
                <w:delText>Male</w:delText>
              </w:r>
            </w:del>
          </w:p>
        </w:tc>
        <w:tc>
          <w:tcPr>
            <w:tcW w:w="2312" w:type="dxa"/>
            <w:shd w:val="clear" w:color="auto" w:fill="FFFFFF"/>
            <w:tcMar>
              <w:top w:w="0" w:type="dxa"/>
              <w:left w:w="0" w:type="dxa"/>
              <w:bottom w:w="0" w:type="dxa"/>
              <w:right w:w="0" w:type="dxa"/>
            </w:tcMar>
            <w:vAlign w:val="center"/>
          </w:tcPr>
          <w:p w14:paraId="7DC9D089" w14:textId="087256EF" w:rsidR="005572A9" w:rsidRPr="00B56FD7" w:rsidDel="00C7042E" w:rsidRDefault="005572A9" w:rsidP="00BB783C">
            <w:pPr>
              <w:spacing w:before="100" w:after="100" w:line="240" w:lineRule="auto"/>
              <w:ind w:left="100" w:right="100"/>
              <w:jc w:val="center"/>
              <w:rPr>
                <w:del w:id="227" w:author="Emily DeVoto" w:date="2022-07-14T10:18:00Z"/>
                <w:sz w:val="18"/>
                <w:szCs w:val="18"/>
              </w:rPr>
            </w:pPr>
            <w:del w:id="228" w:author="Emily DeVoto" w:date="2022-07-14T10:18:00Z">
              <w:r w:rsidRPr="00B56FD7" w:rsidDel="00C7042E">
                <w:rPr>
                  <w:rFonts w:eastAsia="Arial"/>
                  <w:color w:val="000000"/>
                  <w:sz w:val="18"/>
                  <w:szCs w:val="18"/>
                </w:rPr>
                <w:delText>12,259 (53%)</w:delText>
              </w:r>
            </w:del>
          </w:p>
        </w:tc>
        <w:tc>
          <w:tcPr>
            <w:tcW w:w="2007" w:type="dxa"/>
            <w:shd w:val="clear" w:color="auto" w:fill="FFFFFF"/>
            <w:tcMar>
              <w:top w:w="0" w:type="dxa"/>
              <w:left w:w="0" w:type="dxa"/>
              <w:bottom w:w="0" w:type="dxa"/>
              <w:right w:w="0" w:type="dxa"/>
            </w:tcMar>
            <w:vAlign w:val="center"/>
          </w:tcPr>
          <w:p w14:paraId="425207B6" w14:textId="6687FF24" w:rsidR="005572A9" w:rsidRPr="00B56FD7" w:rsidDel="00C7042E" w:rsidRDefault="005572A9" w:rsidP="00BB783C">
            <w:pPr>
              <w:spacing w:before="100" w:after="100" w:line="240" w:lineRule="auto"/>
              <w:ind w:left="100" w:right="100"/>
              <w:jc w:val="center"/>
              <w:rPr>
                <w:del w:id="229" w:author="Emily DeVoto" w:date="2022-07-14T10:18:00Z"/>
                <w:sz w:val="18"/>
                <w:szCs w:val="18"/>
              </w:rPr>
            </w:pPr>
            <w:del w:id="230" w:author="Emily DeVoto" w:date="2022-07-14T10:18:00Z">
              <w:r w:rsidRPr="00B56FD7" w:rsidDel="00C7042E">
                <w:rPr>
                  <w:rFonts w:eastAsia="Arial"/>
                  <w:color w:val="000000"/>
                  <w:sz w:val="18"/>
                  <w:szCs w:val="18"/>
                </w:rPr>
                <w:delText>2,080 (53%)</w:delText>
              </w:r>
            </w:del>
          </w:p>
        </w:tc>
        <w:tc>
          <w:tcPr>
            <w:tcW w:w="2325" w:type="dxa"/>
            <w:shd w:val="clear" w:color="auto" w:fill="FFFFFF"/>
            <w:tcMar>
              <w:top w:w="0" w:type="dxa"/>
              <w:left w:w="0" w:type="dxa"/>
              <w:bottom w:w="0" w:type="dxa"/>
              <w:right w:w="0" w:type="dxa"/>
            </w:tcMar>
            <w:vAlign w:val="center"/>
          </w:tcPr>
          <w:p w14:paraId="5FFEB957" w14:textId="50C3B262" w:rsidR="005572A9" w:rsidRPr="00B56FD7" w:rsidDel="00C7042E" w:rsidRDefault="005572A9" w:rsidP="00BB783C">
            <w:pPr>
              <w:spacing w:before="100" w:after="100" w:line="240" w:lineRule="auto"/>
              <w:ind w:left="100" w:right="100"/>
              <w:jc w:val="center"/>
              <w:rPr>
                <w:del w:id="231" w:author="Emily DeVoto" w:date="2022-07-14T10:18:00Z"/>
                <w:sz w:val="18"/>
                <w:szCs w:val="18"/>
              </w:rPr>
            </w:pPr>
            <w:del w:id="232" w:author="Emily DeVoto" w:date="2022-07-14T10:18:00Z">
              <w:r w:rsidRPr="00B56FD7" w:rsidDel="00C7042E">
                <w:rPr>
                  <w:rFonts w:eastAsia="Arial"/>
                  <w:color w:val="000000"/>
                  <w:sz w:val="18"/>
                  <w:szCs w:val="18"/>
                </w:rPr>
                <w:delText>10,179 (53%)</w:delText>
              </w:r>
            </w:del>
          </w:p>
        </w:tc>
      </w:tr>
      <w:tr w:rsidR="005572A9" w:rsidRPr="00B56FD7" w:rsidDel="00C7042E" w14:paraId="5371E7D4" w14:textId="06D26646" w:rsidTr="00BB783C">
        <w:trPr>
          <w:cantSplit/>
          <w:jc w:val="center"/>
          <w:del w:id="233" w:author="Emily DeVoto" w:date="2022-07-14T10:18:00Z"/>
        </w:trPr>
        <w:tc>
          <w:tcPr>
            <w:tcW w:w="2915" w:type="dxa"/>
            <w:shd w:val="clear" w:color="auto" w:fill="FFFFFF"/>
            <w:tcMar>
              <w:top w:w="0" w:type="dxa"/>
              <w:left w:w="0" w:type="dxa"/>
              <w:bottom w:w="0" w:type="dxa"/>
              <w:right w:w="0" w:type="dxa"/>
            </w:tcMar>
          </w:tcPr>
          <w:p w14:paraId="439A133F" w14:textId="79152CA3" w:rsidR="005572A9" w:rsidRPr="00B56FD7" w:rsidDel="00C7042E" w:rsidRDefault="005B5B51" w:rsidP="00BB783C">
            <w:pPr>
              <w:spacing w:before="100" w:after="100" w:line="240" w:lineRule="auto"/>
              <w:ind w:left="100" w:right="100"/>
              <w:rPr>
                <w:del w:id="234" w:author="Emily DeVoto" w:date="2022-07-14T10:18:00Z"/>
                <w:sz w:val="18"/>
                <w:szCs w:val="18"/>
              </w:rPr>
            </w:pPr>
            <w:del w:id="235" w:author="Emily DeVoto" w:date="2022-07-14T10:18:00Z">
              <w:r w:rsidRPr="00B56FD7" w:rsidDel="00C7042E">
                <w:rPr>
                  <w:rFonts w:eastAsia="Arial"/>
                  <w:b/>
                  <w:color w:val="000000"/>
                  <w:sz w:val="18"/>
                  <w:szCs w:val="18"/>
                </w:rPr>
                <w:delText>Socioeconomic status (SES)</w:delText>
              </w:r>
            </w:del>
          </w:p>
        </w:tc>
        <w:tc>
          <w:tcPr>
            <w:tcW w:w="2312" w:type="dxa"/>
            <w:shd w:val="clear" w:color="auto" w:fill="FFFFFF"/>
            <w:tcMar>
              <w:top w:w="0" w:type="dxa"/>
              <w:left w:w="0" w:type="dxa"/>
              <w:bottom w:w="0" w:type="dxa"/>
              <w:right w:w="0" w:type="dxa"/>
            </w:tcMar>
            <w:vAlign w:val="center"/>
          </w:tcPr>
          <w:p w14:paraId="08E12152" w14:textId="3C5E6958" w:rsidR="005572A9" w:rsidRPr="00B56FD7" w:rsidDel="00C7042E" w:rsidRDefault="005572A9" w:rsidP="00BB783C">
            <w:pPr>
              <w:spacing w:before="100" w:after="100" w:line="240" w:lineRule="auto"/>
              <w:ind w:left="100" w:right="100"/>
              <w:jc w:val="center"/>
              <w:rPr>
                <w:del w:id="236" w:author="Emily DeVoto" w:date="2022-07-14T10:18:00Z"/>
                <w:sz w:val="18"/>
                <w:szCs w:val="18"/>
              </w:rPr>
            </w:pPr>
          </w:p>
        </w:tc>
        <w:tc>
          <w:tcPr>
            <w:tcW w:w="2007" w:type="dxa"/>
            <w:shd w:val="clear" w:color="auto" w:fill="FFFFFF"/>
            <w:tcMar>
              <w:top w:w="0" w:type="dxa"/>
              <w:left w:w="0" w:type="dxa"/>
              <w:bottom w:w="0" w:type="dxa"/>
              <w:right w:w="0" w:type="dxa"/>
            </w:tcMar>
            <w:vAlign w:val="center"/>
          </w:tcPr>
          <w:p w14:paraId="3FC7FA91" w14:textId="0CFC1FD3" w:rsidR="005572A9" w:rsidRPr="00B56FD7" w:rsidDel="00C7042E" w:rsidRDefault="005572A9" w:rsidP="00BB783C">
            <w:pPr>
              <w:spacing w:before="100" w:after="100" w:line="240" w:lineRule="auto"/>
              <w:ind w:left="100" w:right="100"/>
              <w:jc w:val="center"/>
              <w:rPr>
                <w:del w:id="237" w:author="Emily DeVoto" w:date="2022-07-14T10:18:00Z"/>
                <w:sz w:val="18"/>
                <w:szCs w:val="18"/>
              </w:rPr>
            </w:pPr>
          </w:p>
        </w:tc>
        <w:tc>
          <w:tcPr>
            <w:tcW w:w="2325" w:type="dxa"/>
            <w:shd w:val="clear" w:color="auto" w:fill="FFFFFF"/>
            <w:tcMar>
              <w:top w:w="0" w:type="dxa"/>
              <w:left w:w="0" w:type="dxa"/>
              <w:bottom w:w="0" w:type="dxa"/>
              <w:right w:w="0" w:type="dxa"/>
            </w:tcMar>
            <w:vAlign w:val="center"/>
          </w:tcPr>
          <w:p w14:paraId="75E453DB" w14:textId="3F5DA6BD" w:rsidR="005572A9" w:rsidRPr="00B56FD7" w:rsidDel="00C7042E" w:rsidRDefault="005572A9" w:rsidP="00BB783C">
            <w:pPr>
              <w:spacing w:before="100" w:after="100" w:line="240" w:lineRule="auto"/>
              <w:ind w:left="100" w:right="100"/>
              <w:jc w:val="center"/>
              <w:rPr>
                <w:del w:id="238" w:author="Emily DeVoto" w:date="2022-07-14T10:18:00Z"/>
                <w:sz w:val="18"/>
                <w:szCs w:val="18"/>
              </w:rPr>
            </w:pPr>
          </w:p>
        </w:tc>
      </w:tr>
      <w:tr w:rsidR="005572A9" w:rsidRPr="00B56FD7" w:rsidDel="00C7042E" w14:paraId="04723C0D" w14:textId="4D4E7CE4" w:rsidTr="00BB783C">
        <w:trPr>
          <w:cantSplit/>
          <w:jc w:val="center"/>
          <w:del w:id="239" w:author="Emily DeVoto" w:date="2022-07-14T10:18:00Z"/>
        </w:trPr>
        <w:tc>
          <w:tcPr>
            <w:tcW w:w="2915" w:type="dxa"/>
            <w:shd w:val="clear" w:color="auto" w:fill="FFFFFF"/>
            <w:tcMar>
              <w:top w:w="0" w:type="dxa"/>
              <w:left w:w="0" w:type="dxa"/>
              <w:bottom w:w="0" w:type="dxa"/>
              <w:right w:w="0" w:type="dxa"/>
            </w:tcMar>
          </w:tcPr>
          <w:p w14:paraId="53D77FD0" w14:textId="2CC38CE5" w:rsidR="005572A9" w:rsidRPr="00B56FD7" w:rsidDel="00C7042E" w:rsidRDefault="005572A9" w:rsidP="00BB783C">
            <w:pPr>
              <w:spacing w:before="100" w:after="100" w:line="240" w:lineRule="auto"/>
              <w:ind w:left="300" w:right="100"/>
              <w:rPr>
                <w:del w:id="240" w:author="Emily DeVoto" w:date="2022-07-14T10:18:00Z"/>
                <w:sz w:val="18"/>
                <w:szCs w:val="18"/>
              </w:rPr>
            </w:pPr>
            <w:del w:id="241" w:author="Emily DeVoto" w:date="2022-07-14T10:18:00Z">
              <w:r w:rsidRPr="00B56FD7" w:rsidDel="00C7042E">
                <w:rPr>
                  <w:rFonts w:eastAsia="Arial"/>
                  <w:color w:val="000000"/>
                  <w:sz w:val="18"/>
                  <w:szCs w:val="18"/>
                </w:rPr>
                <w:delText>Group 1 (Highest)</w:delText>
              </w:r>
            </w:del>
          </w:p>
        </w:tc>
        <w:tc>
          <w:tcPr>
            <w:tcW w:w="2312" w:type="dxa"/>
            <w:shd w:val="clear" w:color="auto" w:fill="FFFFFF"/>
            <w:tcMar>
              <w:top w:w="0" w:type="dxa"/>
              <w:left w:w="0" w:type="dxa"/>
              <w:bottom w:w="0" w:type="dxa"/>
              <w:right w:w="0" w:type="dxa"/>
            </w:tcMar>
            <w:vAlign w:val="center"/>
          </w:tcPr>
          <w:p w14:paraId="0D4F3990" w14:textId="73D0AB91" w:rsidR="005572A9" w:rsidRPr="00B56FD7" w:rsidDel="00C7042E" w:rsidRDefault="005572A9" w:rsidP="00BB783C">
            <w:pPr>
              <w:spacing w:before="100" w:after="100" w:line="240" w:lineRule="auto"/>
              <w:ind w:left="100" w:right="100"/>
              <w:jc w:val="center"/>
              <w:rPr>
                <w:del w:id="242" w:author="Emily DeVoto" w:date="2022-07-14T10:18:00Z"/>
                <w:sz w:val="18"/>
                <w:szCs w:val="18"/>
              </w:rPr>
            </w:pPr>
            <w:del w:id="243" w:author="Emily DeVoto" w:date="2022-07-14T10:18:00Z">
              <w:r w:rsidRPr="00B56FD7" w:rsidDel="00C7042E">
                <w:rPr>
                  <w:rFonts w:eastAsia="Arial"/>
                  <w:color w:val="000000"/>
                  <w:sz w:val="18"/>
                  <w:szCs w:val="18"/>
                </w:rPr>
                <w:delText>2,337 (10%)</w:delText>
              </w:r>
            </w:del>
          </w:p>
        </w:tc>
        <w:tc>
          <w:tcPr>
            <w:tcW w:w="2007" w:type="dxa"/>
            <w:shd w:val="clear" w:color="auto" w:fill="FFFFFF"/>
            <w:tcMar>
              <w:top w:w="0" w:type="dxa"/>
              <w:left w:w="0" w:type="dxa"/>
              <w:bottom w:w="0" w:type="dxa"/>
              <w:right w:w="0" w:type="dxa"/>
            </w:tcMar>
            <w:vAlign w:val="center"/>
          </w:tcPr>
          <w:p w14:paraId="33600B7A" w14:textId="2E86550B" w:rsidR="005572A9" w:rsidRPr="00B56FD7" w:rsidDel="00C7042E" w:rsidRDefault="005572A9" w:rsidP="00BB783C">
            <w:pPr>
              <w:spacing w:before="100" w:after="100" w:line="240" w:lineRule="auto"/>
              <w:ind w:left="100" w:right="100"/>
              <w:jc w:val="center"/>
              <w:rPr>
                <w:del w:id="244" w:author="Emily DeVoto" w:date="2022-07-14T10:18:00Z"/>
                <w:sz w:val="18"/>
                <w:szCs w:val="18"/>
              </w:rPr>
            </w:pPr>
            <w:del w:id="245" w:author="Emily DeVoto" w:date="2022-07-14T10:18:00Z">
              <w:r w:rsidRPr="00B56FD7" w:rsidDel="00C7042E">
                <w:rPr>
                  <w:rFonts w:eastAsia="Arial"/>
                  <w:color w:val="000000"/>
                  <w:sz w:val="18"/>
                  <w:szCs w:val="18"/>
                </w:rPr>
                <w:delText>451 (11%)</w:delText>
              </w:r>
            </w:del>
          </w:p>
        </w:tc>
        <w:tc>
          <w:tcPr>
            <w:tcW w:w="2325" w:type="dxa"/>
            <w:shd w:val="clear" w:color="auto" w:fill="FFFFFF"/>
            <w:tcMar>
              <w:top w:w="0" w:type="dxa"/>
              <w:left w:w="0" w:type="dxa"/>
              <w:bottom w:w="0" w:type="dxa"/>
              <w:right w:w="0" w:type="dxa"/>
            </w:tcMar>
            <w:vAlign w:val="center"/>
          </w:tcPr>
          <w:p w14:paraId="06A509B6" w14:textId="344B7183" w:rsidR="005572A9" w:rsidRPr="00B56FD7" w:rsidDel="00C7042E" w:rsidRDefault="005572A9" w:rsidP="00BB783C">
            <w:pPr>
              <w:spacing w:before="100" w:after="100" w:line="240" w:lineRule="auto"/>
              <w:ind w:left="100" w:right="100"/>
              <w:jc w:val="center"/>
              <w:rPr>
                <w:del w:id="246" w:author="Emily DeVoto" w:date="2022-07-14T10:18:00Z"/>
                <w:sz w:val="18"/>
                <w:szCs w:val="18"/>
              </w:rPr>
            </w:pPr>
            <w:del w:id="247" w:author="Emily DeVoto" w:date="2022-07-14T10:18:00Z">
              <w:r w:rsidRPr="00B56FD7" w:rsidDel="00C7042E">
                <w:rPr>
                  <w:rFonts w:eastAsia="Arial"/>
                  <w:color w:val="000000"/>
                  <w:sz w:val="18"/>
                  <w:szCs w:val="18"/>
                </w:rPr>
                <w:delText>1,886 (9.8%)</w:delText>
              </w:r>
            </w:del>
          </w:p>
        </w:tc>
      </w:tr>
      <w:tr w:rsidR="005572A9" w:rsidRPr="00B56FD7" w:rsidDel="00C7042E" w14:paraId="66D2A4FA" w14:textId="2979412D" w:rsidTr="00BB783C">
        <w:trPr>
          <w:cantSplit/>
          <w:jc w:val="center"/>
          <w:del w:id="248" w:author="Emily DeVoto" w:date="2022-07-14T10:18:00Z"/>
        </w:trPr>
        <w:tc>
          <w:tcPr>
            <w:tcW w:w="2915" w:type="dxa"/>
            <w:shd w:val="clear" w:color="auto" w:fill="FFFFFF"/>
            <w:tcMar>
              <w:top w:w="0" w:type="dxa"/>
              <w:left w:w="0" w:type="dxa"/>
              <w:bottom w:w="0" w:type="dxa"/>
              <w:right w:w="0" w:type="dxa"/>
            </w:tcMar>
          </w:tcPr>
          <w:p w14:paraId="2D76634A" w14:textId="1CED2E15" w:rsidR="005572A9" w:rsidRPr="00B56FD7" w:rsidDel="00C7042E" w:rsidRDefault="005572A9" w:rsidP="00BB783C">
            <w:pPr>
              <w:spacing w:before="100" w:after="100" w:line="240" w:lineRule="auto"/>
              <w:ind w:left="300" w:right="100"/>
              <w:rPr>
                <w:del w:id="249" w:author="Emily DeVoto" w:date="2022-07-14T10:18:00Z"/>
                <w:sz w:val="18"/>
                <w:szCs w:val="18"/>
              </w:rPr>
            </w:pPr>
            <w:del w:id="250" w:author="Emily DeVoto" w:date="2022-07-14T10:18:00Z">
              <w:r w:rsidRPr="00B56FD7" w:rsidDel="00C7042E">
                <w:rPr>
                  <w:rFonts w:eastAsia="Arial"/>
                  <w:color w:val="000000"/>
                  <w:sz w:val="18"/>
                  <w:szCs w:val="18"/>
                </w:rPr>
                <w:delText>Group 2</w:delText>
              </w:r>
            </w:del>
          </w:p>
        </w:tc>
        <w:tc>
          <w:tcPr>
            <w:tcW w:w="2312" w:type="dxa"/>
            <w:shd w:val="clear" w:color="auto" w:fill="FFFFFF"/>
            <w:tcMar>
              <w:top w:w="0" w:type="dxa"/>
              <w:left w:w="0" w:type="dxa"/>
              <w:bottom w:w="0" w:type="dxa"/>
              <w:right w:w="0" w:type="dxa"/>
            </w:tcMar>
            <w:vAlign w:val="center"/>
          </w:tcPr>
          <w:p w14:paraId="31CBD9F0" w14:textId="6E5463AD" w:rsidR="005572A9" w:rsidRPr="00B56FD7" w:rsidDel="00C7042E" w:rsidRDefault="005572A9" w:rsidP="00BB783C">
            <w:pPr>
              <w:spacing w:before="100" w:after="100" w:line="240" w:lineRule="auto"/>
              <w:ind w:left="100" w:right="100"/>
              <w:jc w:val="center"/>
              <w:rPr>
                <w:del w:id="251" w:author="Emily DeVoto" w:date="2022-07-14T10:18:00Z"/>
                <w:sz w:val="18"/>
                <w:szCs w:val="18"/>
              </w:rPr>
            </w:pPr>
            <w:del w:id="252" w:author="Emily DeVoto" w:date="2022-07-14T10:18:00Z">
              <w:r w:rsidRPr="00B56FD7" w:rsidDel="00C7042E">
                <w:rPr>
                  <w:rFonts w:eastAsia="Arial"/>
                  <w:color w:val="000000"/>
                  <w:sz w:val="18"/>
                  <w:szCs w:val="18"/>
                </w:rPr>
                <w:delText>2,839 (12%)</w:delText>
              </w:r>
            </w:del>
          </w:p>
        </w:tc>
        <w:tc>
          <w:tcPr>
            <w:tcW w:w="2007" w:type="dxa"/>
            <w:shd w:val="clear" w:color="auto" w:fill="FFFFFF"/>
            <w:tcMar>
              <w:top w:w="0" w:type="dxa"/>
              <w:left w:w="0" w:type="dxa"/>
              <w:bottom w:w="0" w:type="dxa"/>
              <w:right w:w="0" w:type="dxa"/>
            </w:tcMar>
            <w:vAlign w:val="center"/>
          </w:tcPr>
          <w:p w14:paraId="74748DAC" w14:textId="06022335" w:rsidR="005572A9" w:rsidRPr="00B56FD7" w:rsidDel="00C7042E" w:rsidRDefault="005572A9" w:rsidP="00BB783C">
            <w:pPr>
              <w:spacing w:before="100" w:after="100" w:line="240" w:lineRule="auto"/>
              <w:ind w:left="100" w:right="100"/>
              <w:jc w:val="center"/>
              <w:rPr>
                <w:del w:id="253" w:author="Emily DeVoto" w:date="2022-07-14T10:18:00Z"/>
                <w:sz w:val="18"/>
                <w:szCs w:val="18"/>
              </w:rPr>
            </w:pPr>
            <w:del w:id="254" w:author="Emily DeVoto" w:date="2022-07-14T10:18:00Z">
              <w:r w:rsidRPr="00B56FD7" w:rsidDel="00C7042E">
                <w:rPr>
                  <w:rFonts w:eastAsia="Arial"/>
                  <w:color w:val="000000"/>
                  <w:sz w:val="18"/>
                  <w:szCs w:val="18"/>
                </w:rPr>
                <w:delText>499 (13%)</w:delText>
              </w:r>
            </w:del>
          </w:p>
        </w:tc>
        <w:tc>
          <w:tcPr>
            <w:tcW w:w="2325" w:type="dxa"/>
            <w:shd w:val="clear" w:color="auto" w:fill="FFFFFF"/>
            <w:tcMar>
              <w:top w:w="0" w:type="dxa"/>
              <w:left w:w="0" w:type="dxa"/>
              <w:bottom w:w="0" w:type="dxa"/>
              <w:right w:w="0" w:type="dxa"/>
            </w:tcMar>
            <w:vAlign w:val="center"/>
          </w:tcPr>
          <w:p w14:paraId="366BF63F" w14:textId="67E724BC" w:rsidR="005572A9" w:rsidRPr="00B56FD7" w:rsidDel="00C7042E" w:rsidRDefault="005572A9" w:rsidP="00BB783C">
            <w:pPr>
              <w:spacing w:before="100" w:after="100" w:line="240" w:lineRule="auto"/>
              <w:ind w:left="100" w:right="100"/>
              <w:jc w:val="center"/>
              <w:rPr>
                <w:del w:id="255" w:author="Emily DeVoto" w:date="2022-07-14T10:18:00Z"/>
                <w:sz w:val="18"/>
                <w:szCs w:val="18"/>
              </w:rPr>
            </w:pPr>
            <w:del w:id="256" w:author="Emily DeVoto" w:date="2022-07-14T10:18:00Z">
              <w:r w:rsidRPr="00B56FD7" w:rsidDel="00C7042E">
                <w:rPr>
                  <w:rFonts w:eastAsia="Arial"/>
                  <w:color w:val="000000"/>
                  <w:sz w:val="18"/>
                  <w:szCs w:val="18"/>
                </w:rPr>
                <w:delText>2,340 (12%)</w:delText>
              </w:r>
            </w:del>
          </w:p>
        </w:tc>
      </w:tr>
      <w:tr w:rsidR="005572A9" w:rsidRPr="00B56FD7" w:rsidDel="00C7042E" w14:paraId="06BDAFE2" w14:textId="54D90374" w:rsidTr="00BB783C">
        <w:trPr>
          <w:cantSplit/>
          <w:jc w:val="center"/>
          <w:del w:id="257" w:author="Emily DeVoto" w:date="2022-07-14T10:18:00Z"/>
        </w:trPr>
        <w:tc>
          <w:tcPr>
            <w:tcW w:w="2915" w:type="dxa"/>
            <w:shd w:val="clear" w:color="auto" w:fill="FFFFFF"/>
            <w:tcMar>
              <w:top w:w="0" w:type="dxa"/>
              <w:left w:w="0" w:type="dxa"/>
              <w:bottom w:w="0" w:type="dxa"/>
              <w:right w:w="0" w:type="dxa"/>
            </w:tcMar>
          </w:tcPr>
          <w:p w14:paraId="3A0FFFB6" w14:textId="6AA06A63" w:rsidR="005572A9" w:rsidRPr="00B56FD7" w:rsidDel="00C7042E" w:rsidRDefault="005572A9" w:rsidP="00BB783C">
            <w:pPr>
              <w:spacing w:before="100" w:after="100" w:line="240" w:lineRule="auto"/>
              <w:ind w:left="300" w:right="100"/>
              <w:rPr>
                <w:del w:id="258" w:author="Emily DeVoto" w:date="2022-07-14T10:18:00Z"/>
                <w:sz w:val="18"/>
                <w:szCs w:val="18"/>
              </w:rPr>
            </w:pPr>
            <w:del w:id="259" w:author="Emily DeVoto" w:date="2022-07-14T10:18:00Z">
              <w:r w:rsidRPr="00B56FD7" w:rsidDel="00C7042E">
                <w:rPr>
                  <w:rFonts w:eastAsia="Arial"/>
                  <w:color w:val="000000"/>
                  <w:sz w:val="18"/>
                  <w:szCs w:val="18"/>
                </w:rPr>
                <w:delText>Group 3</w:delText>
              </w:r>
            </w:del>
          </w:p>
        </w:tc>
        <w:tc>
          <w:tcPr>
            <w:tcW w:w="2312" w:type="dxa"/>
            <w:shd w:val="clear" w:color="auto" w:fill="FFFFFF"/>
            <w:tcMar>
              <w:top w:w="0" w:type="dxa"/>
              <w:left w:w="0" w:type="dxa"/>
              <w:bottom w:w="0" w:type="dxa"/>
              <w:right w:w="0" w:type="dxa"/>
            </w:tcMar>
            <w:vAlign w:val="center"/>
          </w:tcPr>
          <w:p w14:paraId="12D1AA62" w14:textId="50ED0985" w:rsidR="005572A9" w:rsidRPr="00B56FD7" w:rsidDel="00C7042E" w:rsidRDefault="005572A9" w:rsidP="00BB783C">
            <w:pPr>
              <w:spacing w:before="100" w:after="100" w:line="240" w:lineRule="auto"/>
              <w:ind w:left="100" w:right="100"/>
              <w:jc w:val="center"/>
              <w:rPr>
                <w:del w:id="260" w:author="Emily DeVoto" w:date="2022-07-14T10:18:00Z"/>
                <w:sz w:val="18"/>
                <w:szCs w:val="18"/>
              </w:rPr>
            </w:pPr>
            <w:del w:id="261" w:author="Emily DeVoto" w:date="2022-07-14T10:18:00Z">
              <w:r w:rsidRPr="00B56FD7" w:rsidDel="00C7042E">
                <w:rPr>
                  <w:rFonts w:eastAsia="Arial"/>
                  <w:color w:val="000000"/>
                  <w:sz w:val="18"/>
                  <w:szCs w:val="18"/>
                </w:rPr>
                <w:delText>4,360 (19%)</w:delText>
              </w:r>
            </w:del>
          </w:p>
        </w:tc>
        <w:tc>
          <w:tcPr>
            <w:tcW w:w="2007" w:type="dxa"/>
            <w:shd w:val="clear" w:color="auto" w:fill="FFFFFF"/>
            <w:tcMar>
              <w:top w:w="0" w:type="dxa"/>
              <w:left w:w="0" w:type="dxa"/>
              <w:bottom w:w="0" w:type="dxa"/>
              <w:right w:w="0" w:type="dxa"/>
            </w:tcMar>
            <w:vAlign w:val="center"/>
          </w:tcPr>
          <w:p w14:paraId="10822D19" w14:textId="134D1624" w:rsidR="005572A9" w:rsidRPr="00B56FD7" w:rsidDel="00C7042E" w:rsidRDefault="005572A9" w:rsidP="00BB783C">
            <w:pPr>
              <w:spacing w:before="100" w:after="100" w:line="240" w:lineRule="auto"/>
              <w:ind w:left="100" w:right="100"/>
              <w:jc w:val="center"/>
              <w:rPr>
                <w:del w:id="262" w:author="Emily DeVoto" w:date="2022-07-14T10:18:00Z"/>
                <w:sz w:val="18"/>
                <w:szCs w:val="18"/>
              </w:rPr>
            </w:pPr>
            <w:del w:id="263" w:author="Emily DeVoto" w:date="2022-07-14T10:18:00Z">
              <w:r w:rsidRPr="00B56FD7" w:rsidDel="00C7042E">
                <w:rPr>
                  <w:rFonts w:eastAsia="Arial"/>
                  <w:color w:val="000000"/>
                  <w:sz w:val="18"/>
                  <w:szCs w:val="18"/>
                </w:rPr>
                <w:delText>785 (20%)</w:delText>
              </w:r>
            </w:del>
          </w:p>
        </w:tc>
        <w:tc>
          <w:tcPr>
            <w:tcW w:w="2325" w:type="dxa"/>
            <w:shd w:val="clear" w:color="auto" w:fill="FFFFFF"/>
            <w:tcMar>
              <w:top w:w="0" w:type="dxa"/>
              <w:left w:w="0" w:type="dxa"/>
              <w:bottom w:w="0" w:type="dxa"/>
              <w:right w:w="0" w:type="dxa"/>
            </w:tcMar>
            <w:vAlign w:val="center"/>
          </w:tcPr>
          <w:p w14:paraId="6D08D419" w14:textId="197C691C" w:rsidR="005572A9" w:rsidRPr="00B56FD7" w:rsidDel="00C7042E" w:rsidRDefault="005572A9" w:rsidP="00BB783C">
            <w:pPr>
              <w:spacing w:before="100" w:after="100" w:line="240" w:lineRule="auto"/>
              <w:ind w:left="100" w:right="100"/>
              <w:jc w:val="center"/>
              <w:rPr>
                <w:del w:id="264" w:author="Emily DeVoto" w:date="2022-07-14T10:18:00Z"/>
                <w:sz w:val="18"/>
                <w:szCs w:val="18"/>
              </w:rPr>
            </w:pPr>
            <w:del w:id="265" w:author="Emily DeVoto" w:date="2022-07-14T10:18:00Z">
              <w:r w:rsidRPr="00B56FD7" w:rsidDel="00C7042E">
                <w:rPr>
                  <w:rFonts w:eastAsia="Arial"/>
                  <w:color w:val="000000"/>
                  <w:sz w:val="18"/>
                  <w:szCs w:val="18"/>
                </w:rPr>
                <w:delText>3,575 (19%)</w:delText>
              </w:r>
            </w:del>
          </w:p>
        </w:tc>
      </w:tr>
      <w:tr w:rsidR="005572A9" w:rsidRPr="00B56FD7" w:rsidDel="00C7042E" w14:paraId="7B9BAAD1" w14:textId="763ECA3C" w:rsidTr="00BB783C">
        <w:trPr>
          <w:cantSplit/>
          <w:jc w:val="center"/>
          <w:del w:id="266" w:author="Emily DeVoto" w:date="2022-07-14T10:18:00Z"/>
        </w:trPr>
        <w:tc>
          <w:tcPr>
            <w:tcW w:w="2915" w:type="dxa"/>
            <w:shd w:val="clear" w:color="auto" w:fill="FFFFFF"/>
            <w:tcMar>
              <w:top w:w="0" w:type="dxa"/>
              <w:left w:w="0" w:type="dxa"/>
              <w:bottom w:w="0" w:type="dxa"/>
              <w:right w:w="0" w:type="dxa"/>
            </w:tcMar>
          </w:tcPr>
          <w:p w14:paraId="36111AB0" w14:textId="068CC1B6" w:rsidR="005572A9" w:rsidRPr="00B56FD7" w:rsidDel="00C7042E" w:rsidRDefault="005572A9" w:rsidP="00BB783C">
            <w:pPr>
              <w:spacing w:before="100" w:after="100" w:line="240" w:lineRule="auto"/>
              <w:ind w:left="300" w:right="100"/>
              <w:rPr>
                <w:del w:id="267" w:author="Emily DeVoto" w:date="2022-07-14T10:18:00Z"/>
                <w:sz w:val="18"/>
                <w:szCs w:val="18"/>
              </w:rPr>
            </w:pPr>
            <w:del w:id="268" w:author="Emily DeVoto" w:date="2022-07-14T10:18:00Z">
              <w:r w:rsidRPr="00B56FD7" w:rsidDel="00C7042E">
                <w:rPr>
                  <w:rFonts w:eastAsia="Arial"/>
                  <w:color w:val="000000"/>
                  <w:sz w:val="18"/>
                  <w:szCs w:val="18"/>
                </w:rPr>
                <w:delText>Group 4</w:delText>
              </w:r>
            </w:del>
          </w:p>
        </w:tc>
        <w:tc>
          <w:tcPr>
            <w:tcW w:w="2312" w:type="dxa"/>
            <w:shd w:val="clear" w:color="auto" w:fill="FFFFFF"/>
            <w:tcMar>
              <w:top w:w="0" w:type="dxa"/>
              <w:left w:w="0" w:type="dxa"/>
              <w:bottom w:w="0" w:type="dxa"/>
              <w:right w:w="0" w:type="dxa"/>
            </w:tcMar>
            <w:vAlign w:val="center"/>
          </w:tcPr>
          <w:p w14:paraId="4939A482" w14:textId="743E06CB" w:rsidR="005572A9" w:rsidRPr="00B56FD7" w:rsidDel="00C7042E" w:rsidRDefault="005572A9" w:rsidP="00BB783C">
            <w:pPr>
              <w:spacing w:before="100" w:after="100" w:line="240" w:lineRule="auto"/>
              <w:ind w:left="100" w:right="100"/>
              <w:jc w:val="center"/>
              <w:rPr>
                <w:del w:id="269" w:author="Emily DeVoto" w:date="2022-07-14T10:18:00Z"/>
                <w:sz w:val="18"/>
                <w:szCs w:val="18"/>
              </w:rPr>
            </w:pPr>
            <w:del w:id="270" w:author="Emily DeVoto" w:date="2022-07-14T10:18:00Z">
              <w:r w:rsidRPr="00B56FD7" w:rsidDel="00C7042E">
                <w:rPr>
                  <w:rFonts w:eastAsia="Arial"/>
                  <w:color w:val="000000"/>
                  <w:sz w:val="18"/>
                  <w:szCs w:val="18"/>
                </w:rPr>
                <w:delText>6,598 (28%)</w:delText>
              </w:r>
            </w:del>
          </w:p>
        </w:tc>
        <w:tc>
          <w:tcPr>
            <w:tcW w:w="2007" w:type="dxa"/>
            <w:shd w:val="clear" w:color="auto" w:fill="FFFFFF"/>
            <w:tcMar>
              <w:top w:w="0" w:type="dxa"/>
              <w:left w:w="0" w:type="dxa"/>
              <w:bottom w:w="0" w:type="dxa"/>
              <w:right w:w="0" w:type="dxa"/>
            </w:tcMar>
            <w:vAlign w:val="center"/>
          </w:tcPr>
          <w:p w14:paraId="4368EF82" w14:textId="7621E3C7" w:rsidR="005572A9" w:rsidRPr="00B56FD7" w:rsidDel="00C7042E" w:rsidRDefault="005572A9" w:rsidP="00BB783C">
            <w:pPr>
              <w:spacing w:before="100" w:after="100" w:line="240" w:lineRule="auto"/>
              <w:ind w:left="100" w:right="100"/>
              <w:jc w:val="center"/>
              <w:rPr>
                <w:del w:id="271" w:author="Emily DeVoto" w:date="2022-07-14T10:18:00Z"/>
                <w:sz w:val="18"/>
                <w:szCs w:val="18"/>
              </w:rPr>
            </w:pPr>
            <w:del w:id="272" w:author="Emily DeVoto" w:date="2022-07-14T10:18:00Z">
              <w:r w:rsidRPr="00B56FD7" w:rsidDel="00C7042E">
                <w:rPr>
                  <w:rFonts w:eastAsia="Arial"/>
                  <w:color w:val="000000"/>
                  <w:sz w:val="18"/>
                  <w:szCs w:val="18"/>
                </w:rPr>
                <w:delText>1,076 (27%)</w:delText>
              </w:r>
            </w:del>
          </w:p>
        </w:tc>
        <w:tc>
          <w:tcPr>
            <w:tcW w:w="2325" w:type="dxa"/>
            <w:shd w:val="clear" w:color="auto" w:fill="FFFFFF"/>
            <w:tcMar>
              <w:top w:w="0" w:type="dxa"/>
              <w:left w:w="0" w:type="dxa"/>
              <w:bottom w:w="0" w:type="dxa"/>
              <w:right w:w="0" w:type="dxa"/>
            </w:tcMar>
            <w:vAlign w:val="center"/>
          </w:tcPr>
          <w:p w14:paraId="2BB937BA" w14:textId="72F32E29" w:rsidR="005572A9" w:rsidRPr="00B56FD7" w:rsidDel="00C7042E" w:rsidRDefault="005572A9" w:rsidP="00BB783C">
            <w:pPr>
              <w:spacing w:before="100" w:after="100" w:line="240" w:lineRule="auto"/>
              <w:ind w:left="100" w:right="100"/>
              <w:jc w:val="center"/>
              <w:rPr>
                <w:del w:id="273" w:author="Emily DeVoto" w:date="2022-07-14T10:18:00Z"/>
                <w:sz w:val="18"/>
                <w:szCs w:val="18"/>
              </w:rPr>
            </w:pPr>
            <w:del w:id="274" w:author="Emily DeVoto" w:date="2022-07-14T10:18:00Z">
              <w:r w:rsidRPr="00B56FD7" w:rsidDel="00C7042E">
                <w:rPr>
                  <w:rFonts w:eastAsia="Arial"/>
                  <w:color w:val="000000"/>
                  <w:sz w:val="18"/>
                  <w:szCs w:val="18"/>
                </w:rPr>
                <w:delText>5,522 (29%)</w:delText>
              </w:r>
            </w:del>
          </w:p>
        </w:tc>
      </w:tr>
      <w:tr w:rsidR="005572A9" w:rsidRPr="00B56FD7" w:rsidDel="00C7042E" w14:paraId="40D44298" w14:textId="1EDBD442" w:rsidTr="00BB783C">
        <w:trPr>
          <w:cantSplit/>
          <w:jc w:val="center"/>
          <w:del w:id="275" w:author="Emily DeVoto" w:date="2022-07-14T10:18:00Z"/>
        </w:trPr>
        <w:tc>
          <w:tcPr>
            <w:tcW w:w="2915" w:type="dxa"/>
            <w:shd w:val="clear" w:color="auto" w:fill="FFFFFF"/>
            <w:tcMar>
              <w:top w:w="0" w:type="dxa"/>
              <w:left w:w="0" w:type="dxa"/>
              <w:bottom w:w="0" w:type="dxa"/>
              <w:right w:w="0" w:type="dxa"/>
            </w:tcMar>
          </w:tcPr>
          <w:p w14:paraId="1DF5025F" w14:textId="1DB9B6EC" w:rsidR="005572A9" w:rsidRPr="00B56FD7" w:rsidDel="00C7042E" w:rsidRDefault="005572A9" w:rsidP="00BB783C">
            <w:pPr>
              <w:spacing w:before="100" w:after="100" w:line="240" w:lineRule="auto"/>
              <w:ind w:left="300" w:right="100"/>
              <w:rPr>
                <w:del w:id="276" w:author="Emily DeVoto" w:date="2022-07-14T10:18:00Z"/>
                <w:sz w:val="18"/>
                <w:szCs w:val="18"/>
              </w:rPr>
            </w:pPr>
            <w:del w:id="277" w:author="Emily DeVoto" w:date="2022-07-14T10:18:00Z">
              <w:r w:rsidRPr="00B56FD7" w:rsidDel="00C7042E">
                <w:rPr>
                  <w:rFonts w:eastAsia="Arial"/>
                  <w:color w:val="000000"/>
                  <w:sz w:val="18"/>
                  <w:szCs w:val="18"/>
                </w:rPr>
                <w:delText>Group 5 (Lowest)</w:delText>
              </w:r>
            </w:del>
          </w:p>
        </w:tc>
        <w:tc>
          <w:tcPr>
            <w:tcW w:w="2312" w:type="dxa"/>
            <w:shd w:val="clear" w:color="auto" w:fill="FFFFFF"/>
            <w:tcMar>
              <w:top w:w="0" w:type="dxa"/>
              <w:left w:w="0" w:type="dxa"/>
              <w:bottom w:w="0" w:type="dxa"/>
              <w:right w:w="0" w:type="dxa"/>
            </w:tcMar>
            <w:vAlign w:val="center"/>
          </w:tcPr>
          <w:p w14:paraId="5B68C675" w14:textId="5CEDFD61" w:rsidR="005572A9" w:rsidRPr="00B56FD7" w:rsidDel="00C7042E" w:rsidRDefault="005572A9" w:rsidP="00BB783C">
            <w:pPr>
              <w:spacing w:before="100" w:after="100" w:line="240" w:lineRule="auto"/>
              <w:ind w:left="100" w:right="100"/>
              <w:jc w:val="center"/>
              <w:rPr>
                <w:del w:id="278" w:author="Emily DeVoto" w:date="2022-07-14T10:18:00Z"/>
                <w:sz w:val="18"/>
                <w:szCs w:val="18"/>
              </w:rPr>
            </w:pPr>
            <w:del w:id="279" w:author="Emily DeVoto" w:date="2022-07-14T10:18:00Z">
              <w:r w:rsidRPr="00B56FD7" w:rsidDel="00C7042E">
                <w:rPr>
                  <w:rFonts w:eastAsia="Arial"/>
                  <w:color w:val="000000"/>
                  <w:sz w:val="18"/>
                  <w:szCs w:val="18"/>
                </w:rPr>
                <w:delText>4,419 (19%)</w:delText>
              </w:r>
            </w:del>
          </w:p>
        </w:tc>
        <w:tc>
          <w:tcPr>
            <w:tcW w:w="2007" w:type="dxa"/>
            <w:shd w:val="clear" w:color="auto" w:fill="FFFFFF"/>
            <w:tcMar>
              <w:top w:w="0" w:type="dxa"/>
              <w:left w:w="0" w:type="dxa"/>
              <w:bottom w:w="0" w:type="dxa"/>
              <w:right w:w="0" w:type="dxa"/>
            </w:tcMar>
            <w:vAlign w:val="center"/>
          </w:tcPr>
          <w:p w14:paraId="5D926F70" w14:textId="34440EDE" w:rsidR="005572A9" w:rsidRPr="00B56FD7" w:rsidDel="00C7042E" w:rsidRDefault="005572A9" w:rsidP="00BB783C">
            <w:pPr>
              <w:spacing w:before="100" w:after="100" w:line="240" w:lineRule="auto"/>
              <w:ind w:left="100" w:right="100"/>
              <w:jc w:val="center"/>
              <w:rPr>
                <w:del w:id="280" w:author="Emily DeVoto" w:date="2022-07-14T10:18:00Z"/>
                <w:sz w:val="18"/>
                <w:szCs w:val="18"/>
              </w:rPr>
            </w:pPr>
            <w:del w:id="281" w:author="Emily DeVoto" w:date="2022-07-14T10:18:00Z">
              <w:r w:rsidRPr="00B56FD7" w:rsidDel="00C7042E">
                <w:rPr>
                  <w:rFonts w:eastAsia="Arial"/>
                  <w:color w:val="000000"/>
                  <w:sz w:val="18"/>
                  <w:szCs w:val="18"/>
                </w:rPr>
                <w:delText>717 (18%)</w:delText>
              </w:r>
            </w:del>
          </w:p>
        </w:tc>
        <w:tc>
          <w:tcPr>
            <w:tcW w:w="2325" w:type="dxa"/>
            <w:shd w:val="clear" w:color="auto" w:fill="FFFFFF"/>
            <w:tcMar>
              <w:top w:w="0" w:type="dxa"/>
              <w:left w:w="0" w:type="dxa"/>
              <w:bottom w:w="0" w:type="dxa"/>
              <w:right w:w="0" w:type="dxa"/>
            </w:tcMar>
            <w:vAlign w:val="center"/>
          </w:tcPr>
          <w:p w14:paraId="55C9FBF8" w14:textId="08F7A0AD" w:rsidR="005572A9" w:rsidRPr="00B56FD7" w:rsidDel="00C7042E" w:rsidRDefault="005572A9" w:rsidP="00BB783C">
            <w:pPr>
              <w:spacing w:before="100" w:after="100" w:line="240" w:lineRule="auto"/>
              <w:ind w:left="100" w:right="100"/>
              <w:jc w:val="center"/>
              <w:rPr>
                <w:del w:id="282" w:author="Emily DeVoto" w:date="2022-07-14T10:18:00Z"/>
                <w:sz w:val="18"/>
                <w:szCs w:val="18"/>
              </w:rPr>
            </w:pPr>
            <w:del w:id="283" w:author="Emily DeVoto" w:date="2022-07-14T10:18:00Z">
              <w:r w:rsidRPr="00B56FD7" w:rsidDel="00C7042E">
                <w:rPr>
                  <w:rFonts w:eastAsia="Arial"/>
                  <w:color w:val="000000"/>
                  <w:sz w:val="18"/>
                  <w:szCs w:val="18"/>
                </w:rPr>
                <w:delText>3,702 (19%)</w:delText>
              </w:r>
            </w:del>
          </w:p>
        </w:tc>
      </w:tr>
      <w:tr w:rsidR="005572A9" w:rsidRPr="00B56FD7" w:rsidDel="00C7042E" w14:paraId="20253FB7" w14:textId="30EEE99E" w:rsidTr="00BB783C">
        <w:trPr>
          <w:cantSplit/>
          <w:jc w:val="center"/>
          <w:del w:id="284" w:author="Emily DeVoto" w:date="2022-07-14T10:18:00Z"/>
        </w:trPr>
        <w:tc>
          <w:tcPr>
            <w:tcW w:w="2915" w:type="dxa"/>
            <w:shd w:val="clear" w:color="auto" w:fill="FFFFFF"/>
            <w:tcMar>
              <w:top w:w="0" w:type="dxa"/>
              <w:left w:w="0" w:type="dxa"/>
              <w:bottom w:w="0" w:type="dxa"/>
              <w:right w:w="0" w:type="dxa"/>
            </w:tcMar>
          </w:tcPr>
          <w:p w14:paraId="2A0B9178" w14:textId="1B205F90" w:rsidR="005572A9" w:rsidRPr="00B56FD7" w:rsidDel="00C7042E" w:rsidRDefault="005572A9" w:rsidP="00BB783C">
            <w:pPr>
              <w:spacing w:before="100" w:after="100" w:line="240" w:lineRule="auto"/>
              <w:ind w:left="300" w:right="100"/>
              <w:rPr>
                <w:del w:id="285" w:author="Emily DeVoto" w:date="2022-07-14T10:18:00Z"/>
                <w:sz w:val="18"/>
                <w:szCs w:val="18"/>
              </w:rPr>
            </w:pPr>
            <w:del w:id="286" w:author="Emily DeVoto" w:date="2022-07-14T10:18:00Z">
              <w:r w:rsidRPr="00B56FD7" w:rsidDel="00C7042E">
                <w:rPr>
                  <w:rFonts w:eastAsia="Arial"/>
                  <w:color w:val="000000"/>
                  <w:sz w:val="18"/>
                  <w:szCs w:val="18"/>
                </w:rPr>
                <w:delText>Group 9 (</w:delText>
              </w:r>
              <w:r w:rsidR="00963910" w:rsidRPr="00B56FD7" w:rsidDel="00C7042E">
                <w:rPr>
                  <w:rFonts w:eastAsia="Arial"/>
                  <w:color w:val="000000"/>
                  <w:sz w:val="18"/>
                  <w:szCs w:val="18"/>
                </w:rPr>
                <w:delText>Unknown</w:delText>
              </w:r>
              <w:r w:rsidRPr="00B56FD7" w:rsidDel="00C7042E">
                <w:rPr>
                  <w:rFonts w:eastAsia="Arial"/>
                  <w:color w:val="000000"/>
                  <w:sz w:val="18"/>
                  <w:szCs w:val="18"/>
                </w:rPr>
                <w:delText>)</w:delText>
              </w:r>
            </w:del>
          </w:p>
        </w:tc>
        <w:tc>
          <w:tcPr>
            <w:tcW w:w="2312" w:type="dxa"/>
            <w:shd w:val="clear" w:color="auto" w:fill="FFFFFF"/>
            <w:tcMar>
              <w:top w:w="0" w:type="dxa"/>
              <w:left w:w="0" w:type="dxa"/>
              <w:bottom w:w="0" w:type="dxa"/>
              <w:right w:w="0" w:type="dxa"/>
            </w:tcMar>
            <w:vAlign w:val="center"/>
          </w:tcPr>
          <w:p w14:paraId="18D870AD" w14:textId="1FD08367" w:rsidR="005572A9" w:rsidRPr="00B56FD7" w:rsidDel="00C7042E" w:rsidRDefault="005572A9" w:rsidP="00BB783C">
            <w:pPr>
              <w:spacing w:before="100" w:after="100" w:line="240" w:lineRule="auto"/>
              <w:ind w:left="100" w:right="100"/>
              <w:jc w:val="center"/>
              <w:rPr>
                <w:del w:id="287" w:author="Emily DeVoto" w:date="2022-07-14T10:18:00Z"/>
                <w:sz w:val="18"/>
                <w:szCs w:val="18"/>
              </w:rPr>
            </w:pPr>
            <w:del w:id="288" w:author="Emily DeVoto" w:date="2022-07-14T10:18:00Z">
              <w:r w:rsidRPr="00B56FD7" w:rsidDel="00C7042E">
                <w:rPr>
                  <w:rFonts w:eastAsia="Arial"/>
                  <w:color w:val="000000"/>
                  <w:sz w:val="18"/>
                  <w:szCs w:val="18"/>
                </w:rPr>
                <w:delText>2,679 (12%)</w:delText>
              </w:r>
            </w:del>
          </w:p>
        </w:tc>
        <w:tc>
          <w:tcPr>
            <w:tcW w:w="2007" w:type="dxa"/>
            <w:shd w:val="clear" w:color="auto" w:fill="FFFFFF"/>
            <w:tcMar>
              <w:top w:w="0" w:type="dxa"/>
              <w:left w:w="0" w:type="dxa"/>
              <w:bottom w:w="0" w:type="dxa"/>
              <w:right w:w="0" w:type="dxa"/>
            </w:tcMar>
            <w:vAlign w:val="center"/>
          </w:tcPr>
          <w:p w14:paraId="42676CA5" w14:textId="4D39F153" w:rsidR="005572A9" w:rsidRPr="00B56FD7" w:rsidDel="00C7042E" w:rsidRDefault="005572A9" w:rsidP="00BB783C">
            <w:pPr>
              <w:spacing w:before="100" w:after="100" w:line="240" w:lineRule="auto"/>
              <w:ind w:left="100" w:right="100"/>
              <w:jc w:val="center"/>
              <w:rPr>
                <w:del w:id="289" w:author="Emily DeVoto" w:date="2022-07-14T10:18:00Z"/>
                <w:sz w:val="18"/>
                <w:szCs w:val="18"/>
              </w:rPr>
            </w:pPr>
            <w:del w:id="290" w:author="Emily DeVoto" w:date="2022-07-14T10:18:00Z">
              <w:r w:rsidRPr="00B56FD7" w:rsidDel="00C7042E">
                <w:rPr>
                  <w:rFonts w:eastAsia="Arial"/>
                  <w:color w:val="000000"/>
                  <w:sz w:val="18"/>
                  <w:szCs w:val="18"/>
                </w:rPr>
                <w:delText>406 (10%)</w:delText>
              </w:r>
            </w:del>
          </w:p>
        </w:tc>
        <w:tc>
          <w:tcPr>
            <w:tcW w:w="2325" w:type="dxa"/>
            <w:shd w:val="clear" w:color="auto" w:fill="FFFFFF"/>
            <w:tcMar>
              <w:top w:w="0" w:type="dxa"/>
              <w:left w:w="0" w:type="dxa"/>
              <w:bottom w:w="0" w:type="dxa"/>
              <w:right w:w="0" w:type="dxa"/>
            </w:tcMar>
            <w:vAlign w:val="center"/>
          </w:tcPr>
          <w:p w14:paraId="14BFE0F1" w14:textId="6C81217F" w:rsidR="005572A9" w:rsidRPr="00B56FD7" w:rsidDel="00C7042E" w:rsidRDefault="005572A9" w:rsidP="00BB783C">
            <w:pPr>
              <w:spacing w:before="100" w:after="100" w:line="240" w:lineRule="auto"/>
              <w:ind w:left="100" w:right="100"/>
              <w:jc w:val="center"/>
              <w:rPr>
                <w:del w:id="291" w:author="Emily DeVoto" w:date="2022-07-14T10:18:00Z"/>
                <w:sz w:val="18"/>
                <w:szCs w:val="18"/>
              </w:rPr>
            </w:pPr>
            <w:del w:id="292" w:author="Emily DeVoto" w:date="2022-07-14T10:18:00Z">
              <w:r w:rsidRPr="00B56FD7" w:rsidDel="00C7042E">
                <w:rPr>
                  <w:rFonts w:eastAsia="Arial"/>
                  <w:color w:val="000000"/>
                  <w:sz w:val="18"/>
                  <w:szCs w:val="18"/>
                </w:rPr>
                <w:delText>2,273 (12%)</w:delText>
              </w:r>
            </w:del>
          </w:p>
        </w:tc>
      </w:tr>
      <w:tr w:rsidR="005572A9" w:rsidRPr="00B56FD7" w:rsidDel="00C7042E" w14:paraId="77D8B625" w14:textId="261CC780" w:rsidTr="00BB783C">
        <w:trPr>
          <w:cantSplit/>
          <w:jc w:val="center"/>
          <w:del w:id="293" w:author="Emily DeVoto" w:date="2022-07-14T10:18:00Z"/>
        </w:trPr>
        <w:tc>
          <w:tcPr>
            <w:tcW w:w="2915" w:type="dxa"/>
            <w:shd w:val="clear" w:color="auto" w:fill="FFFFFF"/>
            <w:tcMar>
              <w:top w:w="0" w:type="dxa"/>
              <w:left w:w="0" w:type="dxa"/>
              <w:bottom w:w="0" w:type="dxa"/>
              <w:right w:w="0" w:type="dxa"/>
            </w:tcMar>
          </w:tcPr>
          <w:p w14:paraId="500A11DE" w14:textId="0597CD83" w:rsidR="005572A9" w:rsidRPr="00B56FD7" w:rsidDel="00C7042E" w:rsidRDefault="005572A9" w:rsidP="00BB783C">
            <w:pPr>
              <w:spacing w:before="100" w:after="100" w:line="240" w:lineRule="auto"/>
              <w:ind w:left="100" w:right="100"/>
              <w:rPr>
                <w:del w:id="294" w:author="Emily DeVoto" w:date="2022-07-14T10:18:00Z"/>
                <w:sz w:val="18"/>
                <w:szCs w:val="18"/>
              </w:rPr>
            </w:pPr>
            <w:del w:id="295" w:author="Emily DeVoto" w:date="2022-07-14T10:18:00Z">
              <w:r w:rsidRPr="00B56FD7" w:rsidDel="00C7042E">
                <w:rPr>
                  <w:rFonts w:eastAsia="Arial"/>
                  <w:b/>
                  <w:color w:val="000000"/>
                  <w:sz w:val="18"/>
                  <w:szCs w:val="18"/>
                </w:rPr>
                <w:delText>Place of birth</w:delText>
              </w:r>
            </w:del>
          </w:p>
        </w:tc>
        <w:tc>
          <w:tcPr>
            <w:tcW w:w="2312" w:type="dxa"/>
            <w:shd w:val="clear" w:color="auto" w:fill="FFFFFF"/>
            <w:tcMar>
              <w:top w:w="0" w:type="dxa"/>
              <w:left w:w="0" w:type="dxa"/>
              <w:bottom w:w="0" w:type="dxa"/>
              <w:right w:w="0" w:type="dxa"/>
            </w:tcMar>
            <w:vAlign w:val="center"/>
          </w:tcPr>
          <w:p w14:paraId="2D5C48F1" w14:textId="2BB3CD2B" w:rsidR="005572A9" w:rsidRPr="00B56FD7" w:rsidDel="00C7042E" w:rsidRDefault="005572A9" w:rsidP="00BB783C">
            <w:pPr>
              <w:spacing w:before="100" w:after="100" w:line="240" w:lineRule="auto"/>
              <w:ind w:left="100" w:right="100"/>
              <w:jc w:val="center"/>
              <w:rPr>
                <w:del w:id="296" w:author="Emily DeVoto" w:date="2022-07-14T10:18:00Z"/>
                <w:sz w:val="18"/>
                <w:szCs w:val="18"/>
              </w:rPr>
            </w:pPr>
          </w:p>
        </w:tc>
        <w:tc>
          <w:tcPr>
            <w:tcW w:w="2007" w:type="dxa"/>
            <w:shd w:val="clear" w:color="auto" w:fill="FFFFFF"/>
            <w:tcMar>
              <w:top w:w="0" w:type="dxa"/>
              <w:left w:w="0" w:type="dxa"/>
              <w:bottom w:w="0" w:type="dxa"/>
              <w:right w:w="0" w:type="dxa"/>
            </w:tcMar>
            <w:vAlign w:val="center"/>
          </w:tcPr>
          <w:p w14:paraId="4867107B" w14:textId="2BD2B567" w:rsidR="005572A9" w:rsidRPr="00B56FD7" w:rsidDel="00C7042E" w:rsidRDefault="005572A9" w:rsidP="00BB783C">
            <w:pPr>
              <w:spacing w:before="100" w:after="100" w:line="240" w:lineRule="auto"/>
              <w:ind w:left="100" w:right="100"/>
              <w:jc w:val="center"/>
              <w:rPr>
                <w:del w:id="297" w:author="Emily DeVoto" w:date="2022-07-14T10:18:00Z"/>
                <w:sz w:val="18"/>
                <w:szCs w:val="18"/>
              </w:rPr>
            </w:pPr>
          </w:p>
        </w:tc>
        <w:tc>
          <w:tcPr>
            <w:tcW w:w="2325" w:type="dxa"/>
            <w:shd w:val="clear" w:color="auto" w:fill="FFFFFF"/>
            <w:tcMar>
              <w:top w:w="0" w:type="dxa"/>
              <w:left w:w="0" w:type="dxa"/>
              <w:bottom w:w="0" w:type="dxa"/>
              <w:right w:w="0" w:type="dxa"/>
            </w:tcMar>
            <w:vAlign w:val="center"/>
          </w:tcPr>
          <w:p w14:paraId="34F00ABD" w14:textId="4D85EE88" w:rsidR="005572A9" w:rsidRPr="00B56FD7" w:rsidDel="00C7042E" w:rsidRDefault="005572A9" w:rsidP="00BB783C">
            <w:pPr>
              <w:spacing w:before="100" w:after="100" w:line="240" w:lineRule="auto"/>
              <w:ind w:left="100" w:right="100"/>
              <w:jc w:val="center"/>
              <w:rPr>
                <w:del w:id="298" w:author="Emily DeVoto" w:date="2022-07-14T10:18:00Z"/>
                <w:sz w:val="18"/>
                <w:szCs w:val="18"/>
              </w:rPr>
            </w:pPr>
          </w:p>
        </w:tc>
      </w:tr>
      <w:tr w:rsidR="005572A9" w:rsidRPr="00B56FD7" w:rsidDel="00C7042E" w14:paraId="7D32811C" w14:textId="015381A3" w:rsidTr="00BB783C">
        <w:trPr>
          <w:cantSplit/>
          <w:jc w:val="center"/>
          <w:del w:id="299" w:author="Emily DeVoto" w:date="2022-07-14T10:18:00Z"/>
        </w:trPr>
        <w:tc>
          <w:tcPr>
            <w:tcW w:w="2915" w:type="dxa"/>
            <w:shd w:val="clear" w:color="auto" w:fill="FFFFFF"/>
            <w:tcMar>
              <w:top w:w="0" w:type="dxa"/>
              <w:left w:w="0" w:type="dxa"/>
              <w:bottom w:w="0" w:type="dxa"/>
              <w:right w:w="0" w:type="dxa"/>
            </w:tcMar>
          </w:tcPr>
          <w:p w14:paraId="4FD0A034" w14:textId="59E913DD" w:rsidR="005572A9" w:rsidRPr="00B56FD7" w:rsidDel="00C7042E" w:rsidRDefault="005572A9" w:rsidP="00BB783C">
            <w:pPr>
              <w:spacing w:before="100" w:after="100" w:line="240" w:lineRule="auto"/>
              <w:ind w:left="300" w:right="100"/>
              <w:rPr>
                <w:del w:id="300" w:author="Emily DeVoto" w:date="2022-07-14T10:18:00Z"/>
                <w:sz w:val="18"/>
                <w:szCs w:val="18"/>
              </w:rPr>
            </w:pPr>
            <w:del w:id="301" w:author="Emily DeVoto" w:date="2022-07-14T10:18:00Z">
              <w:r w:rsidRPr="00B56FD7" w:rsidDel="00C7042E">
                <w:rPr>
                  <w:rFonts w:eastAsia="Arial"/>
                  <w:color w:val="000000"/>
                  <w:sz w:val="18"/>
                  <w:szCs w:val="18"/>
                </w:rPr>
                <w:delText>Greater Copenhagen</w:delText>
              </w:r>
            </w:del>
          </w:p>
        </w:tc>
        <w:tc>
          <w:tcPr>
            <w:tcW w:w="2312" w:type="dxa"/>
            <w:shd w:val="clear" w:color="auto" w:fill="FFFFFF"/>
            <w:tcMar>
              <w:top w:w="0" w:type="dxa"/>
              <w:left w:w="0" w:type="dxa"/>
              <w:bottom w:w="0" w:type="dxa"/>
              <w:right w:w="0" w:type="dxa"/>
            </w:tcMar>
            <w:vAlign w:val="center"/>
          </w:tcPr>
          <w:p w14:paraId="119EC0FD" w14:textId="290B38BA" w:rsidR="005572A9" w:rsidRPr="00B56FD7" w:rsidDel="00C7042E" w:rsidRDefault="005572A9" w:rsidP="00BB783C">
            <w:pPr>
              <w:spacing w:before="100" w:after="100" w:line="240" w:lineRule="auto"/>
              <w:ind w:left="100" w:right="100"/>
              <w:jc w:val="center"/>
              <w:rPr>
                <w:del w:id="302" w:author="Emily DeVoto" w:date="2022-07-14T10:18:00Z"/>
                <w:sz w:val="18"/>
                <w:szCs w:val="18"/>
              </w:rPr>
            </w:pPr>
            <w:del w:id="303" w:author="Emily DeVoto" w:date="2022-07-14T10:18:00Z">
              <w:r w:rsidRPr="00B56FD7" w:rsidDel="00C7042E">
                <w:rPr>
                  <w:rFonts w:eastAsia="Arial"/>
                  <w:color w:val="000000"/>
                  <w:sz w:val="18"/>
                  <w:szCs w:val="18"/>
                </w:rPr>
                <w:delText>4,858 (21%)</w:delText>
              </w:r>
            </w:del>
          </w:p>
        </w:tc>
        <w:tc>
          <w:tcPr>
            <w:tcW w:w="2007" w:type="dxa"/>
            <w:shd w:val="clear" w:color="auto" w:fill="FFFFFF"/>
            <w:tcMar>
              <w:top w:w="0" w:type="dxa"/>
              <w:left w:w="0" w:type="dxa"/>
              <w:bottom w:w="0" w:type="dxa"/>
              <w:right w:w="0" w:type="dxa"/>
            </w:tcMar>
            <w:vAlign w:val="center"/>
          </w:tcPr>
          <w:p w14:paraId="125E5213" w14:textId="49717545" w:rsidR="005572A9" w:rsidRPr="00B56FD7" w:rsidDel="00C7042E" w:rsidRDefault="005572A9" w:rsidP="00BB783C">
            <w:pPr>
              <w:spacing w:before="100" w:after="100" w:line="240" w:lineRule="auto"/>
              <w:ind w:left="100" w:right="100"/>
              <w:jc w:val="center"/>
              <w:rPr>
                <w:del w:id="304" w:author="Emily DeVoto" w:date="2022-07-14T10:18:00Z"/>
                <w:sz w:val="18"/>
                <w:szCs w:val="18"/>
              </w:rPr>
            </w:pPr>
            <w:del w:id="305" w:author="Emily DeVoto" w:date="2022-07-14T10:18:00Z">
              <w:r w:rsidRPr="00B56FD7" w:rsidDel="00C7042E">
                <w:rPr>
                  <w:rFonts w:eastAsia="Arial"/>
                  <w:color w:val="000000"/>
                  <w:sz w:val="18"/>
                  <w:szCs w:val="18"/>
                </w:rPr>
                <w:delText>831 (21%)</w:delText>
              </w:r>
            </w:del>
          </w:p>
        </w:tc>
        <w:tc>
          <w:tcPr>
            <w:tcW w:w="2325" w:type="dxa"/>
            <w:shd w:val="clear" w:color="auto" w:fill="FFFFFF"/>
            <w:tcMar>
              <w:top w:w="0" w:type="dxa"/>
              <w:left w:w="0" w:type="dxa"/>
              <w:bottom w:w="0" w:type="dxa"/>
              <w:right w:w="0" w:type="dxa"/>
            </w:tcMar>
            <w:vAlign w:val="center"/>
          </w:tcPr>
          <w:p w14:paraId="477F642A" w14:textId="1F50FF01" w:rsidR="005572A9" w:rsidRPr="00B56FD7" w:rsidDel="00C7042E" w:rsidRDefault="005572A9" w:rsidP="00BB783C">
            <w:pPr>
              <w:spacing w:before="100" w:after="100" w:line="240" w:lineRule="auto"/>
              <w:ind w:left="100" w:right="100"/>
              <w:jc w:val="center"/>
              <w:rPr>
                <w:del w:id="306" w:author="Emily DeVoto" w:date="2022-07-14T10:18:00Z"/>
                <w:sz w:val="18"/>
                <w:szCs w:val="18"/>
              </w:rPr>
            </w:pPr>
            <w:del w:id="307" w:author="Emily DeVoto" w:date="2022-07-14T10:18:00Z">
              <w:r w:rsidRPr="00B56FD7" w:rsidDel="00C7042E">
                <w:rPr>
                  <w:rFonts w:eastAsia="Arial"/>
                  <w:color w:val="000000"/>
                  <w:sz w:val="18"/>
                  <w:szCs w:val="18"/>
                </w:rPr>
                <w:delText>4,027 (21%)</w:delText>
              </w:r>
            </w:del>
          </w:p>
        </w:tc>
      </w:tr>
      <w:tr w:rsidR="005572A9" w:rsidRPr="00B56FD7" w:rsidDel="00C7042E" w14:paraId="440CB457" w14:textId="0868AAEF" w:rsidTr="00BB783C">
        <w:trPr>
          <w:cantSplit/>
          <w:jc w:val="center"/>
          <w:del w:id="308" w:author="Emily DeVoto" w:date="2022-07-14T10:18:00Z"/>
        </w:trPr>
        <w:tc>
          <w:tcPr>
            <w:tcW w:w="2915" w:type="dxa"/>
            <w:shd w:val="clear" w:color="auto" w:fill="FFFFFF"/>
            <w:tcMar>
              <w:top w:w="0" w:type="dxa"/>
              <w:left w:w="0" w:type="dxa"/>
              <w:bottom w:w="0" w:type="dxa"/>
              <w:right w:w="0" w:type="dxa"/>
            </w:tcMar>
          </w:tcPr>
          <w:p w14:paraId="159017EB" w14:textId="6C8FC5AF" w:rsidR="005572A9" w:rsidRPr="00B56FD7" w:rsidDel="00C7042E" w:rsidRDefault="005572A9" w:rsidP="00BB783C">
            <w:pPr>
              <w:spacing w:before="100" w:after="100" w:line="240" w:lineRule="auto"/>
              <w:ind w:left="300" w:right="100"/>
              <w:rPr>
                <w:del w:id="309" w:author="Emily DeVoto" w:date="2022-07-14T10:18:00Z"/>
                <w:sz w:val="18"/>
                <w:szCs w:val="18"/>
              </w:rPr>
            </w:pPr>
            <w:del w:id="310" w:author="Emily DeVoto" w:date="2022-07-14T10:18:00Z">
              <w:r w:rsidRPr="00B56FD7" w:rsidDel="00C7042E">
                <w:rPr>
                  <w:rFonts w:eastAsia="Arial"/>
                  <w:color w:val="000000"/>
                  <w:sz w:val="18"/>
                  <w:szCs w:val="18"/>
                </w:rPr>
                <w:delText>Big cities of Denmark</w:delText>
              </w:r>
            </w:del>
          </w:p>
        </w:tc>
        <w:tc>
          <w:tcPr>
            <w:tcW w:w="2312" w:type="dxa"/>
            <w:shd w:val="clear" w:color="auto" w:fill="FFFFFF"/>
            <w:tcMar>
              <w:top w:w="0" w:type="dxa"/>
              <w:left w:w="0" w:type="dxa"/>
              <w:bottom w:w="0" w:type="dxa"/>
              <w:right w:w="0" w:type="dxa"/>
            </w:tcMar>
            <w:vAlign w:val="center"/>
          </w:tcPr>
          <w:p w14:paraId="53F258E1" w14:textId="250B1EDF" w:rsidR="005572A9" w:rsidRPr="00B56FD7" w:rsidDel="00C7042E" w:rsidRDefault="005572A9" w:rsidP="00BB783C">
            <w:pPr>
              <w:spacing w:before="100" w:after="100" w:line="240" w:lineRule="auto"/>
              <w:ind w:left="100" w:right="100"/>
              <w:jc w:val="center"/>
              <w:rPr>
                <w:del w:id="311" w:author="Emily DeVoto" w:date="2022-07-14T10:18:00Z"/>
                <w:sz w:val="18"/>
                <w:szCs w:val="18"/>
              </w:rPr>
            </w:pPr>
            <w:del w:id="312" w:author="Emily DeVoto" w:date="2022-07-14T10:18:00Z">
              <w:r w:rsidRPr="00B56FD7" w:rsidDel="00C7042E">
                <w:rPr>
                  <w:rFonts w:eastAsia="Arial"/>
                  <w:color w:val="000000"/>
                  <w:sz w:val="18"/>
                  <w:szCs w:val="18"/>
                </w:rPr>
                <w:delText>7,923 (34%)</w:delText>
              </w:r>
            </w:del>
          </w:p>
        </w:tc>
        <w:tc>
          <w:tcPr>
            <w:tcW w:w="2007" w:type="dxa"/>
            <w:shd w:val="clear" w:color="auto" w:fill="FFFFFF"/>
            <w:tcMar>
              <w:top w:w="0" w:type="dxa"/>
              <w:left w:w="0" w:type="dxa"/>
              <w:bottom w:w="0" w:type="dxa"/>
              <w:right w:w="0" w:type="dxa"/>
            </w:tcMar>
            <w:vAlign w:val="center"/>
          </w:tcPr>
          <w:p w14:paraId="134886A8" w14:textId="04C6EC73" w:rsidR="005572A9" w:rsidRPr="00B56FD7" w:rsidDel="00C7042E" w:rsidRDefault="005572A9" w:rsidP="00BB783C">
            <w:pPr>
              <w:spacing w:before="100" w:after="100" w:line="240" w:lineRule="auto"/>
              <w:ind w:left="100" w:right="100"/>
              <w:jc w:val="center"/>
              <w:rPr>
                <w:del w:id="313" w:author="Emily DeVoto" w:date="2022-07-14T10:18:00Z"/>
                <w:sz w:val="18"/>
                <w:szCs w:val="18"/>
              </w:rPr>
            </w:pPr>
            <w:del w:id="314" w:author="Emily DeVoto" w:date="2022-07-14T10:18:00Z">
              <w:r w:rsidRPr="00B56FD7" w:rsidDel="00C7042E">
                <w:rPr>
                  <w:rFonts w:eastAsia="Arial"/>
                  <w:color w:val="000000"/>
                  <w:sz w:val="18"/>
                  <w:szCs w:val="18"/>
                </w:rPr>
                <w:delText>1,357 (34%)</w:delText>
              </w:r>
            </w:del>
          </w:p>
        </w:tc>
        <w:tc>
          <w:tcPr>
            <w:tcW w:w="2325" w:type="dxa"/>
            <w:shd w:val="clear" w:color="auto" w:fill="FFFFFF"/>
            <w:tcMar>
              <w:top w:w="0" w:type="dxa"/>
              <w:left w:w="0" w:type="dxa"/>
              <w:bottom w:w="0" w:type="dxa"/>
              <w:right w:w="0" w:type="dxa"/>
            </w:tcMar>
            <w:vAlign w:val="center"/>
          </w:tcPr>
          <w:p w14:paraId="6062A97B" w14:textId="18657C92" w:rsidR="005572A9" w:rsidRPr="00B56FD7" w:rsidDel="00C7042E" w:rsidRDefault="005572A9" w:rsidP="00BB783C">
            <w:pPr>
              <w:spacing w:before="100" w:after="100" w:line="240" w:lineRule="auto"/>
              <w:ind w:left="100" w:right="100"/>
              <w:jc w:val="center"/>
              <w:rPr>
                <w:del w:id="315" w:author="Emily DeVoto" w:date="2022-07-14T10:18:00Z"/>
                <w:sz w:val="18"/>
                <w:szCs w:val="18"/>
              </w:rPr>
            </w:pPr>
            <w:del w:id="316" w:author="Emily DeVoto" w:date="2022-07-14T10:18:00Z">
              <w:r w:rsidRPr="00B56FD7" w:rsidDel="00C7042E">
                <w:rPr>
                  <w:rFonts w:eastAsia="Arial"/>
                  <w:color w:val="000000"/>
                  <w:sz w:val="18"/>
                  <w:szCs w:val="18"/>
                </w:rPr>
                <w:delText>6,566 (34%)</w:delText>
              </w:r>
            </w:del>
          </w:p>
        </w:tc>
      </w:tr>
      <w:tr w:rsidR="005572A9" w:rsidRPr="00B56FD7" w:rsidDel="00C7042E" w14:paraId="5FF4CA8B" w14:textId="13318093" w:rsidTr="00BB783C">
        <w:trPr>
          <w:cantSplit/>
          <w:jc w:val="center"/>
          <w:del w:id="317" w:author="Emily DeVoto" w:date="2022-07-14T10:18:00Z"/>
        </w:trPr>
        <w:tc>
          <w:tcPr>
            <w:tcW w:w="2915" w:type="dxa"/>
            <w:shd w:val="clear" w:color="auto" w:fill="FFFFFF"/>
            <w:tcMar>
              <w:top w:w="0" w:type="dxa"/>
              <w:left w:w="0" w:type="dxa"/>
              <w:bottom w:w="0" w:type="dxa"/>
              <w:right w:w="0" w:type="dxa"/>
            </w:tcMar>
          </w:tcPr>
          <w:p w14:paraId="366F5395" w14:textId="65338751" w:rsidR="005572A9" w:rsidRPr="00B56FD7" w:rsidDel="00C7042E" w:rsidRDefault="005572A9" w:rsidP="00BB783C">
            <w:pPr>
              <w:spacing w:before="100" w:after="100" w:line="240" w:lineRule="auto"/>
              <w:ind w:left="300" w:right="100"/>
              <w:rPr>
                <w:del w:id="318" w:author="Emily DeVoto" w:date="2022-07-14T10:18:00Z"/>
                <w:sz w:val="18"/>
                <w:szCs w:val="18"/>
              </w:rPr>
            </w:pPr>
            <w:del w:id="319" w:author="Emily DeVoto" w:date="2022-07-14T10:18:00Z">
              <w:r w:rsidRPr="00B56FD7" w:rsidDel="00C7042E">
                <w:rPr>
                  <w:rFonts w:eastAsia="Arial"/>
                  <w:color w:val="000000"/>
                  <w:sz w:val="18"/>
                  <w:szCs w:val="18"/>
                </w:rPr>
                <w:delText>Rest of Denmark</w:delText>
              </w:r>
            </w:del>
          </w:p>
        </w:tc>
        <w:tc>
          <w:tcPr>
            <w:tcW w:w="2312" w:type="dxa"/>
            <w:shd w:val="clear" w:color="auto" w:fill="FFFFFF"/>
            <w:tcMar>
              <w:top w:w="0" w:type="dxa"/>
              <w:left w:w="0" w:type="dxa"/>
              <w:bottom w:w="0" w:type="dxa"/>
              <w:right w:w="0" w:type="dxa"/>
            </w:tcMar>
            <w:vAlign w:val="center"/>
          </w:tcPr>
          <w:p w14:paraId="67E65D22" w14:textId="622966C1" w:rsidR="005572A9" w:rsidRPr="00B56FD7" w:rsidDel="00C7042E" w:rsidRDefault="005572A9" w:rsidP="00BB783C">
            <w:pPr>
              <w:spacing w:before="100" w:after="100" w:line="240" w:lineRule="auto"/>
              <w:ind w:left="100" w:right="100"/>
              <w:jc w:val="center"/>
              <w:rPr>
                <w:del w:id="320" w:author="Emily DeVoto" w:date="2022-07-14T10:18:00Z"/>
                <w:sz w:val="18"/>
                <w:szCs w:val="18"/>
              </w:rPr>
            </w:pPr>
            <w:del w:id="321" w:author="Emily DeVoto" w:date="2022-07-14T10:18:00Z">
              <w:r w:rsidRPr="00B56FD7" w:rsidDel="00C7042E">
                <w:rPr>
                  <w:rFonts w:eastAsia="Arial"/>
                  <w:color w:val="000000"/>
                  <w:sz w:val="18"/>
                  <w:szCs w:val="18"/>
                </w:rPr>
                <w:delText>9,009 (39%)</w:delText>
              </w:r>
            </w:del>
          </w:p>
        </w:tc>
        <w:tc>
          <w:tcPr>
            <w:tcW w:w="2007" w:type="dxa"/>
            <w:shd w:val="clear" w:color="auto" w:fill="FFFFFF"/>
            <w:tcMar>
              <w:top w:w="0" w:type="dxa"/>
              <w:left w:w="0" w:type="dxa"/>
              <w:bottom w:w="0" w:type="dxa"/>
              <w:right w:w="0" w:type="dxa"/>
            </w:tcMar>
            <w:vAlign w:val="center"/>
          </w:tcPr>
          <w:p w14:paraId="0B8FD1AC" w14:textId="694E4A9B" w:rsidR="005572A9" w:rsidRPr="00B56FD7" w:rsidDel="00C7042E" w:rsidRDefault="005572A9" w:rsidP="00BB783C">
            <w:pPr>
              <w:spacing w:before="100" w:after="100" w:line="240" w:lineRule="auto"/>
              <w:ind w:left="100" w:right="100"/>
              <w:jc w:val="center"/>
              <w:rPr>
                <w:del w:id="322" w:author="Emily DeVoto" w:date="2022-07-14T10:18:00Z"/>
                <w:sz w:val="18"/>
                <w:szCs w:val="18"/>
              </w:rPr>
            </w:pPr>
            <w:del w:id="323" w:author="Emily DeVoto" w:date="2022-07-14T10:18:00Z">
              <w:r w:rsidRPr="00B56FD7" w:rsidDel="00C7042E">
                <w:rPr>
                  <w:rFonts w:eastAsia="Arial"/>
                  <w:color w:val="000000"/>
                  <w:sz w:val="18"/>
                  <w:szCs w:val="18"/>
                </w:rPr>
                <w:delText>1,548 (39%)</w:delText>
              </w:r>
            </w:del>
          </w:p>
        </w:tc>
        <w:tc>
          <w:tcPr>
            <w:tcW w:w="2325" w:type="dxa"/>
            <w:shd w:val="clear" w:color="auto" w:fill="FFFFFF"/>
            <w:tcMar>
              <w:top w:w="0" w:type="dxa"/>
              <w:left w:w="0" w:type="dxa"/>
              <w:bottom w:w="0" w:type="dxa"/>
              <w:right w:w="0" w:type="dxa"/>
            </w:tcMar>
            <w:vAlign w:val="center"/>
          </w:tcPr>
          <w:p w14:paraId="276B71AD" w14:textId="0D871B5D" w:rsidR="005572A9" w:rsidRPr="00B56FD7" w:rsidDel="00C7042E" w:rsidRDefault="005572A9" w:rsidP="00BB783C">
            <w:pPr>
              <w:spacing w:before="100" w:after="100" w:line="240" w:lineRule="auto"/>
              <w:ind w:left="100" w:right="100"/>
              <w:jc w:val="center"/>
              <w:rPr>
                <w:del w:id="324" w:author="Emily DeVoto" w:date="2022-07-14T10:18:00Z"/>
                <w:sz w:val="18"/>
                <w:szCs w:val="18"/>
              </w:rPr>
            </w:pPr>
            <w:del w:id="325" w:author="Emily DeVoto" w:date="2022-07-14T10:18:00Z">
              <w:r w:rsidRPr="00B56FD7" w:rsidDel="00C7042E">
                <w:rPr>
                  <w:rFonts w:eastAsia="Arial"/>
                  <w:color w:val="000000"/>
                  <w:sz w:val="18"/>
                  <w:szCs w:val="18"/>
                </w:rPr>
                <w:delText>7,461 (39%)</w:delText>
              </w:r>
            </w:del>
          </w:p>
        </w:tc>
      </w:tr>
      <w:tr w:rsidR="005572A9" w:rsidRPr="00B56FD7" w:rsidDel="00C7042E" w14:paraId="0F5D4C5C" w14:textId="30397632" w:rsidTr="00BB783C">
        <w:trPr>
          <w:cantSplit/>
          <w:jc w:val="center"/>
          <w:del w:id="326" w:author="Emily DeVoto" w:date="2022-07-14T10:18:00Z"/>
        </w:trPr>
        <w:tc>
          <w:tcPr>
            <w:tcW w:w="2915" w:type="dxa"/>
            <w:shd w:val="clear" w:color="auto" w:fill="FFFFFF"/>
            <w:tcMar>
              <w:top w:w="0" w:type="dxa"/>
              <w:left w:w="0" w:type="dxa"/>
              <w:bottom w:w="0" w:type="dxa"/>
              <w:right w:w="0" w:type="dxa"/>
            </w:tcMar>
          </w:tcPr>
          <w:p w14:paraId="4D0B2863" w14:textId="3E88BB99" w:rsidR="005572A9" w:rsidRPr="00B56FD7" w:rsidDel="00C7042E" w:rsidRDefault="005572A9" w:rsidP="00BB783C">
            <w:pPr>
              <w:spacing w:before="100" w:after="100" w:line="240" w:lineRule="auto"/>
              <w:ind w:left="300" w:right="100"/>
              <w:rPr>
                <w:del w:id="327" w:author="Emily DeVoto" w:date="2022-07-14T10:18:00Z"/>
                <w:sz w:val="18"/>
                <w:szCs w:val="18"/>
              </w:rPr>
            </w:pPr>
            <w:del w:id="328" w:author="Emily DeVoto" w:date="2022-07-14T10:18:00Z">
              <w:r w:rsidRPr="00B56FD7" w:rsidDel="00C7042E">
                <w:rPr>
                  <w:rFonts w:eastAsia="Arial"/>
                  <w:color w:val="000000"/>
                  <w:sz w:val="18"/>
                  <w:szCs w:val="18"/>
                </w:rPr>
                <w:delText>Greenland</w:delText>
              </w:r>
            </w:del>
          </w:p>
        </w:tc>
        <w:tc>
          <w:tcPr>
            <w:tcW w:w="2312" w:type="dxa"/>
            <w:shd w:val="clear" w:color="auto" w:fill="FFFFFF"/>
            <w:tcMar>
              <w:top w:w="0" w:type="dxa"/>
              <w:left w:w="0" w:type="dxa"/>
              <w:bottom w:w="0" w:type="dxa"/>
              <w:right w:w="0" w:type="dxa"/>
            </w:tcMar>
            <w:vAlign w:val="center"/>
          </w:tcPr>
          <w:p w14:paraId="40193B67" w14:textId="548C3BE0" w:rsidR="005572A9" w:rsidRPr="00B56FD7" w:rsidDel="00C7042E" w:rsidRDefault="005572A9" w:rsidP="00BB783C">
            <w:pPr>
              <w:spacing w:before="100" w:after="100" w:line="240" w:lineRule="auto"/>
              <w:ind w:left="100" w:right="100"/>
              <w:jc w:val="center"/>
              <w:rPr>
                <w:del w:id="329" w:author="Emily DeVoto" w:date="2022-07-14T10:18:00Z"/>
                <w:sz w:val="18"/>
                <w:szCs w:val="18"/>
              </w:rPr>
            </w:pPr>
            <w:del w:id="330" w:author="Emily DeVoto" w:date="2022-07-14T10:18:00Z">
              <w:r w:rsidRPr="00B56FD7" w:rsidDel="00C7042E">
                <w:rPr>
                  <w:rFonts w:eastAsia="Arial"/>
                  <w:color w:val="000000"/>
                  <w:sz w:val="18"/>
                  <w:szCs w:val="18"/>
                </w:rPr>
                <w:delText>243 (1.0%)</w:delText>
              </w:r>
            </w:del>
          </w:p>
        </w:tc>
        <w:tc>
          <w:tcPr>
            <w:tcW w:w="2007" w:type="dxa"/>
            <w:shd w:val="clear" w:color="auto" w:fill="FFFFFF"/>
            <w:tcMar>
              <w:top w:w="0" w:type="dxa"/>
              <w:left w:w="0" w:type="dxa"/>
              <w:bottom w:w="0" w:type="dxa"/>
              <w:right w:w="0" w:type="dxa"/>
            </w:tcMar>
            <w:vAlign w:val="center"/>
          </w:tcPr>
          <w:p w14:paraId="2308A54D" w14:textId="4DC7FE4A" w:rsidR="005572A9" w:rsidRPr="00B56FD7" w:rsidDel="00C7042E" w:rsidRDefault="005572A9" w:rsidP="00BB783C">
            <w:pPr>
              <w:spacing w:before="100" w:after="100" w:line="240" w:lineRule="auto"/>
              <w:ind w:left="100" w:right="100"/>
              <w:jc w:val="center"/>
              <w:rPr>
                <w:del w:id="331" w:author="Emily DeVoto" w:date="2022-07-14T10:18:00Z"/>
                <w:sz w:val="18"/>
                <w:szCs w:val="18"/>
              </w:rPr>
            </w:pPr>
            <w:del w:id="332" w:author="Emily DeVoto" w:date="2022-07-14T10:18:00Z">
              <w:r w:rsidRPr="00B56FD7" w:rsidDel="00C7042E">
                <w:rPr>
                  <w:rFonts w:eastAsia="Arial"/>
                  <w:color w:val="000000"/>
                  <w:sz w:val="18"/>
                  <w:szCs w:val="18"/>
                </w:rPr>
                <w:delText>53 (1.3%)</w:delText>
              </w:r>
            </w:del>
          </w:p>
        </w:tc>
        <w:tc>
          <w:tcPr>
            <w:tcW w:w="2325" w:type="dxa"/>
            <w:shd w:val="clear" w:color="auto" w:fill="FFFFFF"/>
            <w:tcMar>
              <w:top w:w="0" w:type="dxa"/>
              <w:left w:w="0" w:type="dxa"/>
              <w:bottom w:w="0" w:type="dxa"/>
              <w:right w:w="0" w:type="dxa"/>
            </w:tcMar>
            <w:vAlign w:val="center"/>
          </w:tcPr>
          <w:p w14:paraId="1DBA4E5F" w14:textId="3C269BF2" w:rsidR="005572A9" w:rsidRPr="00B56FD7" w:rsidDel="00C7042E" w:rsidRDefault="005572A9" w:rsidP="00BB783C">
            <w:pPr>
              <w:spacing w:before="100" w:after="100" w:line="240" w:lineRule="auto"/>
              <w:ind w:left="100" w:right="100"/>
              <w:jc w:val="center"/>
              <w:rPr>
                <w:del w:id="333" w:author="Emily DeVoto" w:date="2022-07-14T10:18:00Z"/>
                <w:sz w:val="18"/>
                <w:szCs w:val="18"/>
              </w:rPr>
            </w:pPr>
            <w:del w:id="334" w:author="Emily DeVoto" w:date="2022-07-14T10:18:00Z">
              <w:r w:rsidRPr="00B56FD7" w:rsidDel="00C7042E">
                <w:rPr>
                  <w:rFonts w:eastAsia="Arial"/>
                  <w:color w:val="000000"/>
                  <w:sz w:val="18"/>
                  <w:szCs w:val="18"/>
                </w:rPr>
                <w:delText>190 (1.0%)</w:delText>
              </w:r>
            </w:del>
          </w:p>
        </w:tc>
      </w:tr>
      <w:tr w:rsidR="005572A9" w:rsidRPr="00B56FD7" w:rsidDel="00C7042E" w14:paraId="6F05C346" w14:textId="38E1D263" w:rsidTr="00BB783C">
        <w:trPr>
          <w:cantSplit/>
          <w:jc w:val="center"/>
          <w:del w:id="335" w:author="Emily DeVoto" w:date="2022-07-14T10:18:00Z"/>
        </w:trPr>
        <w:tc>
          <w:tcPr>
            <w:tcW w:w="2915" w:type="dxa"/>
            <w:shd w:val="clear" w:color="auto" w:fill="FFFFFF"/>
            <w:tcMar>
              <w:top w:w="0" w:type="dxa"/>
              <w:left w:w="0" w:type="dxa"/>
              <w:bottom w:w="0" w:type="dxa"/>
              <w:right w:w="0" w:type="dxa"/>
            </w:tcMar>
          </w:tcPr>
          <w:p w14:paraId="09472198" w14:textId="47DC8BA2" w:rsidR="005572A9" w:rsidRPr="00B56FD7" w:rsidDel="00C7042E" w:rsidRDefault="005572A9" w:rsidP="00BB783C">
            <w:pPr>
              <w:spacing w:before="100" w:after="100" w:line="240" w:lineRule="auto"/>
              <w:ind w:left="300" w:right="100"/>
              <w:rPr>
                <w:del w:id="336" w:author="Emily DeVoto" w:date="2022-07-14T10:18:00Z"/>
                <w:sz w:val="18"/>
                <w:szCs w:val="18"/>
              </w:rPr>
            </w:pPr>
            <w:del w:id="337" w:author="Emily DeVoto" w:date="2022-07-14T10:18:00Z">
              <w:r w:rsidRPr="00B56FD7" w:rsidDel="00C7042E">
                <w:rPr>
                  <w:rFonts w:eastAsia="Arial"/>
                  <w:color w:val="000000"/>
                  <w:sz w:val="18"/>
                  <w:szCs w:val="18"/>
                </w:rPr>
                <w:delText>Foreign</w:delText>
              </w:r>
            </w:del>
          </w:p>
        </w:tc>
        <w:tc>
          <w:tcPr>
            <w:tcW w:w="2312" w:type="dxa"/>
            <w:shd w:val="clear" w:color="auto" w:fill="FFFFFF"/>
            <w:tcMar>
              <w:top w:w="0" w:type="dxa"/>
              <w:left w:w="0" w:type="dxa"/>
              <w:bottom w:w="0" w:type="dxa"/>
              <w:right w:w="0" w:type="dxa"/>
            </w:tcMar>
            <w:vAlign w:val="center"/>
          </w:tcPr>
          <w:p w14:paraId="08E0723A" w14:textId="6DC1BFC1" w:rsidR="005572A9" w:rsidRPr="00B56FD7" w:rsidDel="00C7042E" w:rsidRDefault="005572A9" w:rsidP="00BB783C">
            <w:pPr>
              <w:spacing w:before="100" w:after="100" w:line="240" w:lineRule="auto"/>
              <w:ind w:left="100" w:right="100"/>
              <w:jc w:val="center"/>
              <w:rPr>
                <w:del w:id="338" w:author="Emily DeVoto" w:date="2022-07-14T10:18:00Z"/>
                <w:sz w:val="18"/>
                <w:szCs w:val="18"/>
              </w:rPr>
            </w:pPr>
            <w:del w:id="339" w:author="Emily DeVoto" w:date="2022-07-14T10:18:00Z">
              <w:r w:rsidRPr="00B56FD7" w:rsidDel="00C7042E">
                <w:rPr>
                  <w:rFonts w:eastAsia="Arial"/>
                  <w:color w:val="000000"/>
                  <w:sz w:val="18"/>
                  <w:szCs w:val="18"/>
                </w:rPr>
                <w:delText>1,065 (4.6%)</w:delText>
              </w:r>
            </w:del>
          </w:p>
        </w:tc>
        <w:tc>
          <w:tcPr>
            <w:tcW w:w="2007" w:type="dxa"/>
            <w:shd w:val="clear" w:color="auto" w:fill="FFFFFF"/>
            <w:tcMar>
              <w:top w:w="0" w:type="dxa"/>
              <w:left w:w="0" w:type="dxa"/>
              <w:bottom w:w="0" w:type="dxa"/>
              <w:right w:w="0" w:type="dxa"/>
            </w:tcMar>
            <w:vAlign w:val="center"/>
          </w:tcPr>
          <w:p w14:paraId="258AE2C7" w14:textId="6A49EA80" w:rsidR="005572A9" w:rsidRPr="00B56FD7" w:rsidDel="00C7042E" w:rsidRDefault="005572A9" w:rsidP="00BB783C">
            <w:pPr>
              <w:spacing w:before="100" w:after="100" w:line="240" w:lineRule="auto"/>
              <w:ind w:left="100" w:right="100"/>
              <w:jc w:val="center"/>
              <w:rPr>
                <w:del w:id="340" w:author="Emily DeVoto" w:date="2022-07-14T10:18:00Z"/>
                <w:sz w:val="18"/>
                <w:szCs w:val="18"/>
              </w:rPr>
            </w:pPr>
            <w:del w:id="341" w:author="Emily DeVoto" w:date="2022-07-14T10:18:00Z">
              <w:r w:rsidRPr="00B56FD7" w:rsidDel="00C7042E">
                <w:rPr>
                  <w:rFonts w:eastAsia="Arial"/>
                  <w:color w:val="000000"/>
                  <w:sz w:val="18"/>
                  <w:szCs w:val="18"/>
                </w:rPr>
                <w:delText>122 (3.1%)</w:delText>
              </w:r>
            </w:del>
          </w:p>
        </w:tc>
        <w:tc>
          <w:tcPr>
            <w:tcW w:w="2325" w:type="dxa"/>
            <w:shd w:val="clear" w:color="auto" w:fill="FFFFFF"/>
            <w:tcMar>
              <w:top w:w="0" w:type="dxa"/>
              <w:left w:w="0" w:type="dxa"/>
              <w:bottom w:w="0" w:type="dxa"/>
              <w:right w:w="0" w:type="dxa"/>
            </w:tcMar>
            <w:vAlign w:val="center"/>
          </w:tcPr>
          <w:p w14:paraId="5C2ABF9D" w14:textId="534FD66C" w:rsidR="005572A9" w:rsidRPr="00B56FD7" w:rsidDel="00C7042E" w:rsidRDefault="005572A9" w:rsidP="00BB783C">
            <w:pPr>
              <w:spacing w:before="100" w:after="100" w:line="240" w:lineRule="auto"/>
              <w:ind w:left="100" w:right="100"/>
              <w:jc w:val="center"/>
              <w:rPr>
                <w:del w:id="342" w:author="Emily DeVoto" w:date="2022-07-14T10:18:00Z"/>
                <w:sz w:val="18"/>
                <w:szCs w:val="18"/>
              </w:rPr>
            </w:pPr>
            <w:del w:id="343" w:author="Emily DeVoto" w:date="2022-07-14T10:18:00Z">
              <w:r w:rsidRPr="00B56FD7" w:rsidDel="00C7042E">
                <w:rPr>
                  <w:rFonts w:eastAsia="Arial"/>
                  <w:color w:val="000000"/>
                  <w:sz w:val="18"/>
                  <w:szCs w:val="18"/>
                </w:rPr>
                <w:delText>943 (4.9%)</w:delText>
              </w:r>
            </w:del>
          </w:p>
        </w:tc>
      </w:tr>
      <w:tr w:rsidR="005572A9" w:rsidRPr="00B56FD7" w:rsidDel="00C7042E" w14:paraId="27315489" w14:textId="40466CBE" w:rsidTr="00BB783C">
        <w:trPr>
          <w:cantSplit/>
          <w:jc w:val="center"/>
          <w:del w:id="344" w:author="Emily DeVoto" w:date="2022-07-14T10:18:00Z"/>
        </w:trPr>
        <w:tc>
          <w:tcPr>
            <w:tcW w:w="2915" w:type="dxa"/>
            <w:shd w:val="clear" w:color="auto" w:fill="FFFFFF"/>
            <w:tcMar>
              <w:top w:w="0" w:type="dxa"/>
              <w:left w:w="0" w:type="dxa"/>
              <w:bottom w:w="0" w:type="dxa"/>
              <w:right w:w="0" w:type="dxa"/>
            </w:tcMar>
          </w:tcPr>
          <w:p w14:paraId="4B213B15" w14:textId="20C85749" w:rsidR="005572A9" w:rsidRPr="00B56FD7" w:rsidDel="00C7042E" w:rsidRDefault="005572A9" w:rsidP="00BB783C">
            <w:pPr>
              <w:spacing w:before="100" w:after="100" w:line="240" w:lineRule="auto"/>
              <w:ind w:left="300" w:right="100"/>
              <w:rPr>
                <w:del w:id="345" w:author="Emily DeVoto" w:date="2022-07-14T10:18:00Z"/>
                <w:sz w:val="18"/>
                <w:szCs w:val="18"/>
              </w:rPr>
            </w:pPr>
            <w:del w:id="346" w:author="Emily DeVoto" w:date="2022-07-14T10:18:00Z">
              <w:r w:rsidRPr="00B56FD7" w:rsidDel="00C7042E">
                <w:rPr>
                  <w:rFonts w:eastAsia="Arial"/>
                  <w:color w:val="000000"/>
                  <w:sz w:val="18"/>
                  <w:szCs w:val="18"/>
                </w:rPr>
                <w:delText>Unknown</w:delText>
              </w:r>
            </w:del>
          </w:p>
        </w:tc>
        <w:tc>
          <w:tcPr>
            <w:tcW w:w="2312" w:type="dxa"/>
            <w:shd w:val="clear" w:color="auto" w:fill="FFFFFF"/>
            <w:tcMar>
              <w:top w:w="0" w:type="dxa"/>
              <w:left w:w="0" w:type="dxa"/>
              <w:bottom w:w="0" w:type="dxa"/>
              <w:right w:w="0" w:type="dxa"/>
            </w:tcMar>
            <w:vAlign w:val="center"/>
          </w:tcPr>
          <w:p w14:paraId="54E468C6" w14:textId="047F82EF" w:rsidR="005572A9" w:rsidRPr="00B56FD7" w:rsidDel="00C7042E" w:rsidRDefault="005572A9" w:rsidP="00BB783C">
            <w:pPr>
              <w:spacing w:before="100" w:after="100" w:line="240" w:lineRule="auto"/>
              <w:ind w:left="100" w:right="100"/>
              <w:jc w:val="center"/>
              <w:rPr>
                <w:del w:id="347" w:author="Emily DeVoto" w:date="2022-07-14T10:18:00Z"/>
                <w:sz w:val="18"/>
                <w:szCs w:val="18"/>
              </w:rPr>
            </w:pPr>
            <w:del w:id="348" w:author="Emily DeVoto" w:date="2022-07-14T10:18:00Z">
              <w:r w:rsidRPr="00B56FD7" w:rsidDel="00C7042E">
                <w:rPr>
                  <w:rFonts w:eastAsia="Arial"/>
                  <w:color w:val="000000"/>
                  <w:sz w:val="18"/>
                  <w:szCs w:val="18"/>
                </w:rPr>
                <w:delText>134 (0.6%)</w:delText>
              </w:r>
            </w:del>
          </w:p>
        </w:tc>
        <w:tc>
          <w:tcPr>
            <w:tcW w:w="2007" w:type="dxa"/>
            <w:shd w:val="clear" w:color="auto" w:fill="FFFFFF"/>
            <w:tcMar>
              <w:top w:w="0" w:type="dxa"/>
              <w:left w:w="0" w:type="dxa"/>
              <w:bottom w:w="0" w:type="dxa"/>
              <w:right w:w="0" w:type="dxa"/>
            </w:tcMar>
            <w:vAlign w:val="center"/>
          </w:tcPr>
          <w:p w14:paraId="59944D18" w14:textId="55BB406C" w:rsidR="005572A9" w:rsidRPr="00B56FD7" w:rsidDel="00C7042E" w:rsidRDefault="005572A9" w:rsidP="00BB783C">
            <w:pPr>
              <w:spacing w:before="100" w:after="100" w:line="240" w:lineRule="auto"/>
              <w:ind w:left="100" w:right="100"/>
              <w:jc w:val="center"/>
              <w:rPr>
                <w:del w:id="349" w:author="Emily DeVoto" w:date="2022-07-14T10:18:00Z"/>
                <w:sz w:val="18"/>
                <w:szCs w:val="18"/>
              </w:rPr>
            </w:pPr>
            <w:del w:id="350" w:author="Emily DeVoto" w:date="2022-07-14T10:18:00Z">
              <w:r w:rsidRPr="00B56FD7" w:rsidDel="00C7042E">
                <w:rPr>
                  <w:rFonts w:eastAsia="Arial"/>
                  <w:color w:val="000000"/>
                  <w:sz w:val="18"/>
                  <w:szCs w:val="18"/>
                </w:rPr>
                <w:delText>23 (0.6%)</w:delText>
              </w:r>
            </w:del>
          </w:p>
        </w:tc>
        <w:tc>
          <w:tcPr>
            <w:tcW w:w="2325" w:type="dxa"/>
            <w:shd w:val="clear" w:color="auto" w:fill="FFFFFF"/>
            <w:tcMar>
              <w:top w:w="0" w:type="dxa"/>
              <w:left w:w="0" w:type="dxa"/>
              <w:bottom w:w="0" w:type="dxa"/>
              <w:right w:w="0" w:type="dxa"/>
            </w:tcMar>
            <w:vAlign w:val="center"/>
          </w:tcPr>
          <w:p w14:paraId="295E7167" w14:textId="15678AD9" w:rsidR="005572A9" w:rsidRPr="00B56FD7" w:rsidDel="00C7042E" w:rsidRDefault="005572A9" w:rsidP="00BB783C">
            <w:pPr>
              <w:spacing w:before="100" w:after="100" w:line="240" w:lineRule="auto"/>
              <w:ind w:left="100" w:right="100"/>
              <w:jc w:val="center"/>
              <w:rPr>
                <w:del w:id="351" w:author="Emily DeVoto" w:date="2022-07-14T10:18:00Z"/>
                <w:sz w:val="18"/>
                <w:szCs w:val="18"/>
              </w:rPr>
            </w:pPr>
            <w:del w:id="352" w:author="Emily DeVoto" w:date="2022-07-14T10:18:00Z">
              <w:r w:rsidRPr="00B56FD7" w:rsidDel="00C7042E">
                <w:rPr>
                  <w:rFonts w:eastAsia="Arial"/>
                  <w:color w:val="000000"/>
                  <w:sz w:val="18"/>
                  <w:szCs w:val="18"/>
                </w:rPr>
                <w:delText>111 (0.6%)</w:delText>
              </w:r>
            </w:del>
          </w:p>
        </w:tc>
      </w:tr>
      <w:tr w:rsidR="005572A9" w:rsidRPr="00B56FD7" w:rsidDel="00C7042E" w14:paraId="430D4542" w14:textId="410DAFF5" w:rsidTr="00BB783C">
        <w:trPr>
          <w:cantSplit/>
          <w:jc w:val="center"/>
          <w:del w:id="353" w:author="Emily DeVoto" w:date="2022-07-14T10:18:00Z"/>
        </w:trPr>
        <w:tc>
          <w:tcPr>
            <w:tcW w:w="2915" w:type="dxa"/>
            <w:shd w:val="clear" w:color="auto" w:fill="FFFFFF"/>
            <w:tcMar>
              <w:top w:w="0" w:type="dxa"/>
              <w:left w:w="0" w:type="dxa"/>
              <w:bottom w:w="0" w:type="dxa"/>
              <w:right w:w="0" w:type="dxa"/>
            </w:tcMar>
          </w:tcPr>
          <w:p w14:paraId="2A84D6A0" w14:textId="21588902" w:rsidR="005572A9" w:rsidRPr="00B56FD7" w:rsidDel="00C7042E" w:rsidRDefault="005572A9" w:rsidP="00BB783C">
            <w:pPr>
              <w:spacing w:before="100" w:after="100" w:line="240" w:lineRule="auto"/>
              <w:ind w:left="100" w:right="100"/>
              <w:rPr>
                <w:del w:id="354" w:author="Emily DeVoto" w:date="2022-07-14T10:18:00Z"/>
                <w:sz w:val="18"/>
                <w:szCs w:val="18"/>
              </w:rPr>
            </w:pPr>
            <w:del w:id="355" w:author="Emily DeVoto" w:date="2022-07-14T10:18:00Z">
              <w:r w:rsidRPr="00B56FD7" w:rsidDel="00C7042E">
                <w:rPr>
                  <w:rFonts w:eastAsia="Arial"/>
                  <w:b/>
                  <w:color w:val="000000"/>
                  <w:sz w:val="18"/>
                  <w:szCs w:val="18"/>
                </w:rPr>
                <w:delText>Civil status</w:delText>
              </w:r>
            </w:del>
          </w:p>
        </w:tc>
        <w:tc>
          <w:tcPr>
            <w:tcW w:w="2312" w:type="dxa"/>
            <w:shd w:val="clear" w:color="auto" w:fill="FFFFFF"/>
            <w:tcMar>
              <w:top w:w="0" w:type="dxa"/>
              <w:left w:w="0" w:type="dxa"/>
              <w:bottom w:w="0" w:type="dxa"/>
              <w:right w:w="0" w:type="dxa"/>
            </w:tcMar>
            <w:vAlign w:val="center"/>
          </w:tcPr>
          <w:p w14:paraId="452A7D35" w14:textId="5C8CC906" w:rsidR="005572A9" w:rsidRPr="00B56FD7" w:rsidDel="00C7042E" w:rsidRDefault="005572A9" w:rsidP="00BB783C">
            <w:pPr>
              <w:spacing w:before="100" w:after="100" w:line="240" w:lineRule="auto"/>
              <w:ind w:left="100" w:right="100"/>
              <w:jc w:val="center"/>
              <w:rPr>
                <w:del w:id="356" w:author="Emily DeVoto" w:date="2022-07-14T10:18:00Z"/>
                <w:sz w:val="18"/>
                <w:szCs w:val="18"/>
              </w:rPr>
            </w:pPr>
          </w:p>
        </w:tc>
        <w:tc>
          <w:tcPr>
            <w:tcW w:w="2007" w:type="dxa"/>
            <w:shd w:val="clear" w:color="auto" w:fill="FFFFFF"/>
            <w:tcMar>
              <w:top w:w="0" w:type="dxa"/>
              <w:left w:w="0" w:type="dxa"/>
              <w:bottom w:w="0" w:type="dxa"/>
              <w:right w:w="0" w:type="dxa"/>
            </w:tcMar>
            <w:vAlign w:val="center"/>
          </w:tcPr>
          <w:p w14:paraId="0A12463B" w14:textId="2008C6F8" w:rsidR="005572A9" w:rsidRPr="00B56FD7" w:rsidDel="00C7042E" w:rsidRDefault="005572A9" w:rsidP="00BB783C">
            <w:pPr>
              <w:spacing w:before="100" w:after="100" w:line="240" w:lineRule="auto"/>
              <w:ind w:left="100" w:right="100"/>
              <w:jc w:val="center"/>
              <w:rPr>
                <w:del w:id="357" w:author="Emily DeVoto" w:date="2022-07-14T10:18:00Z"/>
                <w:sz w:val="18"/>
                <w:szCs w:val="18"/>
              </w:rPr>
            </w:pPr>
          </w:p>
        </w:tc>
        <w:tc>
          <w:tcPr>
            <w:tcW w:w="2325" w:type="dxa"/>
            <w:shd w:val="clear" w:color="auto" w:fill="FFFFFF"/>
            <w:tcMar>
              <w:top w:w="0" w:type="dxa"/>
              <w:left w:w="0" w:type="dxa"/>
              <w:bottom w:w="0" w:type="dxa"/>
              <w:right w:w="0" w:type="dxa"/>
            </w:tcMar>
            <w:vAlign w:val="center"/>
          </w:tcPr>
          <w:p w14:paraId="7A1CEF17" w14:textId="0BC5DF21" w:rsidR="005572A9" w:rsidRPr="00B56FD7" w:rsidDel="00C7042E" w:rsidRDefault="005572A9" w:rsidP="00BB783C">
            <w:pPr>
              <w:spacing w:before="100" w:after="100" w:line="240" w:lineRule="auto"/>
              <w:ind w:left="100" w:right="100"/>
              <w:jc w:val="center"/>
              <w:rPr>
                <w:del w:id="358" w:author="Emily DeVoto" w:date="2022-07-14T10:18:00Z"/>
                <w:sz w:val="18"/>
                <w:szCs w:val="18"/>
              </w:rPr>
            </w:pPr>
          </w:p>
        </w:tc>
      </w:tr>
      <w:tr w:rsidR="005572A9" w:rsidRPr="00B56FD7" w:rsidDel="00C7042E" w14:paraId="0780FE12" w14:textId="2BA9F5B1" w:rsidTr="00BB783C">
        <w:trPr>
          <w:cantSplit/>
          <w:jc w:val="center"/>
          <w:del w:id="359" w:author="Emily DeVoto" w:date="2022-07-14T10:18:00Z"/>
        </w:trPr>
        <w:tc>
          <w:tcPr>
            <w:tcW w:w="2915" w:type="dxa"/>
            <w:shd w:val="clear" w:color="auto" w:fill="FFFFFF"/>
            <w:tcMar>
              <w:top w:w="0" w:type="dxa"/>
              <w:left w:w="0" w:type="dxa"/>
              <w:bottom w:w="0" w:type="dxa"/>
              <w:right w:w="0" w:type="dxa"/>
            </w:tcMar>
          </w:tcPr>
          <w:p w14:paraId="6F26D136" w14:textId="16380A60" w:rsidR="005572A9" w:rsidRPr="00B56FD7" w:rsidDel="00C7042E" w:rsidRDefault="005572A9" w:rsidP="00BB783C">
            <w:pPr>
              <w:spacing w:before="100" w:after="100" w:line="240" w:lineRule="auto"/>
              <w:ind w:left="300" w:right="100"/>
              <w:rPr>
                <w:del w:id="360" w:author="Emily DeVoto" w:date="2022-07-14T10:18:00Z"/>
                <w:sz w:val="18"/>
                <w:szCs w:val="18"/>
              </w:rPr>
            </w:pPr>
            <w:del w:id="361" w:author="Emily DeVoto" w:date="2022-07-14T10:18:00Z">
              <w:r w:rsidRPr="00B56FD7" w:rsidDel="00C7042E">
                <w:rPr>
                  <w:rFonts w:eastAsia="Arial"/>
                  <w:color w:val="000000"/>
                  <w:sz w:val="18"/>
                  <w:szCs w:val="18"/>
                </w:rPr>
                <w:delText>Married</w:delText>
              </w:r>
            </w:del>
          </w:p>
        </w:tc>
        <w:tc>
          <w:tcPr>
            <w:tcW w:w="2312" w:type="dxa"/>
            <w:shd w:val="clear" w:color="auto" w:fill="FFFFFF"/>
            <w:tcMar>
              <w:top w:w="0" w:type="dxa"/>
              <w:left w:w="0" w:type="dxa"/>
              <w:bottom w:w="0" w:type="dxa"/>
              <w:right w:w="0" w:type="dxa"/>
            </w:tcMar>
            <w:vAlign w:val="center"/>
          </w:tcPr>
          <w:p w14:paraId="3F34F576" w14:textId="4476D9C0" w:rsidR="005572A9" w:rsidRPr="00B56FD7" w:rsidDel="00C7042E" w:rsidRDefault="005572A9" w:rsidP="00BB783C">
            <w:pPr>
              <w:spacing w:before="100" w:after="100" w:line="240" w:lineRule="auto"/>
              <w:ind w:left="100" w:right="100"/>
              <w:jc w:val="center"/>
              <w:rPr>
                <w:del w:id="362" w:author="Emily DeVoto" w:date="2022-07-14T10:18:00Z"/>
                <w:sz w:val="18"/>
                <w:szCs w:val="18"/>
              </w:rPr>
            </w:pPr>
            <w:del w:id="363" w:author="Emily DeVoto" w:date="2022-07-14T10:18:00Z">
              <w:r w:rsidRPr="00B56FD7" w:rsidDel="00C7042E">
                <w:rPr>
                  <w:rFonts w:eastAsia="Arial"/>
                  <w:color w:val="000000"/>
                  <w:sz w:val="18"/>
                  <w:szCs w:val="18"/>
                </w:rPr>
                <w:delText>14,158 (61%)</w:delText>
              </w:r>
            </w:del>
          </w:p>
        </w:tc>
        <w:tc>
          <w:tcPr>
            <w:tcW w:w="2007" w:type="dxa"/>
            <w:shd w:val="clear" w:color="auto" w:fill="FFFFFF"/>
            <w:tcMar>
              <w:top w:w="0" w:type="dxa"/>
              <w:left w:w="0" w:type="dxa"/>
              <w:bottom w:w="0" w:type="dxa"/>
              <w:right w:w="0" w:type="dxa"/>
            </w:tcMar>
            <w:vAlign w:val="center"/>
          </w:tcPr>
          <w:p w14:paraId="6DB9789F" w14:textId="0CFA1B30" w:rsidR="005572A9" w:rsidRPr="00B56FD7" w:rsidDel="00C7042E" w:rsidRDefault="005572A9" w:rsidP="00BB783C">
            <w:pPr>
              <w:spacing w:before="100" w:after="100" w:line="240" w:lineRule="auto"/>
              <w:ind w:left="100" w:right="100"/>
              <w:jc w:val="center"/>
              <w:rPr>
                <w:del w:id="364" w:author="Emily DeVoto" w:date="2022-07-14T10:18:00Z"/>
                <w:sz w:val="18"/>
                <w:szCs w:val="18"/>
              </w:rPr>
            </w:pPr>
            <w:del w:id="365" w:author="Emily DeVoto" w:date="2022-07-14T10:18:00Z">
              <w:r w:rsidRPr="00B56FD7" w:rsidDel="00C7042E">
                <w:rPr>
                  <w:rFonts w:eastAsia="Arial"/>
                  <w:color w:val="000000"/>
                  <w:sz w:val="18"/>
                  <w:szCs w:val="18"/>
                </w:rPr>
                <w:delText>2,411 (61%)</w:delText>
              </w:r>
            </w:del>
          </w:p>
        </w:tc>
        <w:tc>
          <w:tcPr>
            <w:tcW w:w="2325" w:type="dxa"/>
            <w:shd w:val="clear" w:color="auto" w:fill="FFFFFF"/>
            <w:tcMar>
              <w:top w:w="0" w:type="dxa"/>
              <w:left w:w="0" w:type="dxa"/>
              <w:bottom w:w="0" w:type="dxa"/>
              <w:right w:w="0" w:type="dxa"/>
            </w:tcMar>
            <w:vAlign w:val="center"/>
          </w:tcPr>
          <w:p w14:paraId="7F5553E9" w14:textId="5FBB3340" w:rsidR="005572A9" w:rsidRPr="00B56FD7" w:rsidDel="00C7042E" w:rsidRDefault="005572A9" w:rsidP="00BB783C">
            <w:pPr>
              <w:spacing w:before="100" w:after="100" w:line="240" w:lineRule="auto"/>
              <w:ind w:left="100" w:right="100"/>
              <w:jc w:val="center"/>
              <w:rPr>
                <w:del w:id="366" w:author="Emily DeVoto" w:date="2022-07-14T10:18:00Z"/>
                <w:sz w:val="18"/>
                <w:szCs w:val="18"/>
              </w:rPr>
            </w:pPr>
            <w:del w:id="367" w:author="Emily DeVoto" w:date="2022-07-14T10:18:00Z">
              <w:r w:rsidRPr="00B56FD7" w:rsidDel="00C7042E">
                <w:rPr>
                  <w:rFonts w:eastAsia="Arial"/>
                  <w:color w:val="000000"/>
                  <w:sz w:val="18"/>
                  <w:szCs w:val="18"/>
                </w:rPr>
                <w:delText>11,747 (61%)</w:delText>
              </w:r>
            </w:del>
          </w:p>
        </w:tc>
      </w:tr>
      <w:tr w:rsidR="005572A9" w:rsidRPr="00B56FD7" w:rsidDel="00C7042E" w14:paraId="0D2B82C1" w14:textId="492D90B1" w:rsidTr="00BB783C">
        <w:trPr>
          <w:cantSplit/>
          <w:jc w:val="center"/>
          <w:del w:id="368" w:author="Emily DeVoto" w:date="2022-07-14T10:18:00Z"/>
        </w:trPr>
        <w:tc>
          <w:tcPr>
            <w:tcW w:w="2915" w:type="dxa"/>
            <w:shd w:val="clear" w:color="auto" w:fill="FFFFFF"/>
            <w:tcMar>
              <w:top w:w="0" w:type="dxa"/>
              <w:left w:w="0" w:type="dxa"/>
              <w:bottom w:w="0" w:type="dxa"/>
              <w:right w:w="0" w:type="dxa"/>
            </w:tcMar>
          </w:tcPr>
          <w:p w14:paraId="7A9FA5B8" w14:textId="5DCD156E" w:rsidR="005572A9" w:rsidRPr="00B56FD7" w:rsidDel="00C7042E" w:rsidRDefault="005572A9" w:rsidP="00BB783C">
            <w:pPr>
              <w:spacing w:before="100" w:after="100" w:line="240" w:lineRule="auto"/>
              <w:ind w:left="300" w:right="100"/>
              <w:rPr>
                <w:del w:id="369" w:author="Emily DeVoto" w:date="2022-07-14T10:18:00Z"/>
                <w:sz w:val="18"/>
                <w:szCs w:val="18"/>
              </w:rPr>
            </w:pPr>
            <w:del w:id="370" w:author="Emily DeVoto" w:date="2022-07-14T10:18:00Z">
              <w:r w:rsidRPr="00B56FD7" w:rsidDel="00C7042E">
                <w:rPr>
                  <w:rFonts w:eastAsia="Arial"/>
                  <w:color w:val="000000"/>
                  <w:sz w:val="18"/>
                  <w:szCs w:val="18"/>
                </w:rPr>
                <w:delText>Divorced</w:delText>
              </w:r>
            </w:del>
          </w:p>
        </w:tc>
        <w:tc>
          <w:tcPr>
            <w:tcW w:w="2312" w:type="dxa"/>
            <w:shd w:val="clear" w:color="auto" w:fill="FFFFFF"/>
            <w:tcMar>
              <w:top w:w="0" w:type="dxa"/>
              <w:left w:w="0" w:type="dxa"/>
              <w:bottom w:w="0" w:type="dxa"/>
              <w:right w:w="0" w:type="dxa"/>
            </w:tcMar>
            <w:vAlign w:val="center"/>
          </w:tcPr>
          <w:p w14:paraId="59A571FD" w14:textId="0B2E2EAC" w:rsidR="005572A9" w:rsidRPr="00B56FD7" w:rsidDel="00C7042E" w:rsidRDefault="005572A9" w:rsidP="00BB783C">
            <w:pPr>
              <w:spacing w:before="100" w:after="100" w:line="240" w:lineRule="auto"/>
              <w:ind w:left="100" w:right="100"/>
              <w:jc w:val="center"/>
              <w:rPr>
                <w:del w:id="371" w:author="Emily DeVoto" w:date="2022-07-14T10:18:00Z"/>
                <w:sz w:val="18"/>
                <w:szCs w:val="18"/>
              </w:rPr>
            </w:pPr>
            <w:del w:id="372" w:author="Emily DeVoto" w:date="2022-07-14T10:18:00Z">
              <w:r w:rsidRPr="00B56FD7" w:rsidDel="00C7042E">
                <w:rPr>
                  <w:rFonts w:eastAsia="Arial"/>
                  <w:color w:val="000000"/>
                  <w:sz w:val="18"/>
                  <w:szCs w:val="18"/>
                </w:rPr>
                <w:delText>2,703 (12%)</w:delText>
              </w:r>
            </w:del>
          </w:p>
        </w:tc>
        <w:tc>
          <w:tcPr>
            <w:tcW w:w="2007" w:type="dxa"/>
            <w:shd w:val="clear" w:color="auto" w:fill="FFFFFF"/>
            <w:tcMar>
              <w:top w:w="0" w:type="dxa"/>
              <w:left w:w="0" w:type="dxa"/>
              <w:bottom w:w="0" w:type="dxa"/>
              <w:right w:w="0" w:type="dxa"/>
            </w:tcMar>
            <w:vAlign w:val="center"/>
          </w:tcPr>
          <w:p w14:paraId="3B12D159" w14:textId="5E59ED8C" w:rsidR="005572A9" w:rsidRPr="00B56FD7" w:rsidDel="00C7042E" w:rsidRDefault="005572A9" w:rsidP="00BB783C">
            <w:pPr>
              <w:spacing w:before="100" w:after="100" w:line="240" w:lineRule="auto"/>
              <w:ind w:left="100" w:right="100"/>
              <w:jc w:val="center"/>
              <w:rPr>
                <w:del w:id="373" w:author="Emily DeVoto" w:date="2022-07-14T10:18:00Z"/>
                <w:sz w:val="18"/>
                <w:szCs w:val="18"/>
              </w:rPr>
            </w:pPr>
            <w:del w:id="374" w:author="Emily DeVoto" w:date="2022-07-14T10:18:00Z">
              <w:r w:rsidRPr="00B56FD7" w:rsidDel="00C7042E">
                <w:rPr>
                  <w:rFonts w:eastAsia="Arial"/>
                  <w:color w:val="000000"/>
                  <w:sz w:val="18"/>
                  <w:szCs w:val="18"/>
                </w:rPr>
                <w:delText>433 (11%)</w:delText>
              </w:r>
            </w:del>
          </w:p>
        </w:tc>
        <w:tc>
          <w:tcPr>
            <w:tcW w:w="2325" w:type="dxa"/>
            <w:shd w:val="clear" w:color="auto" w:fill="FFFFFF"/>
            <w:tcMar>
              <w:top w:w="0" w:type="dxa"/>
              <w:left w:w="0" w:type="dxa"/>
              <w:bottom w:w="0" w:type="dxa"/>
              <w:right w:w="0" w:type="dxa"/>
            </w:tcMar>
            <w:vAlign w:val="center"/>
          </w:tcPr>
          <w:p w14:paraId="5BF62663" w14:textId="4AA5795C" w:rsidR="005572A9" w:rsidRPr="00B56FD7" w:rsidDel="00C7042E" w:rsidRDefault="005572A9" w:rsidP="00BB783C">
            <w:pPr>
              <w:spacing w:before="100" w:after="100" w:line="240" w:lineRule="auto"/>
              <w:ind w:left="100" w:right="100"/>
              <w:jc w:val="center"/>
              <w:rPr>
                <w:del w:id="375" w:author="Emily DeVoto" w:date="2022-07-14T10:18:00Z"/>
                <w:sz w:val="18"/>
                <w:szCs w:val="18"/>
              </w:rPr>
            </w:pPr>
            <w:del w:id="376" w:author="Emily DeVoto" w:date="2022-07-14T10:18:00Z">
              <w:r w:rsidRPr="00B56FD7" w:rsidDel="00C7042E">
                <w:rPr>
                  <w:rFonts w:eastAsia="Arial"/>
                  <w:color w:val="000000"/>
                  <w:sz w:val="18"/>
                  <w:szCs w:val="18"/>
                </w:rPr>
                <w:delText>2,270 (12%)</w:delText>
              </w:r>
            </w:del>
          </w:p>
        </w:tc>
      </w:tr>
      <w:tr w:rsidR="005572A9" w:rsidRPr="00B56FD7" w:rsidDel="00C7042E" w14:paraId="7963F48A" w14:textId="7E32C95F" w:rsidTr="00BB783C">
        <w:trPr>
          <w:cantSplit/>
          <w:jc w:val="center"/>
          <w:del w:id="377" w:author="Emily DeVoto" w:date="2022-07-14T10:18:00Z"/>
        </w:trPr>
        <w:tc>
          <w:tcPr>
            <w:tcW w:w="2915" w:type="dxa"/>
            <w:shd w:val="clear" w:color="auto" w:fill="FFFFFF"/>
            <w:tcMar>
              <w:top w:w="0" w:type="dxa"/>
              <w:left w:w="0" w:type="dxa"/>
              <w:bottom w:w="0" w:type="dxa"/>
              <w:right w:w="0" w:type="dxa"/>
            </w:tcMar>
          </w:tcPr>
          <w:p w14:paraId="5943D0F9" w14:textId="5B3FC985" w:rsidR="005572A9" w:rsidRPr="00B56FD7" w:rsidDel="00C7042E" w:rsidRDefault="006D7459" w:rsidP="00BB783C">
            <w:pPr>
              <w:spacing w:before="100" w:after="100" w:line="240" w:lineRule="auto"/>
              <w:ind w:left="300" w:right="100"/>
              <w:rPr>
                <w:del w:id="378" w:author="Emily DeVoto" w:date="2022-07-14T10:18:00Z"/>
                <w:sz w:val="18"/>
                <w:szCs w:val="18"/>
              </w:rPr>
            </w:pPr>
            <w:del w:id="379" w:author="Emily DeVoto" w:date="2022-07-14T10:18:00Z">
              <w:r w:rsidRPr="00B56FD7" w:rsidDel="00C7042E">
                <w:rPr>
                  <w:rFonts w:eastAsia="Arial"/>
                  <w:color w:val="000000"/>
                  <w:sz w:val="18"/>
                  <w:szCs w:val="18"/>
                </w:rPr>
                <w:delText>Widowed</w:delText>
              </w:r>
            </w:del>
          </w:p>
        </w:tc>
        <w:tc>
          <w:tcPr>
            <w:tcW w:w="2312" w:type="dxa"/>
            <w:shd w:val="clear" w:color="auto" w:fill="FFFFFF"/>
            <w:tcMar>
              <w:top w:w="0" w:type="dxa"/>
              <w:left w:w="0" w:type="dxa"/>
              <w:bottom w:w="0" w:type="dxa"/>
              <w:right w:w="0" w:type="dxa"/>
            </w:tcMar>
            <w:vAlign w:val="center"/>
          </w:tcPr>
          <w:p w14:paraId="19B4B667" w14:textId="0B3B9A22" w:rsidR="005572A9" w:rsidRPr="00B56FD7" w:rsidDel="00C7042E" w:rsidRDefault="005572A9" w:rsidP="00BB783C">
            <w:pPr>
              <w:spacing w:before="100" w:after="100" w:line="240" w:lineRule="auto"/>
              <w:ind w:left="100" w:right="100"/>
              <w:jc w:val="center"/>
              <w:rPr>
                <w:del w:id="380" w:author="Emily DeVoto" w:date="2022-07-14T10:18:00Z"/>
                <w:sz w:val="18"/>
                <w:szCs w:val="18"/>
              </w:rPr>
            </w:pPr>
            <w:del w:id="381" w:author="Emily DeVoto" w:date="2022-07-14T10:18:00Z">
              <w:r w:rsidRPr="00B56FD7" w:rsidDel="00C7042E">
                <w:rPr>
                  <w:rFonts w:eastAsia="Arial"/>
                  <w:color w:val="000000"/>
                  <w:sz w:val="18"/>
                  <w:szCs w:val="18"/>
                </w:rPr>
                <w:delText>4,224 (18%)</w:delText>
              </w:r>
            </w:del>
          </w:p>
        </w:tc>
        <w:tc>
          <w:tcPr>
            <w:tcW w:w="2007" w:type="dxa"/>
            <w:shd w:val="clear" w:color="auto" w:fill="FFFFFF"/>
            <w:tcMar>
              <w:top w:w="0" w:type="dxa"/>
              <w:left w:w="0" w:type="dxa"/>
              <w:bottom w:w="0" w:type="dxa"/>
              <w:right w:w="0" w:type="dxa"/>
            </w:tcMar>
            <w:vAlign w:val="center"/>
          </w:tcPr>
          <w:p w14:paraId="44C64E02" w14:textId="4C9C8730" w:rsidR="005572A9" w:rsidRPr="00B56FD7" w:rsidDel="00C7042E" w:rsidRDefault="005572A9" w:rsidP="00BB783C">
            <w:pPr>
              <w:spacing w:before="100" w:after="100" w:line="240" w:lineRule="auto"/>
              <w:ind w:left="100" w:right="100"/>
              <w:jc w:val="center"/>
              <w:rPr>
                <w:del w:id="382" w:author="Emily DeVoto" w:date="2022-07-14T10:18:00Z"/>
                <w:sz w:val="18"/>
                <w:szCs w:val="18"/>
              </w:rPr>
            </w:pPr>
            <w:del w:id="383" w:author="Emily DeVoto" w:date="2022-07-14T10:18:00Z">
              <w:r w:rsidRPr="00B56FD7" w:rsidDel="00C7042E">
                <w:rPr>
                  <w:rFonts w:eastAsia="Arial"/>
                  <w:color w:val="000000"/>
                  <w:sz w:val="18"/>
                  <w:szCs w:val="18"/>
                </w:rPr>
                <w:delText>726 (18%)</w:delText>
              </w:r>
            </w:del>
          </w:p>
        </w:tc>
        <w:tc>
          <w:tcPr>
            <w:tcW w:w="2325" w:type="dxa"/>
            <w:shd w:val="clear" w:color="auto" w:fill="FFFFFF"/>
            <w:tcMar>
              <w:top w:w="0" w:type="dxa"/>
              <w:left w:w="0" w:type="dxa"/>
              <w:bottom w:w="0" w:type="dxa"/>
              <w:right w:w="0" w:type="dxa"/>
            </w:tcMar>
            <w:vAlign w:val="center"/>
          </w:tcPr>
          <w:p w14:paraId="06AB6C3C" w14:textId="5BD464FB" w:rsidR="005572A9" w:rsidRPr="00B56FD7" w:rsidDel="00C7042E" w:rsidRDefault="005572A9" w:rsidP="00BB783C">
            <w:pPr>
              <w:spacing w:before="100" w:after="100" w:line="240" w:lineRule="auto"/>
              <w:ind w:left="100" w:right="100"/>
              <w:jc w:val="center"/>
              <w:rPr>
                <w:del w:id="384" w:author="Emily DeVoto" w:date="2022-07-14T10:18:00Z"/>
                <w:sz w:val="18"/>
                <w:szCs w:val="18"/>
              </w:rPr>
            </w:pPr>
            <w:del w:id="385" w:author="Emily DeVoto" w:date="2022-07-14T10:18:00Z">
              <w:r w:rsidRPr="00B56FD7" w:rsidDel="00C7042E">
                <w:rPr>
                  <w:rFonts w:eastAsia="Arial"/>
                  <w:color w:val="000000"/>
                  <w:sz w:val="18"/>
                  <w:szCs w:val="18"/>
                </w:rPr>
                <w:delText>3,498 (18%)</w:delText>
              </w:r>
            </w:del>
          </w:p>
        </w:tc>
      </w:tr>
      <w:tr w:rsidR="005572A9" w:rsidRPr="00B56FD7" w:rsidDel="00C7042E" w14:paraId="1EBDB0F0" w14:textId="32B68494" w:rsidTr="00BB783C">
        <w:trPr>
          <w:cantSplit/>
          <w:jc w:val="center"/>
          <w:del w:id="386" w:author="Emily DeVoto" w:date="2022-07-14T10:18:00Z"/>
        </w:trPr>
        <w:tc>
          <w:tcPr>
            <w:tcW w:w="2915" w:type="dxa"/>
            <w:shd w:val="clear" w:color="auto" w:fill="FFFFFF"/>
            <w:tcMar>
              <w:top w:w="0" w:type="dxa"/>
              <w:left w:w="0" w:type="dxa"/>
              <w:bottom w:w="0" w:type="dxa"/>
              <w:right w:w="0" w:type="dxa"/>
            </w:tcMar>
          </w:tcPr>
          <w:p w14:paraId="0AA93B8F" w14:textId="090648FE" w:rsidR="005572A9" w:rsidRPr="00B56FD7" w:rsidDel="00C7042E" w:rsidRDefault="005572A9" w:rsidP="00BB783C">
            <w:pPr>
              <w:spacing w:before="100" w:after="100" w:line="240" w:lineRule="auto"/>
              <w:ind w:left="300" w:right="100"/>
              <w:rPr>
                <w:del w:id="387" w:author="Emily DeVoto" w:date="2022-07-14T10:18:00Z"/>
                <w:sz w:val="18"/>
                <w:szCs w:val="18"/>
              </w:rPr>
            </w:pPr>
            <w:del w:id="388" w:author="Emily DeVoto" w:date="2022-07-14T10:18:00Z">
              <w:r w:rsidRPr="00B56FD7" w:rsidDel="00C7042E">
                <w:rPr>
                  <w:rFonts w:eastAsia="Arial"/>
                  <w:color w:val="000000"/>
                  <w:sz w:val="18"/>
                  <w:szCs w:val="18"/>
                </w:rPr>
                <w:delText>Never married</w:delText>
              </w:r>
            </w:del>
          </w:p>
        </w:tc>
        <w:tc>
          <w:tcPr>
            <w:tcW w:w="2312" w:type="dxa"/>
            <w:shd w:val="clear" w:color="auto" w:fill="FFFFFF"/>
            <w:tcMar>
              <w:top w:w="0" w:type="dxa"/>
              <w:left w:w="0" w:type="dxa"/>
              <w:bottom w:w="0" w:type="dxa"/>
              <w:right w:w="0" w:type="dxa"/>
            </w:tcMar>
            <w:vAlign w:val="center"/>
          </w:tcPr>
          <w:p w14:paraId="195EA64F" w14:textId="796BD659" w:rsidR="005572A9" w:rsidRPr="00B56FD7" w:rsidDel="00C7042E" w:rsidRDefault="005572A9" w:rsidP="00BB783C">
            <w:pPr>
              <w:spacing w:before="100" w:after="100" w:line="240" w:lineRule="auto"/>
              <w:ind w:left="100" w:right="100"/>
              <w:jc w:val="center"/>
              <w:rPr>
                <w:del w:id="389" w:author="Emily DeVoto" w:date="2022-07-14T10:18:00Z"/>
                <w:sz w:val="18"/>
                <w:szCs w:val="18"/>
              </w:rPr>
            </w:pPr>
            <w:del w:id="390" w:author="Emily DeVoto" w:date="2022-07-14T10:18:00Z">
              <w:r w:rsidRPr="00B56FD7" w:rsidDel="00C7042E">
                <w:rPr>
                  <w:rFonts w:eastAsia="Arial"/>
                  <w:color w:val="000000"/>
                  <w:sz w:val="18"/>
                  <w:szCs w:val="18"/>
                </w:rPr>
                <w:delText>2,147 (9.2%)</w:delText>
              </w:r>
            </w:del>
          </w:p>
        </w:tc>
        <w:tc>
          <w:tcPr>
            <w:tcW w:w="2007" w:type="dxa"/>
            <w:shd w:val="clear" w:color="auto" w:fill="FFFFFF"/>
            <w:tcMar>
              <w:top w:w="0" w:type="dxa"/>
              <w:left w:w="0" w:type="dxa"/>
              <w:bottom w:w="0" w:type="dxa"/>
              <w:right w:w="0" w:type="dxa"/>
            </w:tcMar>
            <w:vAlign w:val="center"/>
          </w:tcPr>
          <w:p w14:paraId="5F1ED181" w14:textId="755F88B5" w:rsidR="005572A9" w:rsidRPr="00B56FD7" w:rsidDel="00C7042E" w:rsidRDefault="005572A9" w:rsidP="00BB783C">
            <w:pPr>
              <w:spacing w:before="100" w:after="100" w:line="240" w:lineRule="auto"/>
              <w:ind w:left="100" w:right="100"/>
              <w:jc w:val="center"/>
              <w:rPr>
                <w:del w:id="391" w:author="Emily DeVoto" w:date="2022-07-14T10:18:00Z"/>
                <w:sz w:val="18"/>
                <w:szCs w:val="18"/>
              </w:rPr>
            </w:pPr>
            <w:del w:id="392" w:author="Emily DeVoto" w:date="2022-07-14T10:18:00Z">
              <w:r w:rsidRPr="00B56FD7" w:rsidDel="00C7042E">
                <w:rPr>
                  <w:rFonts w:eastAsia="Arial"/>
                  <w:color w:val="000000"/>
                  <w:sz w:val="18"/>
                  <w:szCs w:val="18"/>
                </w:rPr>
                <w:delText>364 (9.3%)</w:delText>
              </w:r>
            </w:del>
          </w:p>
        </w:tc>
        <w:tc>
          <w:tcPr>
            <w:tcW w:w="2325" w:type="dxa"/>
            <w:shd w:val="clear" w:color="auto" w:fill="FFFFFF"/>
            <w:tcMar>
              <w:top w:w="0" w:type="dxa"/>
              <w:left w:w="0" w:type="dxa"/>
              <w:bottom w:w="0" w:type="dxa"/>
              <w:right w:w="0" w:type="dxa"/>
            </w:tcMar>
            <w:vAlign w:val="center"/>
          </w:tcPr>
          <w:p w14:paraId="3C583388" w14:textId="15107072" w:rsidR="005572A9" w:rsidRPr="00B56FD7" w:rsidDel="00C7042E" w:rsidRDefault="005572A9" w:rsidP="00BB783C">
            <w:pPr>
              <w:spacing w:before="100" w:after="100" w:line="240" w:lineRule="auto"/>
              <w:ind w:left="100" w:right="100"/>
              <w:jc w:val="center"/>
              <w:rPr>
                <w:del w:id="393" w:author="Emily DeVoto" w:date="2022-07-14T10:18:00Z"/>
                <w:sz w:val="18"/>
                <w:szCs w:val="18"/>
              </w:rPr>
            </w:pPr>
            <w:del w:id="394" w:author="Emily DeVoto" w:date="2022-07-14T10:18:00Z">
              <w:r w:rsidRPr="00B56FD7" w:rsidDel="00C7042E">
                <w:rPr>
                  <w:rFonts w:eastAsia="Arial"/>
                  <w:color w:val="000000"/>
                  <w:sz w:val="18"/>
                  <w:szCs w:val="18"/>
                </w:rPr>
                <w:delText>1,783 (9.2%)</w:delText>
              </w:r>
            </w:del>
          </w:p>
        </w:tc>
      </w:tr>
      <w:tr w:rsidR="005572A9" w:rsidRPr="00B56FD7" w:rsidDel="00C7042E" w14:paraId="3BC781B9" w14:textId="05C3D431" w:rsidTr="00BB783C">
        <w:trPr>
          <w:cantSplit/>
          <w:jc w:val="center"/>
          <w:del w:id="395" w:author="Emily DeVoto" w:date="2022-07-14T10:18:00Z"/>
        </w:trPr>
        <w:tc>
          <w:tcPr>
            <w:tcW w:w="2915" w:type="dxa"/>
            <w:shd w:val="clear" w:color="auto" w:fill="FFFFFF"/>
            <w:tcMar>
              <w:top w:w="0" w:type="dxa"/>
              <w:left w:w="0" w:type="dxa"/>
              <w:bottom w:w="0" w:type="dxa"/>
              <w:right w:w="0" w:type="dxa"/>
            </w:tcMar>
          </w:tcPr>
          <w:p w14:paraId="6E39BA6E" w14:textId="389C97B0" w:rsidR="005572A9" w:rsidRPr="00B56FD7" w:rsidDel="00C7042E" w:rsidRDefault="007C564A" w:rsidP="00BB783C">
            <w:pPr>
              <w:spacing w:before="100" w:after="100" w:line="240" w:lineRule="auto"/>
              <w:ind w:left="100" w:right="100"/>
              <w:rPr>
                <w:del w:id="396" w:author="Emily DeVoto" w:date="2022-07-14T10:18:00Z"/>
                <w:sz w:val="18"/>
                <w:szCs w:val="18"/>
              </w:rPr>
            </w:pPr>
            <w:del w:id="397" w:author="Emily DeVoto" w:date="2022-07-14T10:18:00Z">
              <w:r w:rsidRPr="00B56FD7" w:rsidDel="00C7042E">
                <w:rPr>
                  <w:rFonts w:eastAsia="Arial"/>
                  <w:b/>
                  <w:color w:val="000000"/>
                  <w:sz w:val="18"/>
                  <w:szCs w:val="18"/>
                </w:rPr>
                <w:delText>Last reported p</w:delText>
              </w:r>
              <w:r w:rsidR="005572A9" w:rsidRPr="00B56FD7" w:rsidDel="00C7042E">
                <w:rPr>
                  <w:rFonts w:eastAsia="Arial"/>
                  <w:b/>
                  <w:color w:val="000000"/>
                  <w:sz w:val="18"/>
                  <w:szCs w:val="18"/>
                </w:rPr>
                <w:delText>lace of residence</w:delText>
              </w:r>
            </w:del>
          </w:p>
        </w:tc>
        <w:tc>
          <w:tcPr>
            <w:tcW w:w="2312" w:type="dxa"/>
            <w:shd w:val="clear" w:color="auto" w:fill="FFFFFF"/>
            <w:tcMar>
              <w:top w:w="0" w:type="dxa"/>
              <w:left w:w="0" w:type="dxa"/>
              <w:bottom w:w="0" w:type="dxa"/>
              <w:right w:w="0" w:type="dxa"/>
            </w:tcMar>
            <w:vAlign w:val="center"/>
          </w:tcPr>
          <w:p w14:paraId="37B20699" w14:textId="6A73FA66" w:rsidR="005572A9" w:rsidRPr="00B56FD7" w:rsidDel="00C7042E" w:rsidRDefault="005572A9" w:rsidP="00BB783C">
            <w:pPr>
              <w:spacing w:before="100" w:after="100" w:line="240" w:lineRule="auto"/>
              <w:ind w:left="100" w:right="100"/>
              <w:jc w:val="center"/>
              <w:rPr>
                <w:del w:id="398" w:author="Emily DeVoto" w:date="2022-07-14T10:18:00Z"/>
                <w:sz w:val="18"/>
                <w:szCs w:val="18"/>
              </w:rPr>
            </w:pPr>
          </w:p>
        </w:tc>
        <w:tc>
          <w:tcPr>
            <w:tcW w:w="2007" w:type="dxa"/>
            <w:shd w:val="clear" w:color="auto" w:fill="FFFFFF"/>
            <w:tcMar>
              <w:top w:w="0" w:type="dxa"/>
              <w:left w:w="0" w:type="dxa"/>
              <w:bottom w:w="0" w:type="dxa"/>
              <w:right w:w="0" w:type="dxa"/>
            </w:tcMar>
            <w:vAlign w:val="center"/>
          </w:tcPr>
          <w:p w14:paraId="43B3E024" w14:textId="7E5A157C" w:rsidR="005572A9" w:rsidRPr="00B56FD7" w:rsidDel="00C7042E" w:rsidRDefault="005572A9" w:rsidP="00BB783C">
            <w:pPr>
              <w:spacing w:before="100" w:after="100" w:line="240" w:lineRule="auto"/>
              <w:ind w:left="100" w:right="100"/>
              <w:jc w:val="center"/>
              <w:rPr>
                <w:del w:id="399" w:author="Emily DeVoto" w:date="2022-07-14T10:18:00Z"/>
                <w:sz w:val="18"/>
                <w:szCs w:val="18"/>
              </w:rPr>
            </w:pPr>
          </w:p>
        </w:tc>
        <w:tc>
          <w:tcPr>
            <w:tcW w:w="2325" w:type="dxa"/>
            <w:shd w:val="clear" w:color="auto" w:fill="FFFFFF"/>
            <w:tcMar>
              <w:top w:w="0" w:type="dxa"/>
              <w:left w:w="0" w:type="dxa"/>
              <w:bottom w:w="0" w:type="dxa"/>
              <w:right w:w="0" w:type="dxa"/>
            </w:tcMar>
            <w:vAlign w:val="center"/>
          </w:tcPr>
          <w:p w14:paraId="66AAA6A2" w14:textId="60F72E9B" w:rsidR="005572A9" w:rsidRPr="00B56FD7" w:rsidDel="00C7042E" w:rsidRDefault="005572A9" w:rsidP="00BB783C">
            <w:pPr>
              <w:spacing w:before="100" w:after="100" w:line="240" w:lineRule="auto"/>
              <w:ind w:left="100" w:right="100"/>
              <w:jc w:val="center"/>
              <w:rPr>
                <w:del w:id="400" w:author="Emily DeVoto" w:date="2022-07-14T10:18:00Z"/>
                <w:sz w:val="18"/>
                <w:szCs w:val="18"/>
              </w:rPr>
            </w:pPr>
          </w:p>
        </w:tc>
      </w:tr>
      <w:tr w:rsidR="005572A9" w:rsidRPr="00B56FD7" w:rsidDel="00C7042E" w14:paraId="1B5516DE" w14:textId="34340AD4" w:rsidTr="00BB783C">
        <w:trPr>
          <w:cantSplit/>
          <w:jc w:val="center"/>
          <w:del w:id="401" w:author="Emily DeVoto" w:date="2022-07-14T10:18:00Z"/>
        </w:trPr>
        <w:tc>
          <w:tcPr>
            <w:tcW w:w="2915" w:type="dxa"/>
            <w:shd w:val="clear" w:color="auto" w:fill="FFFFFF"/>
            <w:tcMar>
              <w:top w:w="0" w:type="dxa"/>
              <w:left w:w="0" w:type="dxa"/>
              <w:bottom w:w="0" w:type="dxa"/>
              <w:right w:w="0" w:type="dxa"/>
            </w:tcMar>
          </w:tcPr>
          <w:p w14:paraId="6FC86D1F" w14:textId="3201C00F" w:rsidR="005572A9" w:rsidRPr="00B56FD7" w:rsidDel="00C7042E" w:rsidRDefault="005572A9" w:rsidP="00BB783C">
            <w:pPr>
              <w:spacing w:before="100" w:after="100" w:line="240" w:lineRule="auto"/>
              <w:ind w:left="300" w:right="100"/>
              <w:rPr>
                <w:del w:id="402" w:author="Emily DeVoto" w:date="2022-07-14T10:18:00Z"/>
                <w:sz w:val="18"/>
                <w:szCs w:val="18"/>
              </w:rPr>
            </w:pPr>
            <w:del w:id="403" w:author="Emily DeVoto" w:date="2022-07-14T10:18:00Z">
              <w:r w:rsidRPr="00B56FD7" w:rsidDel="00C7042E">
                <w:rPr>
                  <w:rFonts w:eastAsia="Arial"/>
                  <w:color w:val="000000"/>
                  <w:sz w:val="18"/>
                  <w:szCs w:val="18"/>
                </w:rPr>
                <w:delText>Greater Copenhagen</w:delText>
              </w:r>
            </w:del>
          </w:p>
        </w:tc>
        <w:tc>
          <w:tcPr>
            <w:tcW w:w="2312" w:type="dxa"/>
            <w:shd w:val="clear" w:color="auto" w:fill="FFFFFF"/>
            <w:tcMar>
              <w:top w:w="0" w:type="dxa"/>
              <w:left w:w="0" w:type="dxa"/>
              <w:bottom w:w="0" w:type="dxa"/>
              <w:right w:w="0" w:type="dxa"/>
            </w:tcMar>
            <w:vAlign w:val="center"/>
          </w:tcPr>
          <w:p w14:paraId="770F3312" w14:textId="7B725D2A" w:rsidR="005572A9" w:rsidRPr="00B56FD7" w:rsidDel="00C7042E" w:rsidRDefault="005572A9" w:rsidP="00BB783C">
            <w:pPr>
              <w:spacing w:before="100" w:after="100" w:line="240" w:lineRule="auto"/>
              <w:ind w:left="100" w:right="100"/>
              <w:jc w:val="center"/>
              <w:rPr>
                <w:del w:id="404" w:author="Emily DeVoto" w:date="2022-07-14T10:18:00Z"/>
                <w:sz w:val="18"/>
                <w:szCs w:val="18"/>
              </w:rPr>
            </w:pPr>
            <w:del w:id="405" w:author="Emily DeVoto" w:date="2022-07-14T10:18:00Z">
              <w:r w:rsidRPr="00B56FD7" w:rsidDel="00C7042E">
                <w:rPr>
                  <w:rFonts w:eastAsia="Arial"/>
                  <w:color w:val="000000"/>
                  <w:sz w:val="18"/>
                  <w:szCs w:val="18"/>
                </w:rPr>
                <w:delText>1,887 (8.1%)</w:delText>
              </w:r>
            </w:del>
          </w:p>
        </w:tc>
        <w:tc>
          <w:tcPr>
            <w:tcW w:w="2007" w:type="dxa"/>
            <w:shd w:val="clear" w:color="auto" w:fill="FFFFFF"/>
            <w:tcMar>
              <w:top w:w="0" w:type="dxa"/>
              <w:left w:w="0" w:type="dxa"/>
              <w:bottom w:w="0" w:type="dxa"/>
              <w:right w:w="0" w:type="dxa"/>
            </w:tcMar>
            <w:vAlign w:val="center"/>
          </w:tcPr>
          <w:p w14:paraId="1D2740A3" w14:textId="0ACB3AA8" w:rsidR="005572A9" w:rsidRPr="00B56FD7" w:rsidDel="00C7042E" w:rsidRDefault="005572A9" w:rsidP="00BB783C">
            <w:pPr>
              <w:spacing w:before="100" w:after="100" w:line="240" w:lineRule="auto"/>
              <w:ind w:left="100" w:right="100"/>
              <w:jc w:val="center"/>
              <w:rPr>
                <w:del w:id="406" w:author="Emily DeVoto" w:date="2022-07-14T10:18:00Z"/>
                <w:sz w:val="18"/>
                <w:szCs w:val="18"/>
              </w:rPr>
            </w:pPr>
            <w:del w:id="407" w:author="Emily DeVoto" w:date="2022-07-14T10:18:00Z">
              <w:r w:rsidRPr="00B56FD7" w:rsidDel="00C7042E">
                <w:rPr>
                  <w:rFonts w:eastAsia="Arial"/>
                  <w:color w:val="000000"/>
                  <w:sz w:val="18"/>
                  <w:szCs w:val="18"/>
                </w:rPr>
                <w:delText>335 (8.5%)</w:delText>
              </w:r>
            </w:del>
          </w:p>
        </w:tc>
        <w:tc>
          <w:tcPr>
            <w:tcW w:w="2325" w:type="dxa"/>
            <w:shd w:val="clear" w:color="auto" w:fill="FFFFFF"/>
            <w:tcMar>
              <w:top w:w="0" w:type="dxa"/>
              <w:left w:w="0" w:type="dxa"/>
              <w:bottom w:w="0" w:type="dxa"/>
              <w:right w:w="0" w:type="dxa"/>
            </w:tcMar>
            <w:vAlign w:val="center"/>
          </w:tcPr>
          <w:p w14:paraId="05E773E0" w14:textId="62961F1A" w:rsidR="005572A9" w:rsidRPr="00B56FD7" w:rsidDel="00C7042E" w:rsidRDefault="005572A9" w:rsidP="00BB783C">
            <w:pPr>
              <w:spacing w:before="100" w:after="100" w:line="240" w:lineRule="auto"/>
              <w:ind w:left="100" w:right="100"/>
              <w:jc w:val="center"/>
              <w:rPr>
                <w:del w:id="408" w:author="Emily DeVoto" w:date="2022-07-14T10:18:00Z"/>
                <w:sz w:val="18"/>
                <w:szCs w:val="18"/>
              </w:rPr>
            </w:pPr>
            <w:del w:id="409" w:author="Emily DeVoto" w:date="2022-07-14T10:18:00Z">
              <w:r w:rsidRPr="00B56FD7" w:rsidDel="00C7042E">
                <w:rPr>
                  <w:rFonts w:eastAsia="Arial"/>
                  <w:color w:val="000000"/>
                  <w:sz w:val="18"/>
                  <w:szCs w:val="18"/>
                </w:rPr>
                <w:delText>1,552 (8.0%)</w:delText>
              </w:r>
            </w:del>
          </w:p>
        </w:tc>
      </w:tr>
      <w:tr w:rsidR="005572A9" w:rsidRPr="00B56FD7" w:rsidDel="00C7042E" w14:paraId="1AB07C93" w14:textId="266F5E68" w:rsidTr="00BB783C">
        <w:trPr>
          <w:cantSplit/>
          <w:jc w:val="center"/>
          <w:del w:id="410" w:author="Emily DeVoto" w:date="2022-07-14T10:18:00Z"/>
        </w:trPr>
        <w:tc>
          <w:tcPr>
            <w:tcW w:w="2915" w:type="dxa"/>
            <w:shd w:val="clear" w:color="auto" w:fill="FFFFFF"/>
            <w:tcMar>
              <w:top w:w="0" w:type="dxa"/>
              <w:left w:w="0" w:type="dxa"/>
              <w:bottom w:w="0" w:type="dxa"/>
              <w:right w:w="0" w:type="dxa"/>
            </w:tcMar>
          </w:tcPr>
          <w:p w14:paraId="2A5B08DC" w14:textId="752C64B9" w:rsidR="005572A9" w:rsidRPr="00B56FD7" w:rsidDel="00C7042E" w:rsidRDefault="005572A9" w:rsidP="00BB783C">
            <w:pPr>
              <w:spacing w:before="100" w:after="100" w:line="240" w:lineRule="auto"/>
              <w:ind w:left="300" w:right="100"/>
              <w:rPr>
                <w:del w:id="411" w:author="Emily DeVoto" w:date="2022-07-14T10:18:00Z"/>
                <w:sz w:val="18"/>
                <w:szCs w:val="18"/>
              </w:rPr>
            </w:pPr>
            <w:del w:id="412" w:author="Emily DeVoto" w:date="2022-07-14T10:18:00Z">
              <w:r w:rsidRPr="00B56FD7" w:rsidDel="00C7042E">
                <w:rPr>
                  <w:rFonts w:eastAsia="Arial"/>
                  <w:color w:val="000000"/>
                  <w:sz w:val="18"/>
                  <w:szCs w:val="18"/>
                </w:rPr>
                <w:delText>Big cities of Denmark</w:delText>
              </w:r>
            </w:del>
          </w:p>
        </w:tc>
        <w:tc>
          <w:tcPr>
            <w:tcW w:w="2312" w:type="dxa"/>
            <w:shd w:val="clear" w:color="auto" w:fill="FFFFFF"/>
            <w:tcMar>
              <w:top w:w="0" w:type="dxa"/>
              <w:left w:w="0" w:type="dxa"/>
              <w:bottom w:w="0" w:type="dxa"/>
              <w:right w:w="0" w:type="dxa"/>
            </w:tcMar>
            <w:vAlign w:val="center"/>
          </w:tcPr>
          <w:p w14:paraId="016F9AF8" w14:textId="64F57382" w:rsidR="005572A9" w:rsidRPr="00B56FD7" w:rsidDel="00C7042E" w:rsidRDefault="005572A9" w:rsidP="00BB783C">
            <w:pPr>
              <w:spacing w:before="100" w:after="100" w:line="240" w:lineRule="auto"/>
              <w:ind w:left="100" w:right="100"/>
              <w:jc w:val="center"/>
              <w:rPr>
                <w:del w:id="413" w:author="Emily DeVoto" w:date="2022-07-14T10:18:00Z"/>
                <w:sz w:val="18"/>
                <w:szCs w:val="18"/>
              </w:rPr>
            </w:pPr>
            <w:del w:id="414" w:author="Emily DeVoto" w:date="2022-07-14T10:18:00Z">
              <w:r w:rsidRPr="00B56FD7" w:rsidDel="00C7042E">
                <w:rPr>
                  <w:rFonts w:eastAsia="Arial"/>
                  <w:color w:val="000000"/>
                  <w:sz w:val="18"/>
                  <w:szCs w:val="18"/>
                </w:rPr>
                <w:delText>9,385 (40%)</w:delText>
              </w:r>
            </w:del>
          </w:p>
        </w:tc>
        <w:tc>
          <w:tcPr>
            <w:tcW w:w="2007" w:type="dxa"/>
            <w:shd w:val="clear" w:color="auto" w:fill="FFFFFF"/>
            <w:tcMar>
              <w:top w:w="0" w:type="dxa"/>
              <w:left w:w="0" w:type="dxa"/>
              <w:bottom w:w="0" w:type="dxa"/>
              <w:right w:w="0" w:type="dxa"/>
            </w:tcMar>
            <w:vAlign w:val="center"/>
          </w:tcPr>
          <w:p w14:paraId="3198D4AA" w14:textId="0E79F6C4" w:rsidR="005572A9" w:rsidRPr="00B56FD7" w:rsidDel="00C7042E" w:rsidRDefault="005572A9" w:rsidP="00BB783C">
            <w:pPr>
              <w:spacing w:before="100" w:after="100" w:line="240" w:lineRule="auto"/>
              <w:ind w:left="100" w:right="100"/>
              <w:jc w:val="center"/>
              <w:rPr>
                <w:del w:id="415" w:author="Emily DeVoto" w:date="2022-07-14T10:18:00Z"/>
                <w:sz w:val="18"/>
                <w:szCs w:val="18"/>
              </w:rPr>
            </w:pPr>
            <w:del w:id="416" w:author="Emily DeVoto" w:date="2022-07-14T10:18:00Z">
              <w:r w:rsidRPr="00B56FD7" w:rsidDel="00C7042E">
                <w:rPr>
                  <w:rFonts w:eastAsia="Arial"/>
                  <w:color w:val="000000"/>
                  <w:sz w:val="18"/>
                  <w:szCs w:val="18"/>
                </w:rPr>
                <w:delText>1,590 (40%)</w:delText>
              </w:r>
            </w:del>
          </w:p>
        </w:tc>
        <w:tc>
          <w:tcPr>
            <w:tcW w:w="2325" w:type="dxa"/>
            <w:shd w:val="clear" w:color="auto" w:fill="FFFFFF"/>
            <w:tcMar>
              <w:top w:w="0" w:type="dxa"/>
              <w:left w:w="0" w:type="dxa"/>
              <w:bottom w:w="0" w:type="dxa"/>
              <w:right w:w="0" w:type="dxa"/>
            </w:tcMar>
            <w:vAlign w:val="center"/>
          </w:tcPr>
          <w:p w14:paraId="4F235CEB" w14:textId="2DAED007" w:rsidR="005572A9" w:rsidRPr="00B56FD7" w:rsidDel="00C7042E" w:rsidRDefault="005572A9" w:rsidP="00BB783C">
            <w:pPr>
              <w:spacing w:before="100" w:after="100" w:line="240" w:lineRule="auto"/>
              <w:ind w:left="100" w:right="100"/>
              <w:jc w:val="center"/>
              <w:rPr>
                <w:del w:id="417" w:author="Emily DeVoto" w:date="2022-07-14T10:18:00Z"/>
                <w:sz w:val="18"/>
                <w:szCs w:val="18"/>
              </w:rPr>
            </w:pPr>
            <w:del w:id="418" w:author="Emily DeVoto" w:date="2022-07-14T10:18:00Z">
              <w:r w:rsidRPr="00B56FD7" w:rsidDel="00C7042E">
                <w:rPr>
                  <w:rFonts w:eastAsia="Arial"/>
                  <w:color w:val="000000"/>
                  <w:sz w:val="18"/>
                  <w:szCs w:val="18"/>
                </w:rPr>
                <w:delText>7,795 (40%)</w:delText>
              </w:r>
            </w:del>
          </w:p>
        </w:tc>
      </w:tr>
      <w:tr w:rsidR="005572A9" w:rsidRPr="00B56FD7" w:rsidDel="00C7042E" w14:paraId="099924DF" w14:textId="45BD7CF0" w:rsidTr="00BB783C">
        <w:trPr>
          <w:cantSplit/>
          <w:jc w:val="center"/>
          <w:del w:id="419" w:author="Emily DeVoto" w:date="2022-07-14T10:18:00Z"/>
        </w:trPr>
        <w:tc>
          <w:tcPr>
            <w:tcW w:w="2915" w:type="dxa"/>
            <w:shd w:val="clear" w:color="auto" w:fill="FFFFFF"/>
            <w:tcMar>
              <w:top w:w="0" w:type="dxa"/>
              <w:left w:w="0" w:type="dxa"/>
              <w:bottom w:w="0" w:type="dxa"/>
              <w:right w:w="0" w:type="dxa"/>
            </w:tcMar>
          </w:tcPr>
          <w:p w14:paraId="7FA7E36C" w14:textId="3638DAA1" w:rsidR="005572A9" w:rsidRPr="00B56FD7" w:rsidDel="00C7042E" w:rsidRDefault="005572A9" w:rsidP="00BB783C">
            <w:pPr>
              <w:spacing w:before="100" w:after="100" w:line="240" w:lineRule="auto"/>
              <w:ind w:left="300" w:right="100"/>
              <w:rPr>
                <w:del w:id="420" w:author="Emily DeVoto" w:date="2022-07-14T10:18:00Z"/>
                <w:sz w:val="18"/>
                <w:szCs w:val="18"/>
              </w:rPr>
            </w:pPr>
            <w:del w:id="421" w:author="Emily DeVoto" w:date="2022-07-14T10:18:00Z">
              <w:r w:rsidRPr="00B56FD7" w:rsidDel="00C7042E">
                <w:rPr>
                  <w:rFonts w:eastAsia="Arial"/>
                  <w:color w:val="000000"/>
                  <w:sz w:val="18"/>
                  <w:szCs w:val="18"/>
                </w:rPr>
                <w:delText>Rest of Denmark</w:delText>
              </w:r>
            </w:del>
          </w:p>
        </w:tc>
        <w:tc>
          <w:tcPr>
            <w:tcW w:w="2312" w:type="dxa"/>
            <w:shd w:val="clear" w:color="auto" w:fill="FFFFFF"/>
            <w:tcMar>
              <w:top w:w="0" w:type="dxa"/>
              <w:left w:w="0" w:type="dxa"/>
              <w:bottom w:w="0" w:type="dxa"/>
              <w:right w:w="0" w:type="dxa"/>
            </w:tcMar>
            <w:vAlign w:val="center"/>
          </w:tcPr>
          <w:p w14:paraId="66CCA623" w14:textId="2644E3AC" w:rsidR="005572A9" w:rsidRPr="00B56FD7" w:rsidDel="00C7042E" w:rsidRDefault="005572A9" w:rsidP="00BB783C">
            <w:pPr>
              <w:spacing w:before="100" w:after="100" w:line="240" w:lineRule="auto"/>
              <w:ind w:left="100" w:right="100"/>
              <w:jc w:val="center"/>
              <w:rPr>
                <w:del w:id="422" w:author="Emily DeVoto" w:date="2022-07-14T10:18:00Z"/>
                <w:sz w:val="18"/>
                <w:szCs w:val="18"/>
              </w:rPr>
            </w:pPr>
            <w:del w:id="423" w:author="Emily DeVoto" w:date="2022-07-14T10:18:00Z">
              <w:r w:rsidRPr="00B56FD7" w:rsidDel="00C7042E">
                <w:rPr>
                  <w:rFonts w:eastAsia="Arial"/>
                  <w:color w:val="000000"/>
                  <w:sz w:val="18"/>
                  <w:szCs w:val="18"/>
                </w:rPr>
                <w:delText>11,954 (51%)</w:delText>
              </w:r>
            </w:del>
          </w:p>
        </w:tc>
        <w:tc>
          <w:tcPr>
            <w:tcW w:w="2007" w:type="dxa"/>
            <w:shd w:val="clear" w:color="auto" w:fill="FFFFFF"/>
            <w:tcMar>
              <w:top w:w="0" w:type="dxa"/>
              <w:left w:w="0" w:type="dxa"/>
              <w:bottom w:w="0" w:type="dxa"/>
              <w:right w:w="0" w:type="dxa"/>
            </w:tcMar>
            <w:vAlign w:val="center"/>
          </w:tcPr>
          <w:p w14:paraId="540E68F3" w14:textId="7604FA0D" w:rsidR="005572A9" w:rsidRPr="00B56FD7" w:rsidDel="00C7042E" w:rsidRDefault="005572A9" w:rsidP="00BB783C">
            <w:pPr>
              <w:spacing w:before="100" w:after="100" w:line="240" w:lineRule="auto"/>
              <w:ind w:left="100" w:right="100"/>
              <w:jc w:val="center"/>
              <w:rPr>
                <w:del w:id="424" w:author="Emily DeVoto" w:date="2022-07-14T10:18:00Z"/>
                <w:sz w:val="18"/>
                <w:szCs w:val="18"/>
              </w:rPr>
            </w:pPr>
            <w:del w:id="425" w:author="Emily DeVoto" w:date="2022-07-14T10:18:00Z">
              <w:r w:rsidRPr="00B56FD7" w:rsidDel="00C7042E">
                <w:rPr>
                  <w:rFonts w:eastAsia="Arial"/>
                  <w:color w:val="000000"/>
                  <w:sz w:val="18"/>
                  <w:szCs w:val="18"/>
                </w:rPr>
                <w:delText>2,008 (51%)</w:delText>
              </w:r>
            </w:del>
          </w:p>
        </w:tc>
        <w:tc>
          <w:tcPr>
            <w:tcW w:w="2325" w:type="dxa"/>
            <w:shd w:val="clear" w:color="auto" w:fill="FFFFFF"/>
            <w:tcMar>
              <w:top w:w="0" w:type="dxa"/>
              <w:left w:w="0" w:type="dxa"/>
              <w:bottom w:w="0" w:type="dxa"/>
              <w:right w:w="0" w:type="dxa"/>
            </w:tcMar>
            <w:vAlign w:val="center"/>
          </w:tcPr>
          <w:p w14:paraId="47DD231F" w14:textId="7FCBBA78" w:rsidR="005572A9" w:rsidRPr="00B56FD7" w:rsidDel="00C7042E" w:rsidRDefault="005572A9" w:rsidP="00BB783C">
            <w:pPr>
              <w:spacing w:before="100" w:after="100" w:line="240" w:lineRule="auto"/>
              <w:ind w:left="100" w:right="100"/>
              <w:jc w:val="center"/>
              <w:rPr>
                <w:del w:id="426" w:author="Emily DeVoto" w:date="2022-07-14T10:18:00Z"/>
                <w:sz w:val="18"/>
                <w:szCs w:val="18"/>
              </w:rPr>
            </w:pPr>
            <w:del w:id="427" w:author="Emily DeVoto" w:date="2022-07-14T10:18:00Z">
              <w:r w:rsidRPr="00B56FD7" w:rsidDel="00C7042E">
                <w:rPr>
                  <w:rFonts w:eastAsia="Arial"/>
                  <w:color w:val="000000"/>
                  <w:sz w:val="18"/>
                  <w:szCs w:val="18"/>
                </w:rPr>
                <w:delText>9,946 (52%)</w:delText>
              </w:r>
            </w:del>
          </w:p>
        </w:tc>
      </w:tr>
      <w:tr w:rsidR="005572A9" w:rsidRPr="00B56FD7" w:rsidDel="00C7042E" w14:paraId="17BA0699" w14:textId="512CC5EA" w:rsidTr="00BB783C">
        <w:trPr>
          <w:cantSplit/>
          <w:jc w:val="center"/>
          <w:del w:id="428" w:author="Emily DeVoto" w:date="2022-07-14T10:18:00Z"/>
        </w:trPr>
        <w:tc>
          <w:tcPr>
            <w:tcW w:w="2915" w:type="dxa"/>
            <w:tcBorders>
              <w:bottom w:val="single" w:sz="8" w:space="0" w:color="000000"/>
            </w:tcBorders>
            <w:shd w:val="clear" w:color="auto" w:fill="FFFFFF"/>
            <w:tcMar>
              <w:top w:w="0" w:type="dxa"/>
              <w:left w:w="0" w:type="dxa"/>
              <w:bottom w:w="0" w:type="dxa"/>
              <w:right w:w="0" w:type="dxa"/>
            </w:tcMar>
          </w:tcPr>
          <w:p w14:paraId="532832DC" w14:textId="64AF2C63" w:rsidR="005572A9" w:rsidRPr="00B56FD7" w:rsidDel="00C7042E" w:rsidRDefault="005572A9" w:rsidP="00BB783C">
            <w:pPr>
              <w:spacing w:before="100" w:after="100" w:line="240" w:lineRule="auto"/>
              <w:ind w:left="300" w:right="100"/>
              <w:rPr>
                <w:del w:id="429" w:author="Emily DeVoto" w:date="2022-07-14T10:18:00Z"/>
                <w:sz w:val="18"/>
                <w:szCs w:val="18"/>
              </w:rPr>
            </w:pPr>
            <w:del w:id="430" w:author="Emily DeVoto" w:date="2022-07-14T10:18:00Z">
              <w:r w:rsidRPr="00B56FD7" w:rsidDel="00C7042E">
                <w:rPr>
                  <w:rFonts w:eastAsia="Arial"/>
                  <w:color w:val="000000"/>
                  <w:sz w:val="18"/>
                  <w:szCs w:val="18"/>
                </w:rPr>
                <w:delText>Greenland</w:delText>
              </w:r>
            </w:del>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46DD7CA0" w:rsidR="005572A9" w:rsidRPr="00B56FD7" w:rsidDel="00C7042E" w:rsidRDefault="005572A9" w:rsidP="00BB783C">
            <w:pPr>
              <w:spacing w:before="100" w:after="100" w:line="240" w:lineRule="auto"/>
              <w:ind w:left="100" w:right="100"/>
              <w:jc w:val="center"/>
              <w:rPr>
                <w:del w:id="431" w:author="Emily DeVoto" w:date="2022-07-14T10:18:00Z"/>
                <w:sz w:val="18"/>
                <w:szCs w:val="18"/>
              </w:rPr>
            </w:pPr>
            <w:del w:id="432" w:author="Emily DeVoto" w:date="2022-07-14T10:18:00Z">
              <w:r w:rsidRPr="00B56FD7" w:rsidDel="00C7042E">
                <w:rPr>
                  <w:rFonts w:eastAsia="Arial"/>
                  <w:color w:val="000000"/>
                  <w:sz w:val="18"/>
                  <w:szCs w:val="18"/>
                </w:rPr>
                <w:delText>6 (&lt;0.1%)</w:delText>
              </w:r>
            </w:del>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1D17443B" w:rsidR="005572A9" w:rsidRPr="00B56FD7" w:rsidDel="00C7042E" w:rsidRDefault="005572A9" w:rsidP="00BB783C">
            <w:pPr>
              <w:spacing w:before="100" w:after="100" w:line="240" w:lineRule="auto"/>
              <w:ind w:left="100" w:right="100"/>
              <w:jc w:val="center"/>
              <w:rPr>
                <w:del w:id="433" w:author="Emily DeVoto" w:date="2022-07-14T10:18:00Z"/>
                <w:sz w:val="18"/>
                <w:szCs w:val="18"/>
              </w:rPr>
            </w:pPr>
            <w:del w:id="434" w:author="Emily DeVoto" w:date="2022-07-14T10:18:00Z">
              <w:r w:rsidRPr="00B56FD7" w:rsidDel="00C7042E">
                <w:rPr>
                  <w:rFonts w:eastAsia="Arial"/>
                  <w:color w:val="000000"/>
                  <w:sz w:val="18"/>
                  <w:szCs w:val="18"/>
                </w:rPr>
                <w:delText>1 (&lt;0.1%)</w:delText>
              </w:r>
            </w:del>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664A730E" w:rsidR="005572A9" w:rsidRPr="00B56FD7" w:rsidDel="00C7042E" w:rsidRDefault="005572A9" w:rsidP="00BB783C">
            <w:pPr>
              <w:spacing w:before="100" w:after="100" w:line="240" w:lineRule="auto"/>
              <w:ind w:left="100" w:right="100"/>
              <w:jc w:val="center"/>
              <w:rPr>
                <w:del w:id="435" w:author="Emily DeVoto" w:date="2022-07-14T10:18:00Z"/>
                <w:sz w:val="18"/>
                <w:szCs w:val="18"/>
              </w:rPr>
            </w:pPr>
            <w:del w:id="436" w:author="Emily DeVoto" w:date="2022-07-14T10:18:00Z">
              <w:r w:rsidRPr="00B56FD7" w:rsidDel="00C7042E">
                <w:rPr>
                  <w:rFonts w:eastAsia="Arial"/>
                  <w:color w:val="000000"/>
                  <w:sz w:val="18"/>
                  <w:szCs w:val="18"/>
                </w:rPr>
                <w:delText>5 (&lt;0.1%)</w:delText>
              </w:r>
            </w:del>
          </w:p>
        </w:tc>
      </w:tr>
      <w:tr w:rsidR="005572A9" w:rsidRPr="00B56FD7" w:rsidDel="00C7042E" w14:paraId="321E473A" w14:textId="754D0F39" w:rsidTr="00BB783C">
        <w:trPr>
          <w:cantSplit/>
          <w:jc w:val="center"/>
          <w:del w:id="437" w:author="Emily DeVoto" w:date="2022-07-14T10:18:00Z"/>
        </w:trPr>
        <w:tc>
          <w:tcPr>
            <w:tcW w:w="9559" w:type="dxa"/>
            <w:gridSpan w:val="4"/>
            <w:shd w:val="clear" w:color="auto" w:fill="FFFFFF"/>
            <w:tcMar>
              <w:top w:w="0" w:type="dxa"/>
              <w:left w:w="0" w:type="dxa"/>
              <w:bottom w:w="0" w:type="dxa"/>
              <w:right w:w="0" w:type="dxa"/>
            </w:tcMar>
            <w:vAlign w:val="center"/>
          </w:tcPr>
          <w:p w14:paraId="569BCD42" w14:textId="475725AC" w:rsidR="005572A9" w:rsidRPr="00B56FD7" w:rsidDel="00C7042E" w:rsidRDefault="0032512E" w:rsidP="00BB783C">
            <w:pPr>
              <w:spacing w:before="100" w:after="100" w:line="240" w:lineRule="auto"/>
              <w:ind w:left="100" w:right="100"/>
              <w:rPr>
                <w:del w:id="438" w:author="Emily DeVoto" w:date="2022-07-14T10:18:00Z"/>
                <w:sz w:val="18"/>
                <w:szCs w:val="18"/>
              </w:rPr>
            </w:pPr>
            <w:del w:id="439" w:author="Emily DeVoto" w:date="2022-07-14T10:18:00Z">
              <w:r w:rsidRPr="00B56FD7" w:rsidDel="00C7042E">
                <w:rPr>
                  <w:rFonts w:eastAsia="Arial"/>
                  <w:color w:val="000000"/>
                  <w:sz w:val="18"/>
                  <w:szCs w:val="18"/>
                  <w:vertAlign w:val="superscript"/>
                </w:rPr>
                <w:delText>a</w:delText>
              </w:r>
              <w:r w:rsidR="005572A9" w:rsidRPr="00B56FD7" w:rsidDel="00C7042E">
                <w:rPr>
                  <w:rFonts w:eastAsia="Arial"/>
                  <w:color w:val="000000"/>
                  <w:sz w:val="18"/>
                  <w:szCs w:val="18"/>
                </w:rPr>
                <w:delText>Mean (SD); n (%)</w:delText>
              </w:r>
            </w:del>
          </w:p>
        </w:tc>
      </w:tr>
    </w:tbl>
    <w:p w14:paraId="4E9F4546" w14:textId="663A3725" w:rsidR="005572A9" w:rsidRPr="00B56FD7" w:rsidDel="00C7042E" w:rsidRDefault="005572A9" w:rsidP="005572A9">
      <w:pPr>
        <w:rPr>
          <w:del w:id="440" w:author="Emily DeVoto" w:date="2022-07-14T10:18:00Z"/>
          <w:color w:val="000000" w:themeColor="text1"/>
        </w:rPr>
      </w:pPr>
      <w:del w:id="441" w:author="Emily DeVoto" w:date="2022-07-14T10:18:00Z">
        <w:r w:rsidRPr="00B56FD7" w:rsidDel="00C7042E">
          <w:rPr>
            <w:b/>
            <w:color w:val="000000" w:themeColor="text1"/>
          </w:rPr>
          <w:lastRenderedPageBreak/>
          <w:delText xml:space="preserve">Table 2. </w:delText>
        </w:r>
        <w:r w:rsidRPr="00B56FD7" w:rsidDel="00C7042E">
          <w:rPr>
            <w:bCs/>
            <w:color w:val="000000" w:themeColor="text1"/>
          </w:rPr>
          <w:delText xml:space="preserve">Summary of </w:delText>
        </w:r>
        <w:r w:rsidR="004F69E3" w:rsidRPr="00B56FD7" w:rsidDel="00C7042E">
          <w:rPr>
            <w:bCs/>
            <w:color w:val="000000" w:themeColor="text1"/>
          </w:rPr>
          <w:delText xml:space="preserve">1,- </w:delText>
        </w:r>
        <w:r w:rsidRPr="00B56FD7" w:rsidDel="00C7042E">
          <w:rPr>
            <w:bCs/>
            <w:color w:val="000000" w:themeColor="text1"/>
          </w:rPr>
          <w:delText>5-</w:delText>
        </w:r>
        <w:r w:rsidR="004F69E3" w:rsidRPr="00B56FD7" w:rsidDel="00C7042E">
          <w:rPr>
            <w:bCs/>
            <w:color w:val="000000" w:themeColor="text1"/>
          </w:rPr>
          <w:delText>, and 10-</w:delText>
        </w:r>
        <w:r w:rsidRPr="00B56FD7" w:rsidDel="00C7042E">
          <w:rPr>
            <w:bCs/>
            <w:color w:val="000000" w:themeColor="text1"/>
          </w:rPr>
          <w:delText>year average pollutant concentrations</w:delText>
        </w:r>
        <w:r w:rsidR="00414C43" w:rsidRPr="00B56FD7" w:rsidDel="00C7042E">
          <w:rPr>
            <w:bCs/>
            <w:color w:val="000000" w:themeColor="text1"/>
          </w:rPr>
          <w:delText xml:space="preserve"> </w:delText>
        </w:r>
        <w:r w:rsidRPr="00B56FD7" w:rsidDel="00C7042E">
          <w:rPr>
            <w:bCs/>
            <w:color w:val="000000" w:themeColor="text1"/>
          </w:rPr>
          <w:delText>(all in μg/m</w:delText>
        </w:r>
        <w:r w:rsidRPr="00B56FD7" w:rsidDel="00C7042E">
          <w:rPr>
            <w:bCs/>
            <w:color w:val="000000" w:themeColor="text1"/>
            <w:vertAlign w:val="superscript"/>
          </w:rPr>
          <w:delText>3</w:delText>
        </w:r>
        <w:r w:rsidRPr="00B56FD7" w:rsidDel="00C7042E">
          <w:rPr>
            <w:bCs/>
            <w:color w:val="000000" w:themeColor="text1"/>
          </w:rPr>
          <w:delText>)</w:delText>
        </w:r>
        <w:r w:rsidR="00767E4F" w:rsidRPr="00B56FD7" w:rsidDel="00C7042E">
          <w:rPr>
            <w:bCs/>
            <w:color w:val="000000" w:themeColor="text1"/>
          </w:rPr>
          <w:delText>.</w:delText>
        </w:r>
      </w:del>
    </w:p>
    <w:tbl>
      <w:tblPr>
        <w:tblW w:w="0" w:type="auto"/>
        <w:jc w:val="center"/>
        <w:tblLayout w:type="fixed"/>
        <w:tblLook w:val="0420" w:firstRow="1" w:lastRow="0" w:firstColumn="0" w:lastColumn="0" w:noHBand="0" w:noVBand="1"/>
      </w:tblPr>
      <w:tblGrid>
        <w:gridCol w:w="1267"/>
        <w:gridCol w:w="1267"/>
        <w:gridCol w:w="2312"/>
        <w:gridCol w:w="2007"/>
        <w:gridCol w:w="2325"/>
      </w:tblGrid>
      <w:tr w:rsidR="001A1827" w:rsidRPr="00B56FD7" w:rsidDel="00C7042E" w14:paraId="6EA5947B" w14:textId="07267B41" w:rsidTr="003017BC">
        <w:trPr>
          <w:cantSplit/>
          <w:tblHeader/>
          <w:jc w:val="center"/>
          <w:del w:id="442" w:author="Emily DeVoto" w:date="2022-07-14T10:18:00Z"/>
        </w:trPr>
        <w:tc>
          <w:tcPr>
            <w:tcW w:w="1267" w:type="dxa"/>
            <w:tcBorders>
              <w:top w:val="single" w:sz="8" w:space="0" w:color="000000"/>
              <w:bottom w:val="single" w:sz="8" w:space="0" w:color="000000"/>
            </w:tcBorders>
            <w:shd w:val="clear" w:color="auto" w:fill="FFFFFF"/>
          </w:tcPr>
          <w:p w14:paraId="634B61B2" w14:textId="62627BED" w:rsidR="001A1827" w:rsidRPr="00B56FD7" w:rsidDel="00C7042E" w:rsidRDefault="001A1827" w:rsidP="001A1827">
            <w:pPr>
              <w:spacing w:before="40" w:after="40" w:line="240" w:lineRule="auto"/>
              <w:ind w:left="100" w:right="100"/>
              <w:rPr>
                <w:del w:id="443" w:author="Emily DeVoto" w:date="2022-07-14T10:18:00Z"/>
                <w:rFonts w:eastAsia="Arial"/>
                <w:color w:val="000000"/>
                <w:sz w:val="22"/>
                <w:szCs w:val="22"/>
              </w:rPr>
            </w:pPr>
          </w:p>
        </w:tc>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675DEF0F" w:rsidR="001A1827" w:rsidRPr="00B56FD7" w:rsidDel="00C7042E" w:rsidRDefault="001A1827" w:rsidP="001A1827">
            <w:pPr>
              <w:spacing w:before="40" w:after="40" w:line="240" w:lineRule="auto"/>
              <w:ind w:left="100" w:right="100"/>
              <w:rPr>
                <w:del w:id="444" w:author="Emily DeVoto" w:date="2022-07-14T10:18:00Z"/>
                <w:sz w:val="22"/>
                <w:szCs w:val="22"/>
              </w:rPr>
            </w:pPr>
            <w:del w:id="445" w:author="Emily DeVoto" w:date="2022-07-14T10:18:00Z">
              <w:r w:rsidRPr="00B56FD7" w:rsidDel="00C7042E">
                <w:rPr>
                  <w:rFonts w:eastAsia="Arial"/>
                  <w:color w:val="000000"/>
                  <w:sz w:val="22"/>
                  <w:szCs w:val="22"/>
                </w:rPr>
                <w:delText>Pollutant</w:delText>
              </w:r>
            </w:del>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22073BEC" w:rsidR="001A1827" w:rsidRPr="00B56FD7" w:rsidDel="00C7042E" w:rsidRDefault="001A1827" w:rsidP="001A1827">
            <w:pPr>
              <w:spacing w:before="40" w:after="40" w:line="240" w:lineRule="auto"/>
              <w:ind w:left="100" w:right="100"/>
              <w:jc w:val="center"/>
              <w:rPr>
                <w:del w:id="446" w:author="Emily DeVoto" w:date="2022-07-14T10:18:00Z"/>
                <w:sz w:val="22"/>
                <w:szCs w:val="22"/>
              </w:rPr>
            </w:pPr>
            <w:del w:id="447" w:author="Emily DeVoto" w:date="2022-07-14T10:18:00Z">
              <w:r w:rsidRPr="00B56FD7" w:rsidDel="00C7042E">
                <w:rPr>
                  <w:rFonts w:eastAsia="Arial"/>
                  <w:color w:val="000000"/>
                  <w:sz w:val="22"/>
                  <w:szCs w:val="22"/>
                </w:rPr>
                <w:delText>Overall, N = 23,270</w:delText>
              </w:r>
              <w:r w:rsidR="00B630D4" w:rsidRPr="00B56FD7" w:rsidDel="00C7042E">
                <w:rPr>
                  <w:rFonts w:eastAsia="Arial"/>
                  <w:color w:val="000000"/>
                  <w:sz w:val="18"/>
                  <w:szCs w:val="18"/>
                  <w:vertAlign w:val="superscript"/>
                </w:rPr>
                <w:delText>a</w:delText>
              </w:r>
            </w:del>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32544B37" w:rsidR="001A1827" w:rsidRPr="00B56FD7" w:rsidDel="00C7042E" w:rsidRDefault="001A1827" w:rsidP="001A1827">
            <w:pPr>
              <w:spacing w:before="40" w:after="40" w:line="240" w:lineRule="auto"/>
              <w:ind w:left="100" w:right="100"/>
              <w:jc w:val="center"/>
              <w:rPr>
                <w:del w:id="448" w:author="Emily DeVoto" w:date="2022-07-14T10:18:00Z"/>
                <w:sz w:val="22"/>
                <w:szCs w:val="22"/>
              </w:rPr>
            </w:pPr>
            <w:del w:id="449" w:author="Emily DeVoto" w:date="2022-07-14T10:18:00Z">
              <w:r w:rsidRPr="00B56FD7" w:rsidDel="00C7042E">
                <w:rPr>
                  <w:rFonts w:eastAsia="Arial"/>
                  <w:color w:val="000000"/>
                  <w:sz w:val="22"/>
                  <w:szCs w:val="22"/>
                </w:rPr>
                <w:delText>Case, N = 3,937</w:delText>
              </w:r>
              <w:r w:rsidR="00B630D4" w:rsidRPr="00B56FD7" w:rsidDel="00C7042E">
                <w:rPr>
                  <w:rFonts w:eastAsia="Arial"/>
                  <w:color w:val="000000"/>
                  <w:sz w:val="18"/>
                  <w:szCs w:val="18"/>
                  <w:vertAlign w:val="superscript"/>
                </w:rPr>
                <w:delText>a</w:delText>
              </w:r>
            </w:del>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7FDE1DB4" w:rsidR="001A1827" w:rsidRPr="00B56FD7" w:rsidDel="00C7042E" w:rsidRDefault="001A1827" w:rsidP="001A1827">
            <w:pPr>
              <w:spacing w:before="40" w:after="40" w:line="240" w:lineRule="auto"/>
              <w:ind w:left="100" w:right="100"/>
              <w:jc w:val="center"/>
              <w:rPr>
                <w:del w:id="450" w:author="Emily DeVoto" w:date="2022-07-14T10:18:00Z"/>
                <w:sz w:val="22"/>
                <w:szCs w:val="22"/>
              </w:rPr>
            </w:pPr>
            <w:del w:id="451" w:author="Emily DeVoto" w:date="2022-07-14T10:18:00Z">
              <w:r w:rsidRPr="00B56FD7" w:rsidDel="00C7042E">
                <w:rPr>
                  <w:rFonts w:eastAsia="Arial"/>
                  <w:color w:val="000000"/>
                  <w:sz w:val="22"/>
                  <w:szCs w:val="22"/>
                </w:rPr>
                <w:delText>Control, N = 19,333</w:delText>
              </w:r>
              <w:r w:rsidR="00B630D4" w:rsidRPr="00B56FD7" w:rsidDel="00C7042E">
                <w:rPr>
                  <w:rFonts w:eastAsia="Arial"/>
                  <w:color w:val="000000"/>
                  <w:sz w:val="18"/>
                  <w:szCs w:val="18"/>
                  <w:vertAlign w:val="superscript"/>
                </w:rPr>
                <w:delText>a</w:delText>
              </w:r>
            </w:del>
          </w:p>
        </w:tc>
      </w:tr>
      <w:tr w:rsidR="00414C43" w:rsidRPr="00B56FD7" w:rsidDel="00C7042E" w14:paraId="4B85BE68" w14:textId="77106247" w:rsidTr="00201E77">
        <w:trPr>
          <w:cantSplit/>
          <w:jc w:val="center"/>
          <w:del w:id="452" w:author="Emily DeVoto" w:date="2022-07-14T10:18:00Z"/>
        </w:trPr>
        <w:tc>
          <w:tcPr>
            <w:tcW w:w="1267" w:type="dxa"/>
            <w:vMerge w:val="restart"/>
            <w:shd w:val="clear" w:color="auto" w:fill="FFFFFF"/>
            <w:vAlign w:val="center"/>
          </w:tcPr>
          <w:p w14:paraId="270B2EF9" w14:textId="11F1A4CE" w:rsidR="00414C43" w:rsidRPr="00B56FD7" w:rsidDel="00C7042E" w:rsidRDefault="00414C43" w:rsidP="00201E77">
            <w:pPr>
              <w:spacing w:before="100" w:after="100" w:line="240" w:lineRule="auto"/>
              <w:ind w:right="100"/>
              <w:jc w:val="center"/>
              <w:rPr>
                <w:del w:id="453" w:author="Emily DeVoto" w:date="2022-07-14T10:18:00Z"/>
                <w:rFonts w:eastAsia="Arial"/>
                <w:b/>
                <w:color w:val="000000"/>
                <w:sz w:val="22"/>
                <w:szCs w:val="22"/>
              </w:rPr>
            </w:pPr>
            <w:del w:id="454" w:author="Emily DeVoto" w:date="2022-07-14T10:18:00Z">
              <w:r w:rsidRPr="00B56FD7" w:rsidDel="00C7042E">
                <w:rPr>
                  <w:rFonts w:eastAsia="Arial"/>
                  <w:b/>
                  <w:color w:val="000000"/>
                  <w:sz w:val="22"/>
                  <w:szCs w:val="22"/>
                </w:rPr>
                <w:delText>1-year average</w:delText>
              </w:r>
            </w:del>
          </w:p>
        </w:tc>
        <w:tc>
          <w:tcPr>
            <w:tcW w:w="1267" w:type="dxa"/>
            <w:shd w:val="clear" w:color="auto" w:fill="FFFFFF"/>
            <w:tcMar>
              <w:top w:w="0" w:type="dxa"/>
              <w:left w:w="0" w:type="dxa"/>
              <w:bottom w:w="0" w:type="dxa"/>
              <w:right w:w="0" w:type="dxa"/>
            </w:tcMar>
          </w:tcPr>
          <w:p w14:paraId="7315C266" w14:textId="4E09F2D5" w:rsidR="00414C43" w:rsidRPr="00B56FD7" w:rsidDel="00C7042E" w:rsidRDefault="00414C43" w:rsidP="00414C43">
            <w:pPr>
              <w:spacing w:before="100" w:after="100" w:line="240" w:lineRule="auto"/>
              <w:ind w:left="100" w:right="100"/>
              <w:rPr>
                <w:del w:id="455" w:author="Emily DeVoto" w:date="2022-07-14T10:18:00Z"/>
                <w:rFonts w:eastAsia="Arial"/>
                <w:bCs/>
                <w:color w:val="000000"/>
                <w:sz w:val="22"/>
                <w:szCs w:val="22"/>
              </w:rPr>
            </w:pPr>
            <w:del w:id="456" w:author="Emily DeVoto" w:date="2022-07-14T10:18:00Z">
              <w:r w:rsidRPr="00B56FD7" w:rsidDel="00C7042E">
                <w:rPr>
                  <w:rFonts w:eastAsia="Arial"/>
                  <w:bCs/>
                  <w:color w:val="000000"/>
                  <w:sz w:val="22"/>
                  <w:szCs w:val="22"/>
                </w:rPr>
                <w:delText>EC</w:delText>
              </w:r>
            </w:del>
          </w:p>
        </w:tc>
        <w:tc>
          <w:tcPr>
            <w:tcW w:w="2312" w:type="dxa"/>
            <w:shd w:val="clear" w:color="auto" w:fill="FFFFFF"/>
            <w:tcMar>
              <w:top w:w="0" w:type="dxa"/>
              <w:left w:w="0" w:type="dxa"/>
              <w:bottom w:w="0" w:type="dxa"/>
              <w:right w:w="0" w:type="dxa"/>
            </w:tcMar>
            <w:vAlign w:val="center"/>
          </w:tcPr>
          <w:p w14:paraId="24CFA8E2" w14:textId="4C23BC9A" w:rsidR="00414C43" w:rsidRPr="00B56FD7" w:rsidDel="00C7042E" w:rsidRDefault="00414C43" w:rsidP="00414C43">
            <w:pPr>
              <w:spacing w:before="100" w:after="100" w:line="240" w:lineRule="auto"/>
              <w:ind w:left="100" w:right="100"/>
              <w:jc w:val="center"/>
              <w:rPr>
                <w:del w:id="457" w:author="Emily DeVoto" w:date="2022-07-14T10:18:00Z"/>
                <w:rFonts w:eastAsia="Arial"/>
                <w:color w:val="000000"/>
                <w:sz w:val="22"/>
                <w:szCs w:val="22"/>
              </w:rPr>
            </w:pPr>
            <w:del w:id="458" w:author="Emily DeVoto" w:date="2022-07-14T10:18:00Z">
              <w:r w:rsidRPr="00B56FD7" w:rsidDel="00C7042E">
                <w:rPr>
                  <w:rFonts w:eastAsia="Arial"/>
                  <w:color w:val="000000"/>
                  <w:sz w:val="22"/>
                  <w:szCs w:val="22"/>
                </w:rPr>
                <w:delText>0.81 (0.42)</w:delText>
              </w:r>
            </w:del>
          </w:p>
        </w:tc>
        <w:tc>
          <w:tcPr>
            <w:tcW w:w="2007" w:type="dxa"/>
            <w:shd w:val="clear" w:color="auto" w:fill="FFFFFF"/>
            <w:tcMar>
              <w:top w:w="0" w:type="dxa"/>
              <w:left w:w="0" w:type="dxa"/>
              <w:bottom w:w="0" w:type="dxa"/>
              <w:right w:w="0" w:type="dxa"/>
            </w:tcMar>
            <w:vAlign w:val="center"/>
          </w:tcPr>
          <w:p w14:paraId="4D8EBA3F" w14:textId="38693AE7" w:rsidR="00414C43" w:rsidRPr="00B56FD7" w:rsidDel="00C7042E" w:rsidRDefault="00414C43" w:rsidP="00414C43">
            <w:pPr>
              <w:spacing w:before="100" w:after="100" w:line="240" w:lineRule="auto"/>
              <w:ind w:left="100" w:right="100"/>
              <w:jc w:val="center"/>
              <w:rPr>
                <w:del w:id="459" w:author="Emily DeVoto" w:date="2022-07-14T10:18:00Z"/>
                <w:rFonts w:eastAsia="Arial"/>
                <w:color w:val="000000"/>
                <w:sz w:val="22"/>
                <w:szCs w:val="22"/>
              </w:rPr>
            </w:pPr>
            <w:del w:id="460" w:author="Emily DeVoto" w:date="2022-07-14T10:18:00Z">
              <w:r w:rsidRPr="00B56FD7" w:rsidDel="00C7042E">
                <w:rPr>
                  <w:rFonts w:eastAsia="Arial"/>
                  <w:color w:val="000000"/>
                  <w:sz w:val="22"/>
                  <w:szCs w:val="22"/>
                </w:rPr>
                <w:delText>0.83 (0.44)</w:delText>
              </w:r>
            </w:del>
          </w:p>
        </w:tc>
        <w:tc>
          <w:tcPr>
            <w:tcW w:w="2325" w:type="dxa"/>
            <w:shd w:val="clear" w:color="auto" w:fill="FFFFFF"/>
            <w:tcMar>
              <w:top w:w="0" w:type="dxa"/>
              <w:left w:w="0" w:type="dxa"/>
              <w:bottom w:w="0" w:type="dxa"/>
              <w:right w:w="0" w:type="dxa"/>
            </w:tcMar>
            <w:vAlign w:val="center"/>
          </w:tcPr>
          <w:p w14:paraId="778BDC0C" w14:textId="453E0346" w:rsidR="00414C43" w:rsidRPr="00B56FD7" w:rsidDel="00C7042E" w:rsidRDefault="00414C43" w:rsidP="00414C43">
            <w:pPr>
              <w:spacing w:before="100" w:after="100" w:line="240" w:lineRule="auto"/>
              <w:ind w:left="100" w:right="100"/>
              <w:jc w:val="center"/>
              <w:rPr>
                <w:del w:id="461" w:author="Emily DeVoto" w:date="2022-07-14T10:18:00Z"/>
                <w:rFonts w:eastAsia="Arial"/>
                <w:color w:val="000000"/>
                <w:sz w:val="22"/>
                <w:szCs w:val="22"/>
              </w:rPr>
            </w:pPr>
            <w:del w:id="462" w:author="Emily DeVoto" w:date="2022-07-14T10:18:00Z">
              <w:r w:rsidRPr="00B56FD7" w:rsidDel="00C7042E">
                <w:rPr>
                  <w:rFonts w:eastAsia="Arial"/>
                  <w:color w:val="000000"/>
                  <w:sz w:val="22"/>
                  <w:szCs w:val="22"/>
                </w:rPr>
                <w:delText>0.81 (0.42)</w:delText>
              </w:r>
            </w:del>
          </w:p>
        </w:tc>
      </w:tr>
      <w:tr w:rsidR="00414C43" w:rsidRPr="00B56FD7" w:rsidDel="00C7042E" w14:paraId="1CE25475" w14:textId="4D5C5883" w:rsidTr="003017BC">
        <w:trPr>
          <w:cantSplit/>
          <w:jc w:val="center"/>
          <w:del w:id="463" w:author="Emily DeVoto" w:date="2022-07-14T10:18:00Z"/>
        </w:trPr>
        <w:tc>
          <w:tcPr>
            <w:tcW w:w="1267" w:type="dxa"/>
            <w:vMerge/>
            <w:shd w:val="clear" w:color="auto" w:fill="FFFFFF"/>
          </w:tcPr>
          <w:p w14:paraId="55D51360" w14:textId="4A97336E" w:rsidR="00414C43" w:rsidRPr="00B56FD7" w:rsidDel="00C7042E" w:rsidRDefault="00414C43" w:rsidP="00414C43">
            <w:pPr>
              <w:spacing w:before="100" w:after="100" w:line="240" w:lineRule="auto"/>
              <w:ind w:left="100" w:right="100"/>
              <w:rPr>
                <w:del w:id="464" w:author="Emily DeVoto" w:date="2022-07-14T10:18:00Z"/>
                <w:rFonts w:eastAsia="Arial"/>
                <w:b/>
                <w:color w:val="000000"/>
                <w:sz w:val="22"/>
                <w:szCs w:val="22"/>
              </w:rPr>
            </w:pPr>
          </w:p>
        </w:tc>
        <w:tc>
          <w:tcPr>
            <w:tcW w:w="1267" w:type="dxa"/>
            <w:shd w:val="clear" w:color="auto" w:fill="FFFFFF"/>
            <w:tcMar>
              <w:top w:w="0" w:type="dxa"/>
              <w:left w:w="0" w:type="dxa"/>
              <w:bottom w:w="0" w:type="dxa"/>
              <w:right w:w="0" w:type="dxa"/>
            </w:tcMar>
          </w:tcPr>
          <w:p w14:paraId="440093EE" w14:textId="0C4250C6" w:rsidR="00414C43" w:rsidRPr="00B56FD7" w:rsidDel="00C7042E" w:rsidRDefault="00414C43" w:rsidP="00414C43">
            <w:pPr>
              <w:spacing w:before="100" w:after="100" w:line="240" w:lineRule="auto"/>
              <w:ind w:left="100" w:right="100"/>
              <w:rPr>
                <w:del w:id="465" w:author="Emily DeVoto" w:date="2022-07-14T10:18:00Z"/>
                <w:rFonts w:eastAsia="Arial"/>
                <w:bCs/>
                <w:color w:val="000000"/>
                <w:sz w:val="22"/>
                <w:szCs w:val="22"/>
              </w:rPr>
            </w:pPr>
            <w:del w:id="466" w:author="Emily DeVoto" w:date="2022-07-14T10:18:00Z">
              <w:r w:rsidRPr="00B56FD7" w:rsidDel="00C7042E">
                <w:rPr>
                  <w:rFonts w:eastAsia="Arial"/>
                  <w:bCs/>
                  <w:color w:val="000000"/>
                  <w:sz w:val="22"/>
                  <w:szCs w:val="22"/>
                </w:rPr>
                <w:delText>NO</w:delText>
              </w:r>
              <w:r w:rsidRPr="00B56FD7" w:rsidDel="00C7042E">
                <w:rPr>
                  <w:rFonts w:eastAsia="Arial"/>
                  <w:bCs/>
                  <w:color w:val="000000"/>
                  <w:sz w:val="22"/>
                  <w:szCs w:val="22"/>
                  <w:vertAlign w:val="subscript"/>
                </w:rPr>
                <w:delText>X</w:delText>
              </w:r>
            </w:del>
          </w:p>
        </w:tc>
        <w:tc>
          <w:tcPr>
            <w:tcW w:w="2312" w:type="dxa"/>
            <w:shd w:val="clear" w:color="auto" w:fill="FFFFFF"/>
            <w:tcMar>
              <w:top w:w="0" w:type="dxa"/>
              <w:left w:w="0" w:type="dxa"/>
              <w:bottom w:w="0" w:type="dxa"/>
              <w:right w:w="0" w:type="dxa"/>
            </w:tcMar>
            <w:vAlign w:val="center"/>
          </w:tcPr>
          <w:p w14:paraId="6537FA35" w14:textId="0C287303" w:rsidR="00414C43" w:rsidRPr="00B56FD7" w:rsidDel="00C7042E" w:rsidRDefault="00414C43" w:rsidP="00414C43">
            <w:pPr>
              <w:spacing w:before="100" w:after="100" w:line="240" w:lineRule="auto"/>
              <w:ind w:left="100" w:right="100"/>
              <w:jc w:val="center"/>
              <w:rPr>
                <w:del w:id="467" w:author="Emily DeVoto" w:date="2022-07-14T10:18:00Z"/>
                <w:rFonts w:eastAsia="Arial"/>
                <w:color w:val="000000"/>
                <w:sz w:val="22"/>
                <w:szCs w:val="22"/>
              </w:rPr>
            </w:pPr>
            <w:del w:id="468" w:author="Emily DeVoto" w:date="2022-07-14T10:18:00Z">
              <w:r w:rsidRPr="00B56FD7" w:rsidDel="00C7042E">
                <w:rPr>
                  <w:rFonts w:eastAsia="Arial"/>
                  <w:color w:val="000000"/>
                  <w:sz w:val="22"/>
                  <w:szCs w:val="22"/>
                </w:rPr>
                <w:delText>26 (19)</w:delText>
              </w:r>
            </w:del>
          </w:p>
        </w:tc>
        <w:tc>
          <w:tcPr>
            <w:tcW w:w="2007" w:type="dxa"/>
            <w:shd w:val="clear" w:color="auto" w:fill="FFFFFF"/>
            <w:tcMar>
              <w:top w:w="0" w:type="dxa"/>
              <w:left w:w="0" w:type="dxa"/>
              <w:bottom w:w="0" w:type="dxa"/>
              <w:right w:w="0" w:type="dxa"/>
            </w:tcMar>
            <w:vAlign w:val="center"/>
          </w:tcPr>
          <w:p w14:paraId="2F86C0E9" w14:textId="1981367A" w:rsidR="00414C43" w:rsidRPr="00B56FD7" w:rsidDel="00C7042E" w:rsidRDefault="00414C43" w:rsidP="00414C43">
            <w:pPr>
              <w:spacing w:before="100" w:after="100" w:line="240" w:lineRule="auto"/>
              <w:ind w:left="100" w:right="100"/>
              <w:jc w:val="center"/>
              <w:rPr>
                <w:del w:id="469" w:author="Emily DeVoto" w:date="2022-07-14T10:18:00Z"/>
                <w:rFonts w:eastAsia="Arial"/>
                <w:color w:val="000000"/>
                <w:sz w:val="22"/>
                <w:szCs w:val="22"/>
              </w:rPr>
            </w:pPr>
            <w:del w:id="470" w:author="Emily DeVoto" w:date="2022-07-14T10:18:00Z">
              <w:r w:rsidRPr="00B56FD7" w:rsidDel="00C7042E">
                <w:rPr>
                  <w:rFonts w:eastAsia="Arial"/>
                  <w:color w:val="000000"/>
                  <w:sz w:val="22"/>
                  <w:szCs w:val="22"/>
                </w:rPr>
                <w:delText>26 (20)</w:delText>
              </w:r>
            </w:del>
          </w:p>
        </w:tc>
        <w:tc>
          <w:tcPr>
            <w:tcW w:w="2325" w:type="dxa"/>
            <w:shd w:val="clear" w:color="auto" w:fill="FFFFFF"/>
            <w:tcMar>
              <w:top w:w="0" w:type="dxa"/>
              <w:left w:w="0" w:type="dxa"/>
              <w:bottom w:w="0" w:type="dxa"/>
              <w:right w:w="0" w:type="dxa"/>
            </w:tcMar>
            <w:vAlign w:val="center"/>
          </w:tcPr>
          <w:p w14:paraId="5FA37592" w14:textId="47A62EC0" w:rsidR="00414C43" w:rsidRPr="00B56FD7" w:rsidDel="00C7042E" w:rsidRDefault="00414C43" w:rsidP="00414C43">
            <w:pPr>
              <w:spacing w:before="100" w:after="100" w:line="240" w:lineRule="auto"/>
              <w:ind w:left="100" w:right="100"/>
              <w:jc w:val="center"/>
              <w:rPr>
                <w:del w:id="471" w:author="Emily DeVoto" w:date="2022-07-14T10:18:00Z"/>
                <w:rFonts w:eastAsia="Arial"/>
                <w:color w:val="000000"/>
                <w:sz w:val="22"/>
                <w:szCs w:val="22"/>
              </w:rPr>
            </w:pPr>
            <w:del w:id="472" w:author="Emily DeVoto" w:date="2022-07-14T10:18:00Z">
              <w:r w:rsidRPr="00B56FD7" w:rsidDel="00C7042E">
                <w:rPr>
                  <w:rFonts w:eastAsia="Arial"/>
                  <w:color w:val="000000"/>
                  <w:sz w:val="22"/>
                  <w:szCs w:val="22"/>
                </w:rPr>
                <w:delText>26 (19)</w:delText>
              </w:r>
            </w:del>
          </w:p>
        </w:tc>
      </w:tr>
      <w:tr w:rsidR="00414C43" w:rsidRPr="00B56FD7" w:rsidDel="00C7042E" w14:paraId="55BA599E" w14:textId="783B4A02" w:rsidTr="003017BC">
        <w:trPr>
          <w:cantSplit/>
          <w:jc w:val="center"/>
          <w:del w:id="473" w:author="Emily DeVoto" w:date="2022-07-14T10:18:00Z"/>
        </w:trPr>
        <w:tc>
          <w:tcPr>
            <w:tcW w:w="1267" w:type="dxa"/>
            <w:vMerge/>
            <w:shd w:val="clear" w:color="auto" w:fill="FFFFFF"/>
          </w:tcPr>
          <w:p w14:paraId="5F19F738" w14:textId="6ABC6E7B" w:rsidR="00414C43" w:rsidRPr="00B56FD7" w:rsidDel="00C7042E" w:rsidRDefault="00414C43" w:rsidP="00414C43">
            <w:pPr>
              <w:spacing w:before="100" w:after="100" w:line="240" w:lineRule="auto"/>
              <w:ind w:left="100" w:right="100"/>
              <w:rPr>
                <w:del w:id="474" w:author="Emily DeVoto" w:date="2022-07-14T10:18:00Z"/>
                <w:rFonts w:eastAsia="Arial"/>
                <w:b/>
                <w:color w:val="000000"/>
                <w:sz w:val="22"/>
                <w:szCs w:val="22"/>
              </w:rPr>
            </w:pPr>
          </w:p>
        </w:tc>
        <w:tc>
          <w:tcPr>
            <w:tcW w:w="1267" w:type="dxa"/>
            <w:shd w:val="clear" w:color="auto" w:fill="FFFFFF"/>
            <w:tcMar>
              <w:top w:w="0" w:type="dxa"/>
              <w:left w:w="0" w:type="dxa"/>
              <w:bottom w:w="0" w:type="dxa"/>
              <w:right w:w="0" w:type="dxa"/>
            </w:tcMar>
          </w:tcPr>
          <w:p w14:paraId="31CECDFE" w14:textId="1BEE1776" w:rsidR="00414C43" w:rsidRPr="00B56FD7" w:rsidDel="00C7042E" w:rsidRDefault="00414C43" w:rsidP="00414C43">
            <w:pPr>
              <w:spacing w:before="100" w:after="100" w:line="240" w:lineRule="auto"/>
              <w:ind w:left="100" w:right="100"/>
              <w:rPr>
                <w:del w:id="475" w:author="Emily DeVoto" w:date="2022-07-14T10:18:00Z"/>
                <w:rFonts w:eastAsia="Arial"/>
                <w:bCs/>
                <w:color w:val="000000"/>
                <w:sz w:val="22"/>
                <w:szCs w:val="22"/>
              </w:rPr>
            </w:pPr>
            <w:del w:id="476" w:author="Emily DeVoto" w:date="2022-07-14T10:18:00Z">
              <w:r w:rsidRPr="00B56FD7" w:rsidDel="00C7042E">
                <w:rPr>
                  <w:rFonts w:eastAsia="Arial"/>
                  <w:bCs/>
                  <w:color w:val="000000"/>
                  <w:sz w:val="22"/>
                  <w:szCs w:val="22"/>
                </w:rPr>
                <w:delText>CO</w:delText>
              </w:r>
            </w:del>
          </w:p>
        </w:tc>
        <w:tc>
          <w:tcPr>
            <w:tcW w:w="2312" w:type="dxa"/>
            <w:shd w:val="clear" w:color="auto" w:fill="FFFFFF"/>
            <w:tcMar>
              <w:top w:w="0" w:type="dxa"/>
              <w:left w:w="0" w:type="dxa"/>
              <w:bottom w:w="0" w:type="dxa"/>
              <w:right w:w="0" w:type="dxa"/>
            </w:tcMar>
            <w:vAlign w:val="center"/>
          </w:tcPr>
          <w:p w14:paraId="65C159AB" w14:textId="55E84726" w:rsidR="00414C43" w:rsidRPr="00B56FD7" w:rsidDel="00C7042E" w:rsidRDefault="00414C43" w:rsidP="00414C43">
            <w:pPr>
              <w:spacing w:before="100" w:after="100" w:line="240" w:lineRule="auto"/>
              <w:ind w:left="100" w:right="100"/>
              <w:jc w:val="center"/>
              <w:rPr>
                <w:del w:id="477" w:author="Emily DeVoto" w:date="2022-07-14T10:18:00Z"/>
                <w:rFonts w:eastAsia="Arial"/>
                <w:color w:val="000000"/>
                <w:sz w:val="22"/>
                <w:szCs w:val="22"/>
              </w:rPr>
            </w:pPr>
            <w:del w:id="478" w:author="Emily DeVoto" w:date="2022-07-14T10:18:00Z">
              <w:r w:rsidRPr="00B56FD7" w:rsidDel="00C7042E">
                <w:rPr>
                  <w:rFonts w:eastAsia="Arial"/>
                  <w:color w:val="000000"/>
                  <w:sz w:val="22"/>
                  <w:szCs w:val="22"/>
                </w:rPr>
                <w:delText>224 (97)</w:delText>
              </w:r>
            </w:del>
          </w:p>
        </w:tc>
        <w:tc>
          <w:tcPr>
            <w:tcW w:w="2007" w:type="dxa"/>
            <w:shd w:val="clear" w:color="auto" w:fill="FFFFFF"/>
            <w:tcMar>
              <w:top w:w="0" w:type="dxa"/>
              <w:left w:w="0" w:type="dxa"/>
              <w:bottom w:w="0" w:type="dxa"/>
              <w:right w:w="0" w:type="dxa"/>
            </w:tcMar>
            <w:vAlign w:val="center"/>
          </w:tcPr>
          <w:p w14:paraId="4599F181" w14:textId="1AD023CC" w:rsidR="00414C43" w:rsidRPr="00B56FD7" w:rsidDel="00C7042E" w:rsidRDefault="00414C43" w:rsidP="00414C43">
            <w:pPr>
              <w:spacing w:before="100" w:after="100" w:line="240" w:lineRule="auto"/>
              <w:ind w:left="100" w:right="100"/>
              <w:jc w:val="center"/>
              <w:rPr>
                <w:del w:id="479" w:author="Emily DeVoto" w:date="2022-07-14T10:18:00Z"/>
                <w:rFonts w:eastAsia="Arial"/>
                <w:color w:val="000000"/>
                <w:sz w:val="22"/>
                <w:szCs w:val="22"/>
              </w:rPr>
            </w:pPr>
            <w:del w:id="480" w:author="Emily DeVoto" w:date="2022-07-14T10:18:00Z">
              <w:r w:rsidRPr="00B56FD7" w:rsidDel="00C7042E">
                <w:rPr>
                  <w:rFonts w:eastAsia="Arial"/>
                  <w:color w:val="000000"/>
                  <w:sz w:val="22"/>
                  <w:szCs w:val="22"/>
                </w:rPr>
                <w:delText>226 (101)</w:delText>
              </w:r>
            </w:del>
          </w:p>
        </w:tc>
        <w:tc>
          <w:tcPr>
            <w:tcW w:w="2325" w:type="dxa"/>
            <w:shd w:val="clear" w:color="auto" w:fill="FFFFFF"/>
            <w:tcMar>
              <w:top w:w="0" w:type="dxa"/>
              <w:left w:w="0" w:type="dxa"/>
              <w:bottom w:w="0" w:type="dxa"/>
              <w:right w:w="0" w:type="dxa"/>
            </w:tcMar>
            <w:vAlign w:val="center"/>
          </w:tcPr>
          <w:p w14:paraId="3DD2A96C" w14:textId="3B3EEDF3" w:rsidR="00414C43" w:rsidRPr="00B56FD7" w:rsidDel="00C7042E" w:rsidRDefault="00414C43" w:rsidP="00414C43">
            <w:pPr>
              <w:spacing w:before="100" w:after="100" w:line="240" w:lineRule="auto"/>
              <w:ind w:left="100" w:right="100"/>
              <w:jc w:val="center"/>
              <w:rPr>
                <w:del w:id="481" w:author="Emily DeVoto" w:date="2022-07-14T10:18:00Z"/>
                <w:rFonts w:eastAsia="Arial"/>
                <w:color w:val="000000"/>
                <w:sz w:val="22"/>
                <w:szCs w:val="22"/>
              </w:rPr>
            </w:pPr>
            <w:del w:id="482" w:author="Emily DeVoto" w:date="2022-07-14T10:18:00Z">
              <w:r w:rsidRPr="00B56FD7" w:rsidDel="00C7042E">
                <w:rPr>
                  <w:rFonts w:eastAsia="Arial"/>
                  <w:color w:val="000000"/>
                  <w:sz w:val="22"/>
                  <w:szCs w:val="22"/>
                </w:rPr>
                <w:delText>224 (96)</w:delText>
              </w:r>
            </w:del>
          </w:p>
        </w:tc>
      </w:tr>
      <w:tr w:rsidR="00414C43" w:rsidRPr="00B56FD7" w:rsidDel="00C7042E" w14:paraId="07E1CBC8" w14:textId="5621B5C5" w:rsidTr="003017BC">
        <w:trPr>
          <w:cantSplit/>
          <w:jc w:val="center"/>
          <w:del w:id="483" w:author="Emily DeVoto" w:date="2022-07-14T10:18:00Z"/>
        </w:trPr>
        <w:tc>
          <w:tcPr>
            <w:tcW w:w="1267" w:type="dxa"/>
            <w:vMerge/>
            <w:shd w:val="clear" w:color="auto" w:fill="FFFFFF"/>
          </w:tcPr>
          <w:p w14:paraId="0B6651ED" w14:textId="15931A8D" w:rsidR="00414C43" w:rsidRPr="00B56FD7" w:rsidDel="00C7042E" w:rsidRDefault="00414C43" w:rsidP="00414C43">
            <w:pPr>
              <w:spacing w:before="100" w:after="100" w:line="240" w:lineRule="auto"/>
              <w:ind w:left="100" w:right="100"/>
              <w:rPr>
                <w:del w:id="484" w:author="Emily DeVoto" w:date="2022-07-14T10:18:00Z"/>
                <w:rFonts w:eastAsia="Arial"/>
                <w:b/>
                <w:color w:val="000000"/>
                <w:sz w:val="22"/>
                <w:szCs w:val="22"/>
              </w:rPr>
            </w:pPr>
          </w:p>
        </w:tc>
        <w:tc>
          <w:tcPr>
            <w:tcW w:w="1267" w:type="dxa"/>
            <w:shd w:val="clear" w:color="auto" w:fill="FFFFFF"/>
            <w:tcMar>
              <w:top w:w="0" w:type="dxa"/>
              <w:left w:w="0" w:type="dxa"/>
              <w:bottom w:w="0" w:type="dxa"/>
              <w:right w:w="0" w:type="dxa"/>
            </w:tcMar>
          </w:tcPr>
          <w:p w14:paraId="4B02CBF6" w14:textId="021248FE" w:rsidR="00414C43" w:rsidRPr="00B56FD7" w:rsidDel="00C7042E" w:rsidRDefault="00414C43" w:rsidP="00414C43">
            <w:pPr>
              <w:spacing w:before="100" w:after="100" w:line="240" w:lineRule="auto"/>
              <w:ind w:left="100" w:right="100"/>
              <w:rPr>
                <w:del w:id="485" w:author="Emily DeVoto" w:date="2022-07-14T10:18:00Z"/>
                <w:bCs/>
                <w:sz w:val="22"/>
                <w:szCs w:val="22"/>
              </w:rPr>
            </w:pPr>
            <w:del w:id="486" w:author="Emily DeVoto" w:date="2022-07-14T10:18:00Z">
              <w:r w:rsidRPr="00B56FD7" w:rsidDel="00C7042E">
                <w:rPr>
                  <w:rFonts w:eastAsia="Arial"/>
                  <w:bCs/>
                  <w:color w:val="000000"/>
                  <w:sz w:val="22"/>
                  <w:szCs w:val="22"/>
                </w:rPr>
                <w:delText>non-EC PM</w:delText>
              </w:r>
              <w:r w:rsidRPr="00B56FD7" w:rsidDel="00C7042E">
                <w:rPr>
                  <w:rFonts w:eastAsia="Arial"/>
                  <w:bCs/>
                  <w:color w:val="000000"/>
                  <w:sz w:val="22"/>
                  <w:szCs w:val="22"/>
                  <w:vertAlign w:val="subscript"/>
                </w:rPr>
                <w:delText>2.5</w:delText>
              </w:r>
            </w:del>
          </w:p>
        </w:tc>
        <w:tc>
          <w:tcPr>
            <w:tcW w:w="2312" w:type="dxa"/>
            <w:shd w:val="clear" w:color="auto" w:fill="FFFFFF"/>
            <w:tcMar>
              <w:top w:w="0" w:type="dxa"/>
              <w:left w:w="0" w:type="dxa"/>
              <w:bottom w:w="0" w:type="dxa"/>
              <w:right w:w="0" w:type="dxa"/>
            </w:tcMar>
            <w:vAlign w:val="center"/>
          </w:tcPr>
          <w:p w14:paraId="45577F7F" w14:textId="5AD5D008" w:rsidR="00414C43" w:rsidRPr="00B56FD7" w:rsidDel="00C7042E" w:rsidRDefault="00414C43" w:rsidP="00414C43">
            <w:pPr>
              <w:spacing w:before="100" w:after="100" w:line="240" w:lineRule="auto"/>
              <w:ind w:left="100" w:right="100"/>
              <w:jc w:val="center"/>
              <w:rPr>
                <w:del w:id="487" w:author="Emily DeVoto" w:date="2022-07-14T10:18:00Z"/>
                <w:sz w:val="22"/>
                <w:szCs w:val="22"/>
              </w:rPr>
            </w:pPr>
            <w:del w:id="488" w:author="Emily DeVoto" w:date="2022-07-14T10:18:00Z">
              <w:r w:rsidRPr="00B56FD7" w:rsidDel="00C7042E">
                <w:rPr>
                  <w:rFonts w:eastAsia="Arial"/>
                  <w:color w:val="000000"/>
                  <w:sz w:val="22"/>
                  <w:szCs w:val="22"/>
                </w:rPr>
                <w:delText>11.17 (2.32)</w:delText>
              </w:r>
            </w:del>
          </w:p>
        </w:tc>
        <w:tc>
          <w:tcPr>
            <w:tcW w:w="2007" w:type="dxa"/>
            <w:shd w:val="clear" w:color="auto" w:fill="FFFFFF"/>
            <w:tcMar>
              <w:top w:w="0" w:type="dxa"/>
              <w:left w:w="0" w:type="dxa"/>
              <w:bottom w:w="0" w:type="dxa"/>
              <w:right w:w="0" w:type="dxa"/>
            </w:tcMar>
            <w:vAlign w:val="center"/>
          </w:tcPr>
          <w:p w14:paraId="48C310E4" w14:textId="60AA467F" w:rsidR="00414C43" w:rsidRPr="00B56FD7" w:rsidDel="00C7042E" w:rsidRDefault="00414C43" w:rsidP="00414C43">
            <w:pPr>
              <w:spacing w:before="100" w:after="100" w:line="240" w:lineRule="auto"/>
              <w:ind w:left="100" w:right="100"/>
              <w:jc w:val="center"/>
              <w:rPr>
                <w:del w:id="489" w:author="Emily DeVoto" w:date="2022-07-14T10:18:00Z"/>
                <w:sz w:val="22"/>
                <w:szCs w:val="22"/>
              </w:rPr>
            </w:pPr>
            <w:del w:id="490" w:author="Emily DeVoto" w:date="2022-07-14T10:18:00Z">
              <w:r w:rsidRPr="00B56FD7" w:rsidDel="00C7042E">
                <w:rPr>
                  <w:rFonts w:eastAsia="Arial"/>
                  <w:color w:val="000000"/>
                  <w:sz w:val="22"/>
                  <w:szCs w:val="22"/>
                </w:rPr>
                <w:delText>11.20 (2.34)</w:delText>
              </w:r>
            </w:del>
          </w:p>
        </w:tc>
        <w:tc>
          <w:tcPr>
            <w:tcW w:w="2325" w:type="dxa"/>
            <w:shd w:val="clear" w:color="auto" w:fill="FFFFFF"/>
            <w:tcMar>
              <w:top w:w="0" w:type="dxa"/>
              <w:left w:w="0" w:type="dxa"/>
              <w:bottom w:w="0" w:type="dxa"/>
              <w:right w:w="0" w:type="dxa"/>
            </w:tcMar>
            <w:vAlign w:val="center"/>
          </w:tcPr>
          <w:p w14:paraId="7E6BC7ED" w14:textId="0B51A488" w:rsidR="00414C43" w:rsidRPr="00B56FD7" w:rsidDel="00C7042E" w:rsidRDefault="00414C43" w:rsidP="00414C43">
            <w:pPr>
              <w:spacing w:before="100" w:after="100" w:line="240" w:lineRule="auto"/>
              <w:ind w:left="100" w:right="100"/>
              <w:jc w:val="center"/>
              <w:rPr>
                <w:del w:id="491" w:author="Emily DeVoto" w:date="2022-07-14T10:18:00Z"/>
                <w:sz w:val="22"/>
                <w:szCs w:val="22"/>
              </w:rPr>
            </w:pPr>
            <w:del w:id="492" w:author="Emily DeVoto" w:date="2022-07-14T10:18:00Z">
              <w:r w:rsidRPr="00B56FD7" w:rsidDel="00C7042E">
                <w:rPr>
                  <w:rFonts w:eastAsia="Arial"/>
                  <w:color w:val="000000"/>
                  <w:sz w:val="22"/>
                  <w:szCs w:val="22"/>
                </w:rPr>
                <w:delText>11.17 (2.31)</w:delText>
              </w:r>
            </w:del>
          </w:p>
        </w:tc>
      </w:tr>
      <w:tr w:rsidR="00414C43" w:rsidRPr="00B56FD7" w:rsidDel="00C7042E" w14:paraId="02C1F679" w14:textId="355A4454" w:rsidTr="003017BC">
        <w:trPr>
          <w:cantSplit/>
          <w:jc w:val="center"/>
          <w:del w:id="493" w:author="Emily DeVoto" w:date="2022-07-14T10:18:00Z"/>
        </w:trPr>
        <w:tc>
          <w:tcPr>
            <w:tcW w:w="1267" w:type="dxa"/>
            <w:vMerge/>
            <w:tcBorders>
              <w:bottom w:val="single" w:sz="8" w:space="0" w:color="000000"/>
            </w:tcBorders>
            <w:shd w:val="clear" w:color="auto" w:fill="FFFFFF"/>
          </w:tcPr>
          <w:p w14:paraId="10E7C216" w14:textId="66472187" w:rsidR="00414C43" w:rsidRPr="00B56FD7" w:rsidDel="00C7042E" w:rsidRDefault="00414C43" w:rsidP="00414C43">
            <w:pPr>
              <w:spacing w:before="100" w:after="100" w:line="240" w:lineRule="auto"/>
              <w:ind w:right="100"/>
              <w:rPr>
                <w:del w:id="494" w:author="Emily DeVoto" w:date="2022-07-14T10:18:00Z"/>
                <w:rFonts w:eastAsia="Arial"/>
                <w:b/>
                <w:color w:val="000000"/>
                <w:sz w:val="22"/>
                <w:szCs w:val="22"/>
              </w:rPr>
            </w:pPr>
          </w:p>
        </w:tc>
        <w:tc>
          <w:tcPr>
            <w:tcW w:w="1267" w:type="dxa"/>
            <w:tcBorders>
              <w:bottom w:val="single" w:sz="8" w:space="0" w:color="000000"/>
            </w:tcBorders>
            <w:shd w:val="clear" w:color="auto" w:fill="FFFFFF"/>
            <w:tcMar>
              <w:top w:w="0" w:type="dxa"/>
              <w:left w:w="0" w:type="dxa"/>
              <w:bottom w:w="0" w:type="dxa"/>
              <w:right w:w="0" w:type="dxa"/>
            </w:tcMar>
          </w:tcPr>
          <w:p w14:paraId="7C5374B8" w14:textId="2E12D0AD" w:rsidR="00414C43" w:rsidRPr="00B56FD7" w:rsidDel="00C7042E" w:rsidRDefault="00414C43" w:rsidP="00414C43">
            <w:pPr>
              <w:spacing w:before="100" w:after="100" w:line="240" w:lineRule="auto"/>
              <w:ind w:right="100"/>
              <w:rPr>
                <w:del w:id="495" w:author="Emily DeVoto" w:date="2022-07-14T10:18:00Z"/>
                <w:bCs/>
                <w:sz w:val="22"/>
                <w:szCs w:val="22"/>
              </w:rPr>
            </w:pPr>
            <w:del w:id="496" w:author="Emily DeVoto" w:date="2022-07-14T10:18:00Z">
              <w:r w:rsidRPr="00B56FD7" w:rsidDel="00C7042E">
                <w:rPr>
                  <w:rFonts w:eastAsia="Arial"/>
                  <w:bCs/>
                  <w:color w:val="000000"/>
                  <w:sz w:val="22"/>
                  <w:szCs w:val="22"/>
                </w:rPr>
                <w:delText xml:space="preserve">  O</w:delText>
              </w:r>
              <w:r w:rsidRPr="00B56FD7" w:rsidDel="00C7042E">
                <w:rPr>
                  <w:rFonts w:eastAsia="Arial"/>
                  <w:bCs/>
                  <w:color w:val="000000"/>
                  <w:sz w:val="22"/>
                  <w:szCs w:val="22"/>
                  <w:vertAlign w:val="subscript"/>
                </w:rPr>
                <w:delText>3</w:delText>
              </w:r>
            </w:del>
          </w:p>
        </w:tc>
        <w:tc>
          <w:tcPr>
            <w:tcW w:w="2312" w:type="dxa"/>
            <w:tcBorders>
              <w:bottom w:val="single" w:sz="8" w:space="0" w:color="000000"/>
            </w:tcBorders>
            <w:shd w:val="clear" w:color="auto" w:fill="FFFFFF"/>
            <w:tcMar>
              <w:top w:w="0" w:type="dxa"/>
              <w:left w:w="0" w:type="dxa"/>
              <w:bottom w:w="0" w:type="dxa"/>
              <w:right w:w="0" w:type="dxa"/>
            </w:tcMar>
            <w:vAlign w:val="center"/>
          </w:tcPr>
          <w:p w14:paraId="28B1B879" w14:textId="75AF40E1" w:rsidR="00414C43" w:rsidRPr="00B56FD7" w:rsidDel="00C7042E" w:rsidRDefault="00414C43" w:rsidP="00414C43">
            <w:pPr>
              <w:spacing w:before="100" w:after="100" w:line="240" w:lineRule="auto"/>
              <w:ind w:left="100" w:right="100"/>
              <w:jc w:val="center"/>
              <w:rPr>
                <w:del w:id="497" w:author="Emily DeVoto" w:date="2022-07-14T10:18:00Z"/>
                <w:sz w:val="22"/>
                <w:szCs w:val="22"/>
              </w:rPr>
            </w:pPr>
            <w:del w:id="498" w:author="Emily DeVoto" w:date="2022-07-14T10:18:00Z">
              <w:r w:rsidRPr="00B56FD7" w:rsidDel="00C7042E">
                <w:rPr>
                  <w:rFonts w:eastAsia="Arial"/>
                  <w:color w:val="000000"/>
                  <w:sz w:val="22"/>
                  <w:szCs w:val="22"/>
                </w:rPr>
                <w:delText>52.6 (6.1)</w:delText>
              </w:r>
            </w:del>
          </w:p>
        </w:tc>
        <w:tc>
          <w:tcPr>
            <w:tcW w:w="2007" w:type="dxa"/>
            <w:tcBorders>
              <w:bottom w:val="single" w:sz="8" w:space="0" w:color="000000"/>
            </w:tcBorders>
            <w:shd w:val="clear" w:color="auto" w:fill="FFFFFF"/>
            <w:tcMar>
              <w:top w:w="0" w:type="dxa"/>
              <w:left w:w="0" w:type="dxa"/>
              <w:bottom w:w="0" w:type="dxa"/>
              <w:right w:w="0" w:type="dxa"/>
            </w:tcMar>
            <w:vAlign w:val="center"/>
          </w:tcPr>
          <w:p w14:paraId="44FEB6B9" w14:textId="72B10FC8" w:rsidR="00414C43" w:rsidRPr="00B56FD7" w:rsidDel="00C7042E" w:rsidRDefault="00414C43" w:rsidP="00414C43">
            <w:pPr>
              <w:spacing w:before="100" w:after="100" w:line="240" w:lineRule="auto"/>
              <w:ind w:left="100" w:right="100"/>
              <w:jc w:val="center"/>
              <w:rPr>
                <w:del w:id="499" w:author="Emily DeVoto" w:date="2022-07-14T10:18:00Z"/>
                <w:sz w:val="22"/>
                <w:szCs w:val="22"/>
              </w:rPr>
            </w:pPr>
            <w:del w:id="500" w:author="Emily DeVoto" w:date="2022-07-14T10:18:00Z">
              <w:r w:rsidRPr="00B56FD7" w:rsidDel="00C7042E">
                <w:rPr>
                  <w:rFonts w:eastAsia="Arial"/>
                  <w:color w:val="000000"/>
                  <w:sz w:val="22"/>
                  <w:szCs w:val="22"/>
                </w:rPr>
                <w:delText>52.4 (6.2)</w:delText>
              </w:r>
            </w:del>
          </w:p>
        </w:tc>
        <w:tc>
          <w:tcPr>
            <w:tcW w:w="2325" w:type="dxa"/>
            <w:tcBorders>
              <w:bottom w:val="single" w:sz="8" w:space="0" w:color="000000"/>
            </w:tcBorders>
            <w:shd w:val="clear" w:color="auto" w:fill="FFFFFF"/>
            <w:tcMar>
              <w:top w:w="0" w:type="dxa"/>
              <w:left w:w="0" w:type="dxa"/>
              <w:bottom w:w="0" w:type="dxa"/>
              <w:right w:w="0" w:type="dxa"/>
            </w:tcMar>
            <w:vAlign w:val="center"/>
          </w:tcPr>
          <w:p w14:paraId="7AB4BCF5" w14:textId="4E6FE2BD" w:rsidR="00414C43" w:rsidRPr="00B56FD7" w:rsidDel="00C7042E" w:rsidRDefault="00414C43" w:rsidP="00414C43">
            <w:pPr>
              <w:spacing w:before="100" w:after="100" w:line="240" w:lineRule="auto"/>
              <w:ind w:left="100" w:right="100"/>
              <w:jc w:val="center"/>
              <w:rPr>
                <w:del w:id="501" w:author="Emily DeVoto" w:date="2022-07-14T10:18:00Z"/>
                <w:sz w:val="22"/>
                <w:szCs w:val="22"/>
              </w:rPr>
            </w:pPr>
            <w:del w:id="502" w:author="Emily DeVoto" w:date="2022-07-14T10:18:00Z">
              <w:r w:rsidRPr="00B56FD7" w:rsidDel="00C7042E">
                <w:rPr>
                  <w:rFonts w:eastAsia="Arial"/>
                  <w:color w:val="000000"/>
                  <w:sz w:val="22"/>
                  <w:szCs w:val="22"/>
                </w:rPr>
                <w:delText>52.6 (6.1)</w:delText>
              </w:r>
            </w:del>
          </w:p>
        </w:tc>
      </w:tr>
      <w:tr w:rsidR="00414C43" w:rsidRPr="00B56FD7" w:rsidDel="00C7042E" w14:paraId="37A3D180" w14:textId="7CEF022E" w:rsidTr="00670999">
        <w:trPr>
          <w:cantSplit/>
          <w:jc w:val="center"/>
          <w:del w:id="503" w:author="Emily DeVoto" w:date="2022-07-14T10:18:00Z"/>
        </w:trPr>
        <w:tc>
          <w:tcPr>
            <w:tcW w:w="1267" w:type="dxa"/>
            <w:tcBorders>
              <w:bottom w:val="single" w:sz="8" w:space="0" w:color="000000"/>
            </w:tcBorders>
            <w:shd w:val="clear" w:color="auto" w:fill="FFFFFF"/>
          </w:tcPr>
          <w:p w14:paraId="00ED85D1" w14:textId="62FC11EC" w:rsidR="00414C43" w:rsidRPr="00B56FD7" w:rsidDel="00C7042E" w:rsidRDefault="00414C43" w:rsidP="00414C43">
            <w:pPr>
              <w:spacing w:before="100" w:after="100" w:line="240" w:lineRule="auto"/>
              <w:ind w:right="100"/>
              <w:rPr>
                <w:del w:id="504" w:author="Emily DeVoto" w:date="2022-07-14T10:18:00Z"/>
                <w:rFonts w:eastAsia="Arial"/>
                <w:b/>
                <w:color w:val="000000"/>
                <w:sz w:val="22"/>
                <w:szCs w:val="22"/>
              </w:rPr>
            </w:pPr>
          </w:p>
        </w:tc>
        <w:tc>
          <w:tcPr>
            <w:tcW w:w="1267" w:type="dxa"/>
            <w:tcBorders>
              <w:bottom w:val="single" w:sz="8" w:space="0" w:color="000000"/>
            </w:tcBorders>
            <w:shd w:val="clear" w:color="auto" w:fill="FFFFFF"/>
            <w:tcMar>
              <w:top w:w="0" w:type="dxa"/>
              <w:left w:w="0" w:type="dxa"/>
              <w:bottom w:w="0" w:type="dxa"/>
              <w:right w:w="0" w:type="dxa"/>
            </w:tcMar>
            <w:vAlign w:val="center"/>
          </w:tcPr>
          <w:p w14:paraId="33334611" w14:textId="23DF8639" w:rsidR="00414C43" w:rsidRPr="00B56FD7" w:rsidDel="00C7042E" w:rsidRDefault="00414C43" w:rsidP="00414C43">
            <w:pPr>
              <w:spacing w:before="100" w:after="100" w:line="240" w:lineRule="auto"/>
              <w:ind w:right="100"/>
              <w:rPr>
                <w:del w:id="505" w:author="Emily DeVoto" w:date="2022-07-14T10:18:00Z"/>
                <w:rFonts w:eastAsia="Arial"/>
                <w:bCs/>
                <w:color w:val="000000"/>
                <w:sz w:val="22"/>
                <w:szCs w:val="22"/>
              </w:rPr>
            </w:pPr>
            <w:del w:id="506" w:author="Emily DeVoto" w:date="2022-07-14T10:18:00Z">
              <w:r w:rsidRPr="00B56FD7" w:rsidDel="00C7042E">
                <w:rPr>
                  <w:rFonts w:eastAsia="Arial"/>
                  <w:bCs/>
                  <w:color w:val="000000"/>
                  <w:sz w:val="22"/>
                  <w:szCs w:val="22"/>
                </w:rPr>
                <w:delText xml:space="preserve"> Pollutant</w:delText>
              </w:r>
            </w:del>
          </w:p>
        </w:tc>
        <w:tc>
          <w:tcPr>
            <w:tcW w:w="2312" w:type="dxa"/>
            <w:tcBorders>
              <w:bottom w:val="single" w:sz="8" w:space="0" w:color="000000"/>
            </w:tcBorders>
            <w:shd w:val="clear" w:color="auto" w:fill="FFFFFF"/>
            <w:tcMar>
              <w:top w:w="0" w:type="dxa"/>
              <w:left w:w="0" w:type="dxa"/>
              <w:bottom w:w="0" w:type="dxa"/>
              <w:right w:w="0" w:type="dxa"/>
            </w:tcMar>
            <w:vAlign w:val="center"/>
          </w:tcPr>
          <w:p w14:paraId="5113DB49" w14:textId="58589028" w:rsidR="00414C43" w:rsidRPr="00B56FD7" w:rsidDel="00C7042E" w:rsidRDefault="00414C43" w:rsidP="00414C43">
            <w:pPr>
              <w:spacing w:before="100" w:after="100" w:line="240" w:lineRule="auto"/>
              <w:ind w:left="100" w:right="100"/>
              <w:jc w:val="center"/>
              <w:rPr>
                <w:del w:id="507" w:author="Emily DeVoto" w:date="2022-07-14T10:18:00Z"/>
                <w:rFonts w:eastAsia="Arial"/>
                <w:color w:val="000000"/>
                <w:sz w:val="22"/>
                <w:szCs w:val="22"/>
              </w:rPr>
            </w:pPr>
            <w:del w:id="508" w:author="Emily DeVoto" w:date="2022-07-14T10:18:00Z">
              <w:r w:rsidRPr="00B56FD7" w:rsidDel="00C7042E">
                <w:rPr>
                  <w:rFonts w:eastAsia="Arial"/>
                  <w:color w:val="000000"/>
                  <w:sz w:val="22"/>
                  <w:szCs w:val="22"/>
                </w:rPr>
                <w:delText>Overall, N = 23,232</w:delText>
              </w:r>
              <w:r w:rsidR="00B630D4" w:rsidRPr="00B56FD7" w:rsidDel="00C7042E">
                <w:rPr>
                  <w:rFonts w:eastAsia="Arial"/>
                  <w:color w:val="000000"/>
                  <w:sz w:val="18"/>
                  <w:szCs w:val="18"/>
                  <w:vertAlign w:val="superscript"/>
                </w:rPr>
                <w:delText>a</w:delText>
              </w:r>
            </w:del>
          </w:p>
        </w:tc>
        <w:tc>
          <w:tcPr>
            <w:tcW w:w="2007" w:type="dxa"/>
            <w:tcBorders>
              <w:bottom w:val="single" w:sz="8" w:space="0" w:color="000000"/>
            </w:tcBorders>
            <w:shd w:val="clear" w:color="auto" w:fill="FFFFFF"/>
            <w:tcMar>
              <w:top w:w="0" w:type="dxa"/>
              <w:left w:w="0" w:type="dxa"/>
              <w:bottom w:w="0" w:type="dxa"/>
              <w:right w:w="0" w:type="dxa"/>
            </w:tcMar>
            <w:vAlign w:val="center"/>
          </w:tcPr>
          <w:p w14:paraId="01D04E16" w14:textId="750EDA4B" w:rsidR="00414C43" w:rsidRPr="00B56FD7" w:rsidDel="00C7042E" w:rsidRDefault="00414C43" w:rsidP="00414C43">
            <w:pPr>
              <w:spacing w:before="100" w:after="100" w:line="240" w:lineRule="auto"/>
              <w:ind w:left="100" w:right="100"/>
              <w:jc w:val="center"/>
              <w:rPr>
                <w:del w:id="509" w:author="Emily DeVoto" w:date="2022-07-14T10:18:00Z"/>
                <w:rFonts w:eastAsia="Arial"/>
                <w:color w:val="000000"/>
                <w:sz w:val="22"/>
                <w:szCs w:val="22"/>
              </w:rPr>
            </w:pPr>
            <w:del w:id="510" w:author="Emily DeVoto" w:date="2022-07-14T10:18:00Z">
              <w:r w:rsidRPr="00B56FD7" w:rsidDel="00C7042E">
                <w:rPr>
                  <w:rFonts w:eastAsia="Arial"/>
                  <w:color w:val="000000"/>
                  <w:sz w:val="22"/>
                  <w:szCs w:val="22"/>
                </w:rPr>
                <w:delText>Case, N = 3,934</w:delText>
              </w:r>
              <w:r w:rsidR="00B630D4" w:rsidRPr="00B56FD7" w:rsidDel="00C7042E">
                <w:rPr>
                  <w:rFonts w:eastAsia="Arial"/>
                  <w:color w:val="000000"/>
                  <w:sz w:val="18"/>
                  <w:szCs w:val="18"/>
                  <w:vertAlign w:val="superscript"/>
                </w:rPr>
                <w:delText>a</w:delText>
              </w:r>
            </w:del>
          </w:p>
        </w:tc>
        <w:tc>
          <w:tcPr>
            <w:tcW w:w="2325" w:type="dxa"/>
            <w:tcBorders>
              <w:bottom w:val="single" w:sz="8" w:space="0" w:color="000000"/>
            </w:tcBorders>
            <w:shd w:val="clear" w:color="auto" w:fill="FFFFFF"/>
            <w:tcMar>
              <w:top w:w="0" w:type="dxa"/>
              <w:left w:w="0" w:type="dxa"/>
              <w:bottom w:w="0" w:type="dxa"/>
              <w:right w:w="0" w:type="dxa"/>
            </w:tcMar>
            <w:vAlign w:val="center"/>
          </w:tcPr>
          <w:p w14:paraId="2F505399" w14:textId="03A21AE9" w:rsidR="00414C43" w:rsidRPr="00B56FD7" w:rsidDel="00C7042E" w:rsidRDefault="00414C43" w:rsidP="00414C43">
            <w:pPr>
              <w:spacing w:before="100" w:after="100" w:line="240" w:lineRule="auto"/>
              <w:ind w:left="100" w:right="100"/>
              <w:jc w:val="center"/>
              <w:rPr>
                <w:del w:id="511" w:author="Emily DeVoto" w:date="2022-07-14T10:18:00Z"/>
                <w:rFonts w:eastAsia="Arial"/>
                <w:color w:val="000000"/>
                <w:sz w:val="22"/>
                <w:szCs w:val="22"/>
              </w:rPr>
            </w:pPr>
            <w:del w:id="512" w:author="Emily DeVoto" w:date="2022-07-14T10:18:00Z">
              <w:r w:rsidRPr="00B56FD7" w:rsidDel="00C7042E">
                <w:rPr>
                  <w:rFonts w:eastAsia="Arial"/>
                  <w:color w:val="000000"/>
                  <w:sz w:val="22"/>
                  <w:szCs w:val="22"/>
                </w:rPr>
                <w:delText>Control, N = 19,298</w:delText>
              </w:r>
              <w:r w:rsidR="00B630D4" w:rsidRPr="00B56FD7" w:rsidDel="00C7042E">
                <w:rPr>
                  <w:rFonts w:eastAsia="Arial"/>
                  <w:color w:val="000000"/>
                  <w:sz w:val="18"/>
                  <w:szCs w:val="18"/>
                  <w:vertAlign w:val="superscript"/>
                </w:rPr>
                <w:delText>a</w:delText>
              </w:r>
            </w:del>
          </w:p>
        </w:tc>
      </w:tr>
      <w:tr w:rsidR="003C0E70" w:rsidRPr="00B56FD7" w:rsidDel="00C7042E" w14:paraId="3AE946B1" w14:textId="43C14D12" w:rsidTr="00201E77">
        <w:trPr>
          <w:cantSplit/>
          <w:jc w:val="center"/>
          <w:del w:id="513" w:author="Emily DeVoto" w:date="2022-07-14T10:18:00Z"/>
        </w:trPr>
        <w:tc>
          <w:tcPr>
            <w:tcW w:w="1267" w:type="dxa"/>
            <w:vMerge w:val="restart"/>
            <w:shd w:val="clear" w:color="auto" w:fill="FFFFFF"/>
            <w:vAlign w:val="center"/>
          </w:tcPr>
          <w:p w14:paraId="2E7F0C8C" w14:textId="638B7E90" w:rsidR="003C0E70" w:rsidRPr="00B56FD7" w:rsidDel="00C7042E" w:rsidRDefault="003C0E70" w:rsidP="00201E77">
            <w:pPr>
              <w:spacing w:before="100" w:after="100" w:line="240" w:lineRule="auto"/>
              <w:ind w:right="100"/>
              <w:jc w:val="center"/>
              <w:rPr>
                <w:del w:id="514" w:author="Emily DeVoto" w:date="2022-07-14T10:18:00Z"/>
                <w:rFonts w:eastAsia="Arial"/>
                <w:b/>
                <w:color w:val="000000"/>
                <w:sz w:val="22"/>
                <w:szCs w:val="22"/>
              </w:rPr>
            </w:pPr>
            <w:del w:id="515" w:author="Emily DeVoto" w:date="2022-07-14T10:18:00Z">
              <w:r w:rsidRPr="00B56FD7" w:rsidDel="00C7042E">
                <w:rPr>
                  <w:rFonts w:eastAsia="Arial"/>
                  <w:b/>
                  <w:color w:val="000000"/>
                  <w:sz w:val="22"/>
                  <w:szCs w:val="22"/>
                </w:rPr>
                <w:delText>5-year average</w:delText>
              </w:r>
            </w:del>
          </w:p>
        </w:tc>
        <w:tc>
          <w:tcPr>
            <w:tcW w:w="1267" w:type="dxa"/>
            <w:shd w:val="clear" w:color="auto" w:fill="FFFFFF"/>
            <w:tcMar>
              <w:top w:w="0" w:type="dxa"/>
              <w:left w:w="0" w:type="dxa"/>
              <w:bottom w:w="0" w:type="dxa"/>
              <w:right w:w="0" w:type="dxa"/>
            </w:tcMar>
          </w:tcPr>
          <w:p w14:paraId="5B11327F" w14:textId="3E9352DE" w:rsidR="003C0E70" w:rsidRPr="00B56FD7" w:rsidDel="00C7042E" w:rsidRDefault="003C0E70" w:rsidP="003C0E70">
            <w:pPr>
              <w:spacing w:before="100" w:after="100" w:line="240" w:lineRule="auto"/>
              <w:ind w:left="100" w:right="100"/>
              <w:rPr>
                <w:del w:id="516" w:author="Emily DeVoto" w:date="2022-07-14T10:18:00Z"/>
                <w:rFonts w:eastAsia="Arial"/>
                <w:bCs/>
                <w:color w:val="000000"/>
                <w:sz w:val="22"/>
                <w:szCs w:val="22"/>
              </w:rPr>
            </w:pPr>
            <w:del w:id="517" w:author="Emily DeVoto" w:date="2022-07-14T10:18:00Z">
              <w:r w:rsidRPr="00B56FD7" w:rsidDel="00C7042E">
                <w:rPr>
                  <w:rFonts w:eastAsia="Arial"/>
                  <w:bCs/>
                  <w:color w:val="000000"/>
                  <w:sz w:val="22"/>
                  <w:szCs w:val="22"/>
                </w:rPr>
                <w:delText>EC</w:delText>
              </w:r>
            </w:del>
          </w:p>
        </w:tc>
        <w:tc>
          <w:tcPr>
            <w:tcW w:w="2312" w:type="dxa"/>
            <w:tcMar>
              <w:top w:w="0" w:type="dxa"/>
              <w:left w:w="0" w:type="dxa"/>
              <w:bottom w:w="0" w:type="dxa"/>
              <w:right w:w="0" w:type="dxa"/>
            </w:tcMar>
            <w:vAlign w:val="center"/>
          </w:tcPr>
          <w:p w14:paraId="3DCB1199" w14:textId="66955490" w:rsidR="003C0E70" w:rsidRPr="00B56FD7" w:rsidDel="00C7042E" w:rsidRDefault="003C0E70" w:rsidP="003C0E70">
            <w:pPr>
              <w:spacing w:before="100" w:after="100" w:line="240" w:lineRule="auto"/>
              <w:ind w:left="100" w:right="100"/>
              <w:jc w:val="center"/>
              <w:rPr>
                <w:del w:id="518" w:author="Emily DeVoto" w:date="2022-07-14T10:18:00Z"/>
                <w:rFonts w:eastAsia="Arial"/>
                <w:color w:val="000000"/>
                <w:sz w:val="22"/>
                <w:szCs w:val="22"/>
              </w:rPr>
            </w:pPr>
            <w:del w:id="519" w:author="Emily DeVoto" w:date="2022-07-14T10:18:00Z">
              <w:r w:rsidRPr="00B56FD7" w:rsidDel="00C7042E">
                <w:rPr>
                  <w:rFonts w:eastAsia="Arial"/>
                  <w:color w:val="000000"/>
                  <w:sz w:val="22"/>
                  <w:szCs w:val="22"/>
                </w:rPr>
                <w:delText>0.85 (0.42)</w:delText>
              </w:r>
            </w:del>
          </w:p>
        </w:tc>
        <w:tc>
          <w:tcPr>
            <w:tcW w:w="2007" w:type="dxa"/>
            <w:shd w:val="clear" w:color="auto" w:fill="FFFFFF"/>
            <w:tcMar>
              <w:top w:w="0" w:type="dxa"/>
              <w:left w:w="0" w:type="dxa"/>
              <w:bottom w:w="0" w:type="dxa"/>
              <w:right w:w="0" w:type="dxa"/>
            </w:tcMar>
            <w:vAlign w:val="center"/>
          </w:tcPr>
          <w:p w14:paraId="326EDDCB" w14:textId="0C61AEDB" w:rsidR="003C0E70" w:rsidRPr="00B56FD7" w:rsidDel="00C7042E" w:rsidRDefault="003C0E70" w:rsidP="003C0E70">
            <w:pPr>
              <w:spacing w:before="100" w:after="100" w:line="240" w:lineRule="auto"/>
              <w:ind w:left="100" w:right="100"/>
              <w:jc w:val="center"/>
              <w:rPr>
                <w:del w:id="520" w:author="Emily DeVoto" w:date="2022-07-14T10:18:00Z"/>
                <w:rFonts w:eastAsia="Arial"/>
                <w:color w:val="000000"/>
                <w:sz w:val="22"/>
                <w:szCs w:val="22"/>
              </w:rPr>
            </w:pPr>
            <w:del w:id="521" w:author="Emily DeVoto" w:date="2022-07-14T10:18:00Z">
              <w:r w:rsidRPr="00B56FD7" w:rsidDel="00C7042E">
                <w:rPr>
                  <w:rFonts w:eastAsia="Arial"/>
                  <w:color w:val="000000"/>
                  <w:sz w:val="22"/>
                  <w:szCs w:val="22"/>
                </w:rPr>
                <w:delText>0.86 (0.45)</w:delText>
              </w:r>
            </w:del>
          </w:p>
        </w:tc>
        <w:tc>
          <w:tcPr>
            <w:tcW w:w="2325" w:type="dxa"/>
            <w:shd w:val="clear" w:color="auto" w:fill="FFFFFF"/>
            <w:tcMar>
              <w:top w:w="0" w:type="dxa"/>
              <w:left w:w="0" w:type="dxa"/>
              <w:bottom w:w="0" w:type="dxa"/>
              <w:right w:w="0" w:type="dxa"/>
            </w:tcMar>
            <w:vAlign w:val="center"/>
          </w:tcPr>
          <w:p w14:paraId="623F8BF6" w14:textId="6604085A" w:rsidR="003C0E70" w:rsidRPr="00B56FD7" w:rsidDel="00C7042E" w:rsidRDefault="003C0E70" w:rsidP="003C0E70">
            <w:pPr>
              <w:spacing w:before="100" w:after="100" w:line="240" w:lineRule="auto"/>
              <w:ind w:left="100" w:right="100"/>
              <w:jc w:val="center"/>
              <w:rPr>
                <w:del w:id="522" w:author="Emily DeVoto" w:date="2022-07-14T10:18:00Z"/>
                <w:rFonts w:eastAsia="Arial"/>
                <w:color w:val="000000"/>
                <w:sz w:val="22"/>
                <w:szCs w:val="22"/>
              </w:rPr>
            </w:pPr>
            <w:del w:id="523" w:author="Emily DeVoto" w:date="2022-07-14T10:18:00Z">
              <w:r w:rsidRPr="00B56FD7" w:rsidDel="00C7042E">
                <w:rPr>
                  <w:rFonts w:eastAsia="Arial"/>
                  <w:color w:val="000000"/>
                  <w:sz w:val="22"/>
                  <w:szCs w:val="22"/>
                </w:rPr>
                <w:delText>0.85 (0.42)</w:delText>
              </w:r>
            </w:del>
          </w:p>
        </w:tc>
      </w:tr>
      <w:tr w:rsidR="003C0E70" w:rsidRPr="00B56FD7" w:rsidDel="00C7042E" w14:paraId="2BF974A5" w14:textId="7F4E97B3" w:rsidTr="00CB1FCF">
        <w:trPr>
          <w:cantSplit/>
          <w:jc w:val="center"/>
          <w:del w:id="524" w:author="Emily DeVoto" w:date="2022-07-14T10:18:00Z"/>
        </w:trPr>
        <w:tc>
          <w:tcPr>
            <w:tcW w:w="1267" w:type="dxa"/>
            <w:vMerge/>
            <w:shd w:val="clear" w:color="auto" w:fill="FFFFFF"/>
            <w:vAlign w:val="center"/>
          </w:tcPr>
          <w:p w14:paraId="7D7CBA57" w14:textId="69B6865A" w:rsidR="003C0E70" w:rsidRPr="00B56FD7" w:rsidDel="00C7042E" w:rsidRDefault="003C0E70" w:rsidP="003C0E70">
            <w:pPr>
              <w:spacing w:before="100" w:after="100" w:line="240" w:lineRule="auto"/>
              <w:ind w:left="100" w:right="100"/>
              <w:jc w:val="center"/>
              <w:rPr>
                <w:del w:id="525" w:author="Emily DeVoto" w:date="2022-07-14T10:18:00Z"/>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35058F5F" w14:textId="24C4B122" w:rsidR="003C0E70" w:rsidRPr="00B56FD7" w:rsidDel="00C7042E" w:rsidRDefault="003C0E70" w:rsidP="003C0E70">
            <w:pPr>
              <w:spacing w:before="100" w:after="100" w:line="240" w:lineRule="auto"/>
              <w:ind w:left="100" w:right="100"/>
              <w:rPr>
                <w:del w:id="526" w:author="Emily DeVoto" w:date="2022-07-14T10:18:00Z"/>
                <w:rFonts w:eastAsia="Arial"/>
                <w:bCs/>
                <w:color w:val="000000"/>
                <w:sz w:val="22"/>
                <w:szCs w:val="22"/>
                <w:vertAlign w:val="superscript"/>
              </w:rPr>
            </w:pPr>
            <w:del w:id="527" w:author="Emily DeVoto" w:date="2022-07-14T10:18:00Z">
              <w:r w:rsidRPr="00B56FD7" w:rsidDel="00C7042E">
                <w:rPr>
                  <w:rFonts w:eastAsia="Arial"/>
                  <w:bCs/>
                  <w:color w:val="000000"/>
                  <w:sz w:val="22"/>
                  <w:szCs w:val="22"/>
                </w:rPr>
                <w:delText>NO</w:delText>
              </w:r>
              <w:r w:rsidRPr="00B56FD7" w:rsidDel="00C7042E">
                <w:rPr>
                  <w:rFonts w:eastAsia="Arial"/>
                  <w:bCs/>
                  <w:color w:val="000000"/>
                  <w:sz w:val="22"/>
                  <w:szCs w:val="22"/>
                  <w:vertAlign w:val="subscript"/>
                </w:rPr>
                <w:delText>X</w:delText>
              </w:r>
            </w:del>
          </w:p>
        </w:tc>
        <w:tc>
          <w:tcPr>
            <w:tcW w:w="2312" w:type="dxa"/>
            <w:tcMar>
              <w:top w:w="0" w:type="dxa"/>
              <w:left w:w="0" w:type="dxa"/>
              <w:bottom w:w="0" w:type="dxa"/>
              <w:right w:w="0" w:type="dxa"/>
            </w:tcMar>
            <w:vAlign w:val="center"/>
          </w:tcPr>
          <w:p w14:paraId="3159FB6A" w14:textId="3B681197" w:rsidR="003C0E70" w:rsidRPr="00B56FD7" w:rsidDel="00C7042E" w:rsidRDefault="003C0E70" w:rsidP="003C0E70">
            <w:pPr>
              <w:spacing w:before="100" w:after="100" w:line="240" w:lineRule="auto"/>
              <w:ind w:left="100" w:right="100"/>
              <w:jc w:val="center"/>
              <w:rPr>
                <w:del w:id="528" w:author="Emily DeVoto" w:date="2022-07-14T10:18:00Z"/>
                <w:sz w:val="22"/>
                <w:szCs w:val="22"/>
              </w:rPr>
            </w:pPr>
            <w:del w:id="529" w:author="Emily DeVoto" w:date="2022-07-14T10:18:00Z">
              <w:r w:rsidRPr="00B56FD7" w:rsidDel="00C7042E">
                <w:rPr>
                  <w:rFonts w:eastAsia="Arial"/>
                  <w:color w:val="000000"/>
                  <w:sz w:val="22"/>
                  <w:szCs w:val="22"/>
                </w:rPr>
                <w:delText>27 (20)</w:delText>
              </w:r>
            </w:del>
          </w:p>
        </w:tc>
        <w:tc>
          <w:tcPr>
            <w:tcW w:w="2007" w:type="dxa"/>
            <w:shd w:val="clear" w:color="auto" w:fill="FFFFFF"/>
            <w:tcMar>
              <w:top w:w="0" w:type="dxa"/>
              <w:left w:w="0" w:type="dxa"/>
              <w:bottom w:w="0" w:type="dxa"/>
              <w:right w:w="0" w:type="dxa"/>
            </w:tcMar>
            <w:vAlign w:val="center"/>
          </w:tcPr>
          <w:p w14:paraId="640EEB6B" w14:textId="625DD55D" w:rsidR="003C0E70" w:rsidRPr="00B56FD7" w:rsidDel="00C7042E" w:rsidRDefault="003C0E70" w:rsidP="003C0E70">
            <w:pPr>
              <w:spacing w:before="100" w:after="100" w:line="240" w:lineRule="auto"/>
              <w:ind w:left="100" w:right="100"/>
              <w:jc w:val="center"/>
              <w:rPr>
                <w:del w:id="530" w:author="Emily DeVoto" w:date="2022-07-14T10:18:00Z"/>
                <w:sz w:val="22"/>
                <w:szCs w:val="22"/>
              </w:rPr>
            </w:pPr>
            <w:del w:id="531" w:author="Emily DeVoto" w:date="2022-07-14T10:18:00Z">
              <w:r w:rsidRPr="00B56FD7" w:rsidDel="00C7042E">
                <w:rPr>
                  <w:rFonts w:eastAsia="Arial"/>
                  <w:color w:val="000000"/>
                  <w:sz w:val="22"/>
                  <w:szCs w:val="22"/>
                </w:rPr>
                <w:delText>28 (21)</w:delText>
              </w:r>
            </w:del>
          </w:p>
        </w:tc>
        <w:tc>
          <w:tcPr>
            <w:tcW w:w="2325" w:type="dxa"/>
            <w:shd w:val="clear" w:color="auto" w:fill="FFFFFF"/>
            <w:tcMar>
              <w:top w:w="0" w:type="dxa"/>
              <w:left w:w="0" w:type="dxa"/>
              <w:bottom w:w="0" w:type="dxa"/>
              <w:right w:w="0" w:type="dxa"/>
            </w:tcMar>
            <w:vAlign w:val="center"/>
          </w:tcPr>
          <w:p w14:paraId="2B6A66E0" w14:textId="5A836F38" w:rsidR="003C0E70" w:rsidRPr="00B56FD7" w:rsidDel="00C7042E" w:rsidRDefault="003C0E70" w:rsidP="003C0E70">
            <w:pPr>
              <w:spacing w:before="100" w:after="100" w:line="240" w:lineRule="auto"/>
              <w:ind w:left="100" w:right="100"/>
              <w:jc w:val="center"/>
              <w:rPr>
                <w:del w:id="532" w:author="Emily DeVoto" w:date="2022-07-14T10:18:00Z"/>
                <w:sz w:val="22"/>
                <w:szCs w:val="22"/>
              </w:rPr>
            </w:pPr>
            <w:del w:id="533" w:author="Emily DeVoto" w:date="2022-07-14T10:18:00Z">
              <w:r w:rsidRPr="00B56FD7" w:rsidDel="00C7042E">
                <w:rPr>
                  <w:rFonts w:eastAsia="Arial"/>
                  <w:color w:val="000000"/>
                  <w:sz w:val="22"/>
                  <w:szCs w:val="22"/>
                </w:rPr>
                <w:delText>27 (20)</w:delText>
              </w:r>
            </w:del>
          </w:p>
        </w:tc>
      </w:tr>
      <w:tr w:rsidR="003C0E70" w:rsidRPr="00B56FD7" w:rsidDel="00C7042E" w14:paraId="36724565" w14:textId="2B42FCA8" w:rsidTr="00F456CE">
        <w:trPr>
          <w:cantSplit/>
          <w:jc w:val="center"/>
          <w:del w:id="534" w:author="Emily DeVoto" w:date="2022-07-14T10:18:00Z"/>
        </w:trPr>
        <w:tc>
          <w:tcPr>
            <w:tcW w:w="1267" w:type="dxa"/>
            <w:vMerge/>
            <w:shd w:val="clear" w:color="auto" w:fill="FFFFFF"/>
          </w:tcPr>
          <w:p w14:paraId="72CC3BCE" w14:textId="051E9E80" w:rsidR="003C0E70" w:rsidRPr="00B56FD7" w:rsidDel="00C7042E" w:rsidRDefault="003C0E70" w:rsidP="003C0E70">
            <w:pPr>
              <w:spacing w:before="100" w:after="100" w:line="240" w:lineRule="auto"/>
              <w:ind w:left="100" w:right="100"/>
              <w:rPr>
                <w:del w:id="535" w:author="Emily DeVoto" w:date="2022-07-14T10:18:00Z"/>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201F341E" w14:textId="30D1EB08" w:rsidR="003C0E70" w:rsidRPr="00B56FD7" w:rsidDel="00C7042E" w:rsidRDefault="003C0E70" w:rsidP="003C0E70">
            <w:pPr>
              <w:spacing w:before="100" w:after="100" w:line="240" w:lineRule="auto"/>
              <w:ind w:left="100" w:right="100"/>
              <w:rPr>
                <w:del w:id="536" w:author="Emily DeVoto" w:date="2022-07-14T10:18:00Z"/>
                <w:rFonts w:eastAsia="Arial"/>
                <w:bCs/>
                <w:color w:val="000000"/>
                <w:sz w:val="22"/>
                <w:szCs w:val="22"/>
                <w:vertAlign w:val="superscript"/>
              </w:rPr>
            </w:pPr>
            <w:del w:id="537" w:author="Emily DeVoto" w:date="2022-07-14T10:18:00Z">
              <w:r w:rsidRPr="00B56FD7" w:rsidDel="00C7042E">
                <w:rPr>
                  <w:rFonts w:eastAsia="Arial"/>
                  <w:bCs/>
                  <w:color w:val="000000"/>
                  <w:sz w:val="22"/>
                  <w:szCs w:val="22"/>
                </w:rPr>
                <w:delText>CO</w:delText>
              </w:r>
            </w:del>
          </w:p>
        </w:tc>
        <w:tc>
          <w:tcPr>
            <w:tcW w:w="2312" w:type="dxa"/>
            <w:tcMar>
              <w:top w:w="0" w:type="dxa"/>
              <w:left w:w="0" w:type="dxa"/>
              <w:bottom w:w="0" w:type="dxa"/>
              <w:right w:w="0" w:type="dxa"/>
            </w:tcMar>
            <w:vAlign w:val="center"/>
          </w:tcPr>
          <w:p w14:paraId="681F1420" w14:textId="26B60596" w:rsidR="003C0E70" w:rsidRPr="00B56FD7" w:rsidDel="00C7042E" w:rsidRDefault="003C0E70" w:rsidP="003C0E70">
            <w:pPr>
              <w:spacing w:before="100" w:after="100" w:line="240" w:lineRule="auto"/>
              <w:ind w:left="100" w:right="100"/>
              <w:jc w:val="center"/>
              <w:rPr>
                <w:del w:id="538" w:author="Emily DeVoto" w:date="2022-07-14T10:18:00Z"/>
                <w:sz w:val="22"/>
                <w:szCs w:val="22"/>
              </w:rPr>
            </w:pPr>
            <w:del w:id="539" w:author="Emily DeVoto" w:date="2022-07-14T10:18:00Z">
              <w:r w:rsidRPr="00B56FD7" w:rsidDel="00C7042E">
                <w:rPr>
                  <w:rFonts w:eastAsia="Arial"/>
                  <w:color w:val="000000"/>
                  <w:sz w:val="22"/>
                  <w:szCs w:val="22"/>
                </w:rPr>
                <w:delText>238 (106)</w:delText>
              </w:r>
            </w:del>
          </w:p>
        </w:tc>
        <w:tc>
          <w:tcPr>
            <w:tcW w:w="2007" w:type="dxa"/>
            <w:shd w:val="clear" w:color="auto" w:fill="FFFFFF"/>
            <w:tcMar>
              <w:top w:w="0" w:type="dxa"/>
              <w:left w:w="0" w:type="dxa"/>
              <w:bottom w:w="0" w:type="dxa"/>
              <w:right w:w="0" w:type="dxa"/>
            </w:tcMar>
            <w:vAlign w:val="center"/>
          </w:tcPr>
          <w:p w14:paraId="0B53F66E" w14:textId="31DAA94C" w:rsidR="003C0E70" w:rsidRPr="00B56FD7" w:rsidDel="00C7042E" w:rsidRDefault="003C0E70" w:rsidP="003C0E70">
            <w:pPr>
              <w:spacing w:before="100" w:after="100" w:line="240" w:lineRule="auto"/>
              <w:ind w:left="100" w:right="100"/>
              <w:jc w:val="center"/>
              <w:rPr>
                <w:del w:id="540" w:author="Emily DeVoto" w:date="2022-07-14T10:18:00Z"/>
                <w:sz w:val="22"/>
                <w:szCs w:val="22"/>
              </w:rPr>
            </w:pPr>
            <w:del w:id="541" w:author="Emily DeVoto" w:date="2022-07-14T10:18:00Z">
              <w:r w:rsidRPr="00B56FD7" w:rsidDel="00C7042E">
                <w:rPr>
                  <w:rFonts w:eastAsia="Arial"/>
                  <w:color w:val="000000"/>
                  <w:sz w:val="22"/>
                  <w:szCs w:val="22"/>
                </w:rPr>
                <w:delText>239 (112)</w:delText>
              </w:r>
            </w:del>
          </w:p>
        </w:tc>
        <w:tc>
          <w:tcPr>
            <w:tcW w:w="2325" w:type="dxa"/>
            <w:shd w:val="clear" w:color="auto" w:fill="FFFFFF"/>
            <w:tcMar>
              <w:top w:w="0" w:type="dxa"/>
              <w:left w:w="0" w:type="dxa"/>
              <w:bottom w:w="0" w:type="dxa"/>
              <w:right w:w="0" w:type="dxa"/>
            </w:tcMar>
            <w:vAlign w:val="center"/>
          </w:tcPr>
          <w:p w14:paraId="2F219588" w14:textId="3767FC33" w:rsidR="003C0E70" w:rsidRPr="00B56FD7" w:rsidDel="00C7042E" w:rsidRDefault="003C0E70" w:rsidP="003C0E70">
            <w:pPr>
              <w:spacing w:before="100" w:after="100" w:line="240" w:lineRule="auto"/>
              <w:ind w:left="100" w:right="100"/>
              <w:jc w:val="center"/>
              <w:rPr>
                <w:del w:id="542" w:author="Emily DeVoto" w:date="2022-07-14T10:18:00Z"/>
                <w:sz w:val="22"/>
                <w:szCs w:val="22"/>
              </w:rPr>
            </w:pPr>
            <w:del w:id="543" w:author="Emily DeVoto" w:date="2022-07-14T10:18:00Z">
              <w:r w:rsidRPr="00B56FD7" w:rsidDel="00C7042E">
                <w:rPr>
                  <w:rFonts w:eastAsia="Arial"/>
                  <w:color w:val="000000"/>
                  <w:sz w:val="22"/>
                  <w:szCs w:val="22"/>
                </w:rPr>
                <w:delText>237 (105)</w:delText>
              </w:r>
            </w:del>
          </w:p>
        </w:tc>
      </w:tr>
      <w:tr w:rsidR="003C0E70" w:rsidRPr="00B56FD7" w:rsidDel="00C7042E" w14:paraId="3B5A792E" w14:textId="18A9CEC9" w:rsidTr="00E8577A">
        <w:trPr>
          <w:cantSplit/>
          <w:jc w:val="center"/>
          <w:del w:id="544" w:author="Emily DeVoto" w:date="2022-07-14T10:18:00Z"/>
        </w:trPr>
        <w:tc>
          <w:tcPr>
            <w:tcW w:w="1267" w:type="dxa"/>
            <w:vMerge/>
            <w:shd w:val="clear" w:color="auto" w:fill="FFFFFF"/>
          </w:tcPr>
          <w:p w14:paraId="06D1749D" w14:textId="43E3817D" w:rsidR="003C0E70" w:rsidRPr="00B56FD7" w:rsidDel="00C7042E" w:rsidRDefault="003C0E70" w:rsidP="003C0E70">
            <w:pPr>
              <w:spacing w:before="100" w:after="100" w:line="240" w:lineRule="auto"/>
              <w:ind w:left="100" w:right="100"/>
              <w:rPr>
                <w:del w:id="545" w:author="Emily DeVoto" w:date="2022-07-14T10:18:00Z"/>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2C7351A0" w14:textId="7901A2E9" w:rsidR="003C0E70" w:rsidRPr="00B56FD7" w:rsidDel="00C7042E" w:rsidRDefault="003C0E70" w:rsidP="003C0E70">
            <w:pPr>
              <w:spacing w:before="100" w:after="100" w:line="240" w:lineRule="auto"/>
              <w:ind w:left="100" w:right="100"/>
              <w:rPr>
                <w:del w:id="546" w:author="Emily DeVoto" w:date="2022-07-14T10:18:00Z"/>
                <w:rFonts w:eastAsia="Arial"/>
                <w:bCs/>
                <w:color w:val="000000"/>
                <w:sz w:val="22"/>
                <w:szCs w:val="22"/>
                <w:vertAlign w:val="superscript"/>
              </w:rPr>
            </w:pPr>
            <w:del w:id="547" w:author="Emily DeVoto" w:date="2022-07-14T10:18:00Z">
              <w:r w:rsidRPr="00B56FD7" w:rsidDel="00C7042E">
                <w:rPr>
                  <w:rFonts w:eastAsia="Arial"/>
                  <w:bCs/>
                  <w:color w:val="000000"/>
                  <w:sz w:val="22"/>
                  <w:szCs w:val="22"/>
                </w:rPr>
                <w:delText>non-EC PM</w:delText>
              </w:r>
              <w:r w:rsidRPr="00B56FD7" w:rsidDel="00C7042E">
                <w:rPr>
                  <w:rFonts w:eastAsia="Arial"/>
                  <w:bCs/>
                  <w:color w:val="000000"/>
                  <w:sz w:val="22"/>
                  <w:szCs w:val="22"/>
                  <w:vertAlign w:val="subscript"/>
                </w:rPr>
                <w:delText>2.5</w:delText>
              </w:r>
            </w:del>
          </w:p>
        </w:tc>
        <w:tc>
          <w:tcPr>
            <w:tcW w:w="2312" w:type="dxa"/>
            <w:tcMar>
              <w:top w:w="0" w:type="dxa"/>
              <w:left w:w="0" w:type="dxa"/>
              <w:bottom w:w="0" w:type="dxa"/>
              <w:right w:w="0" w:type="dxa"/>
            </w:tcMar>
            <w:vAlign w:val="center"/>
          </w:tcPr>
          <w:p w14:paraId="5F0F2F81" w14:textId="2CCC0F3C" w:rsidR="003C0E70" w:rsidRPr="00B56FD7" w:rsidDel="00C7042E" w:rsidRDefault="003C0E70" w:rsidP="003C0E70">
            <w:pPr>
              <w:spacing w:before="100" w:after="100" w:line="240" w:lineRule="auto"/>
              <w:ind w:left="100" w:right="100"/>
              <w:jc w:val="center"/>
              <w:rPr>
                <w:del w:id="548" w:author="Emily DeVoto" w:date="2022-07-14T10:18:00Z"/>
                <w:sz w:val="22"/>
                <w:szCs w:val="22"/>
              </w:rPr>
            </w:pPr>
            <w:del w:id="549" w:author="Emily DeVoto" w:date="2022-07-14T10:18:00Z">
              <w:r w:rsidRPr="00B56FD7" w:rsidDel="00C7042E">
                <w:rPr>
                  <w:rFonts w:eastAsia="Arial"/>
                  <w:color w:val="000000"/>
                  <w:sz w:val="22"/>
                  <w:szCs w:val="22"/>
                </w:rPr>
                <w:delText>11.76 (2.37)</w:delText>
              </w:r>
            </w:del>
          </w:p>
        </w:tc>
        <w:tc>
          <w:tcPr>
            <w:tcW w:w="2007" w:type="dxa"/>
            <w:shd w:val="clear" w:color="auto" w:fill="FFFFFF"/>
            <w:tcMar>
              <w:top w:w="0" w:type="dxa"/>
              <w:left w:w="0" w:type="dxa"/>
              <w:bottom w:w="0" w:type="dxa"/>
              <w:right w:w="0" w:type="dxa"/>
            </w:tcMar>
            <w:vAlign w:val="center"/>
          </w:tcPr>
          <w:p w14:paraId="649E5389" w14:textId="347FBE6E" w:rsidR="003C0E70" w:rsidRPr="00B56FD7" w:rsidDel="00C7042E" w:rsidRDefault="003C0E70" w:rsidP="003C0E70">
            <w:pPr>
              <w:spacing w:before="100" w:after="100" w:line="240" w:lineRule="auto"/>
              <w:ind w:left="100" w:right="100"/>
              <w:jc w:val="center"/>
              <w:rPr>
                <w:del w:id="550" w:author="Emily DeVoto" w:date="2022-07-14T10:18:00Z"/>
                <w:sz w:val="22"/>
                <w:szCs w:val="22"/>
              </w:rPr>
            </w:pPr>
            <w:del w:id="551" w:author="Emily DeVoto" w:date="2022-07-14T10:18:00Z">
              <w:r w:rsidRPr="00B56FD7" w:rsidDel="00C7042E">
                <w:rPr>
                  <w:rFonts w:eastAsia="Arial"/>
                  <w:color w:val="000000"/>
                  <w:sz w:val="22"/>
                  <w:szCs w:val="22"/>
                </w:rPr>
                <w:delText>11.78 (2.41)</w:delText>
              </w:r>
            </w:del>
          </w:p>
        </w:tc>
        <w:tc>
          <w:tcPr>
            <w:tcW w:w="2325" w:type="dxa"/>
            <w:shd w:val="clear" w:color="auto" w:fill="FFFFFF"/>
            <w:tcMar>
              <w:top w:w="0" w:type="dxa"/>
              <w:left w:w="0" w:type="dxa"/>
              <w:bottom w:w="0" w:type="dxa"/>
              <w:right w:w="0" w:type="dxa"/>
            </w:tcMar>
            <w:vAlign w:val="center"/>
          </w:tcPr>
          <w:p w14:paraId="28F78949" w14:textId="18B5FCA4" w:rsidR="003C0E70" w:rsidRPr="00B56FD7" w:rsidDel="00C7042E" w:rsidRDefault="003C0E70" w:rsidP="003C0E70">
            <w:pPr>
              <w:spacing w:before="100" w:after="100" w:line="240" w:lineRule="auto"/>
              <w:ind w:left="100" w:right="100"/>
              <w:jc w:val="center"/>
              <w:rPr>
                <w:del w:id="552" w:author="Emily DeVoto" w:date="2022-07-14T10:18:00Z"/>
                <w:sz w:val="22"/>
                <w:szCs w:val="22"/>
              </w:rPr>
            </w:pPr>
            <w:del w:id="553" w:author="Emily DeVoto" w:date="2022-07-14T10:18:00Z">
              <w:r w:rsidRPr="00B56FD7" w:rsidDel="00C7042E">
                <w:rPr>
                  <w:rFonts w:eastAsia="Arial"/>
                  <w:color w:val="000000"/>
                  <w:sz w:val="22"/>
                  <w:szCs w:val="22"/>
                </w:rPr>
                <w:delText>11.76 (2.37)</w:delText>
              </w:r>
            </w:del>
          </w:p>
        </w:tc>
      </w:tr>
      <w:tr w:rsidR="003C0E70" w:rsidRPr="00B56FD7" w:rsidDel="00C7042E" w14:paraId="00E85AB9" w14:textId="3732737E" w:rsidTr="00240435">
        <w:trPr>
          <w:cantSplit/>
          <w:jc w:val="center"/>
          <w:del w:id="554" w:author="Emily DeVoto" w:date="2022-07-14T10:18:00Z"/>
        </w:trPr>
        <w:tc>
          <w:tcPr>
            <w:tcW w:w="1267" w:type="dxa"/>
            <w:tcBorders>
              <w:bottom w:val="single" w:sz="4" w:space="0" w:color="auto"/>
            </w:tcBorders>
            <w:shd w:val="clear" w:color="auto" w:fill="FFFFFF"/>
          </w:tcPr>
          <w:p w14:paraId="11D5D732" w14:textId="456EB921" w:rsidR="003C0E70" w:rsidRPr="00B56FD7" w:rsidDel="00C7042E" w:rsidRDefault="003C0E70" w:rsidP="003C0E70">
            <w:pPr>
              <w:spacing w:before="100" w:after="100" w:line="240" w:lineRule="auto"/>
              <w:ind w:left="100" w:right="100"/>
              <w:rPr>
                <w:del w:id="555" w:author="Emily DeVoto" w:date="2022-07-14T10:18:00Z"/>
                <w:rFonts w:eastAsia="Arial"/>
                <w:color w:val="000000"/>
                <w:sz w:val="22"/>
                <w:szCs w:val="22"/>
                <w:vertAlign w:val="superscript"/>
              </w:rPr>
            </w:pPr>
          </w:p>
        </w:tc>
        <w:tc>
          <w:tcPr>
            <w:tcW w:w="1267" w:type="dxa"/>
            <w:tcBorders>
              <w:bottom w:val="single" w:sz="4" w:space="0" w:color="auto"/>
            </w:tcBorders>
            <w:shd w:val="clear" w:color="auto" w:fill="FFFFFF"/>
            <w:tcMar>
              <w:top w:w="0" w:type="dxa"/>
              <w:left w:w="0" w:type="dxa"/>
              <w:bottom w:w="0" w:type="dxa"/>
              <w:right w:w="0" w:type="dxa"/>
            </w:tcMar>
          </w:tcPr>
          <w:p w14:paraId="53AD4FB6" w14:textId="55D44B18" w:rsidR="003C0E70" w:rsidRPr="00B56FD7" w:rsidDel="00C7042E" w:rsidRDefault="003C0E70" w:rsidP="003C0E70">
            <w:pPr>
              <w:spacing w:before="100" w:after="100" w:line="240" w:lineRule="auto"/>
              <w:ind w:left="100" w:right="100"/>
              <w:rPr>
                <w:del w:id="556" w:author="Emily DeVoto" w:date="2022-07-14T10:18:00Z"/>
                <w:rFonts w:eastAsia="Arial"/>
                <w:bCs/>
                <w:color w:val="000000"/>
                <w:sz w:val="22"/>
                <w:szCs w:val="22"/>
              </w:rPr>
            </w:pPr>
            <w:del w:id="557" w:author="Emily DeVoto" w:date="2022-07-14T10:18:00Z">
              <w:r w:rsidRPr="00B56FD7" w:rsidDel="00C7042E">
                <w:rPr>
                  <w:rFonts w:eastAsia="Arial"/>
                  <w:bCs/>
                  <w:color w:val="000000"/>
                  <w:sz w:val="22"/>
                  <w:szCs w:val="22"/>
                </w:rPr>
                <w:delText>O</w:delText>
              </w:r>
              <w:r w:rsidRPr="00B56FD7" w:rsidDel="00C7042E">
                <w:rPr>
                  <w:rFonts w:eastAsia="Arial"/>
                  <w:bCs/>
                  <w:color w:val="000000"/>
                  <w:sz w:val="22"/>
                  <w:szCs w:val="22"/>
                  <w:vertAlign w:val="subscript"/>
                </w:rPr>
                <w:delText>3</w:delText>
              </w:r>
            </w:del>
          </w:p>
        </w:tc>
        <w:tc>
          <w:tcPr>
            <w:tcW w:w="2312" w:type="dxa"/>
            <w:tcBorders>
              <w:bottom w:val="single" w:sz="4" w:space="0" w:color="auto"/>
            </w:tcBorders>
            <w:tcMar>
              <w:top w:w="0" w:type="dxa"/>
              <w:left w:w="0" w:type="dxa"/>
              <w:bottom w:w="0" w:type="dxa"/>
              <w:right w:w="0" w:type="dxa"/>
            </w:tcMar>
            <w:vAlign w:val="center"/>
          </w:tcPr>
          <w:p w14:paraId="3AD7DBF3" w14:textId="768B3BCE" w:rsidR="003C0E70" w:rsidRPr="00B56FD7" w:rsidDel="00C7042E" w:rsidRDefault="003C0E70" w:rsidP="003C0E70">
            <w:pPr>
              <w:spacing w:before="100" w:after="100" w:line="240" w:lineRule="auto"/>
              <w:ind w:left="100" w:right="100"/>
              <w:jc w:val="center"/>
              <w:rPr>
                <w:del w:id="558" w:author="Emily DeVoto" w:date="2022-07-14T10:18:00Z"/>
                <w:rFonts w:eastAsia="Arial"/>
                <w:color w:val="000000"/>
                <w:sz w:val="22"/>
                <w:szCs w:val="22"/>
              </w:rPr>
            </w:pPr>
            <w:del w:id="559" w:author="Emily DeVoto" w:date="2022-07-14T10:18:00Z">
              <w:r w:rsidRPr="00B56FD7" w:rsidDel="00C7042E">
                <w:rPr>
                  <w:rFonts w:eastAsia="Arial"/>
                  <w:color w:val="000000"/>
                  <w:sz w:val="22"/>
                  <w:szCs w:val="22"/>
                </w:rPr>
                <w:delText>51.9 (6.0)</w:delText>
              </w:r>
            </w:del>
          </w:p>
        </w:tc>
        <w:tc>
          <w:tcPr>
            <w:tcW w:w="2007" w:type="dxa"/>
            <w:tcBorders>
              <w:bottom w:val="single" w:sz="4" w:space="0" w:color="auto"/>
            </w:tcBorders>
            <w:shd w:val="clear" w:color="auto" w:fill="FFFFFF"/>
            <w:tcMar>
              <w:top w:w="0" w:type="dxa"/>
              <w:left w:w="0" w:type="dxa"/>
              <w:bottom w:w="0" w:type="dxa"/>
              <w:right w:w="0" w:type="dxa"/>
            </w:tcMar>
            <w:vAlign w:val="center"/>
          </w:tcPr>
          <w:p w14:paraId="061DC329" w14:textId="601B25D3" w:rsidR="003C0E70" w:rsidRPr="00B56FD7" w:rsidDel="00C7042E" w:rsidRDefault="003C0E70" w:rsidP="003C0E70">
            <w:pPr>
              <w:spacing w:before="100" w:after="100" w:line="240" w:lineRule="auto"/>
              <w:ind w:left="100" w:right="100"/>
              <w:jc w:val="center"/>
              <w:rPr>
                <w:del w:id="560" w:author="Emily DeVoto" w:date="2022-07-14T10:18:00Z"/>
                <w:rFonts w:eastAsia="Arial"/>
                <w:color w:val="000000"/>
                <w:sz w:val="22"/>
                <w:szCs w:val="22"/>
              </w:rPr>
            </w:pPr>
            <w:del w:id="561" w:author="Emily DeVoto" w:date="2022-07-14T10:18:00Z">
              <w:r w:rsidRPr="00B56FD7" w:rsidDel="00C7042E">
                <w:rPr>
                  <w:rFonts w:eastAsia="Arial"/>
                  <w:color w:val="000000"/>
                  <w:sz w:val="22"/>
                  <w:szCs w:val="22"/>
                </w:rPr>
                <w:delText>51.9 (6.1)</w:delText>
              </w:r>
            </w:del>
          </w:p>
        </w:tc>
        <w:tc>
          <w:tcPr>
            <w:tcW w:w="2325" w:type="dxa"/>
            <w:tcBorders>
              <w:bottom w:val="single" w:sz="4" w:space="0" w:color="auto"/>
            </w:tcBorders>
            <w:shd w:val="clear" w:color="auto" w:fill="FFFFFF"/>
            <w:tcMar>
              <w:top w:w="0" w:type="dxa"/>
              <w:left w:w="0" w:type="dxa"/>
              <w:bottom w:w="0" w:type="dxa"/>
              <w:right w:w="0" w:type="dxa"/>
            </w:tcMar>
            <w:vAlign w:val="center"/>
          </w:tcPr>
          <w:p w14:paraId="3ED4B31E" w14:textId="33C8BE1F" w:rsidR="003C0E70" w:rsidRPr="00B56FD7" w:rsidDel="00C7042E" w:rsidRDefault="003C0E70" w:rsidP="003C0E70">
            <w:pPr>
              <w:spacing w:before="100" w:after="100" w:line="240" w:lineRule="auto"/>
              <w:ind w:left="100" w:right="100"/>
              <w:jc w:val="center"/>
              <w:rPr>
                <w:del w:id="562" w:author="Emily DeVoto" w:date="2022-07-14T10:18:00Z"/>
                <w:rFonts w:eastAsia="Arial"/>
                <w:color w:val="000000"/>
                <w:sz w:val="22"/>
                <w:szCs w:val="22"/>
              </w:rPr>
            </w:pPr>
            <w:del w:id="563" w:author="Emily DeVoto" w:date="2022-07-14T10:18:00Z">
              <w:r w:rsidRPr="00B56FD7" w:rsidDel="00C7042E">
                <w:rPr>
                  <w:rFonts w:eastAsia="Arial"/>
                  <w:color w:val="000000"/>
                  <w:sz w:val="22"/>
                  <w:szCs w:val="22"/>
                </w:rPr>
                <w:delText>52.0 (6.0)</w:delText>
              </w:r>
            </w:del>
          </w:p>
        </w:tc>
      </w:tr>
      <w:tr w:rsidR="003C0E70" w:rsidRPr="00B56FD7" w:rsidDel="00C7042E" w14:paraId="4D95904B" w14:textId="06194779" w:rsidTr="00201E77">
        <w:trPr>
          <w:cantSplit/>
          <w:jc w:val="center"/>
          <w:del w:id="564" w:author="Emily DeVoto" w:date="2022-07-14T10:18:00Z"/>
        </w:trPr>
        <w:tc>
          <w:tcPr>
            <w:tcW w:w="1267" w:type="dxa"/>
            <w:tcBorders>
              <w:top w:val="single" w:sz="4" w:space="0" w:color="auto"/>
              <w:bottom w:val="single" w:sz="4" w:space="0" w:color="auto"/>
            </w:tcBorders>
            <w:shd w:val="clear" w:color="auto" w:fill="FFFFFF"/>
          </w:tcPr>
          <w:p w14:paraId="5EE0B5F8" w14:textId="25858683" w:rsidR="003C0E70" w:rsidRPr="00B56FD7" w:rsidDel="00C7042E" w:rsidRDefault="003C0E70" w:rsidP="003C0E70">
            <w:pPr>
              <w:spacing w:before="100" w:after="100" w:line="240" w:lineRule="auto"/>
              <w:ind w:left="100" w:right="100"/>
              <w:rPr>
                <w:del w:id="565" w:author="Emily DeVoto" w:date="2022-07-14T10:18:00Z"/>
                <w:rFonts w:eastAsia="Arial"/>
                <w:color w:val="000000"/>
                <w:sz w:val="22"/>
                <w:szCs w:val="22"/>
                <w:vertAlign w:val="superscript"/>
              </w:rPr>
            </w:pPr>
          </w:p>
        </w:tc>
        <w:tc>
          <w:tcPr>
            <w:tcW w:w="1267"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6DB1D6B1" w14:textId="47868575" w:rsidR="003C0E70" w:rsidRPr="00B56FD7" w:rsidDel="00C7042E" w:rsidRDefault="003C0E70" w:rsidP="003C0E70">
            <w:pPr>
              <w:spacing w:before="100" w:after="100" w:line="240" w:lineRule="auto"/>
              <w:ind w:left="100" w:right="100"/>
              <w:rPr>
                <w:del w:id="566" w:author="Emily DeVoto" w:date="2022-07-14T10:18:00Z"/>
                <w:rFonts w:eastAsia="Arial"/>
                <w:bCs/>
                <w:color w:val="000000"/>
                <w:sz w:val="22"/>
                <w:szCs w:val="22"/>
                <w:vertAlign w:val="superscript"/>
              </w:rPr>
            </w:pPr>
            <w:del w:id="567" w:author="Emily DeVoto" w:date="2022-07-14T10:18:00Z">
              <w:r w:rsidRPr="00B56FD7" w:rsidDel="00C7042E">
                <w:rPr>
                  <w:rFonts w:eastAsia="Arial"/>
                  <w:bCs/>
                  <w:color w:val="000000"/>
                  <w:sz w:val="22"/>
                  <w:szCs w:val="22"/>
                </w:rPr>
                <w:delText>Pollutant</w:delText>
              </w:r>
            </w:del>
          </w:p>
        </w:tc>
        <w:tc>
          <w:tcPr>
            <w:tcW w:w="2312" w:type="dxa"/>
            <w:tcBorders>
              <w:top w:val="single" w:sz="4" w:space="0" w:color="auto"/>
              <w:bottom w:val="single" w:sz="4" w:space="0" w:color="auto"/>
            </w:tcBorders>
            <w:tcMar>
              <w:top w:w="0" w:type="dxa"/>
              <w:left w:w="0" w:type="dxa"/>
              <w:bottom w:w="0" w:type="dxa"/>
              <w:right w:w="0" w:type="dxa"/>
            </w:tcMar>
            <w:vAlign w:val="center"/>
          </w:tcPr>
          <w:p w14:paraId="5A86234F" w14:textId="7E5CC37C" w:rsidR="003C0E70" w:rsidRPr="00B56FD7" w:rsidDel="00C7042E" w:rsidRDefault="003C0E70" w:rsidP="003C0E70">
            <w:pPr>
              <w:spacing w:before="100" w:after="100" w:line="240" w:lineRule="auto"/>
              <w:ind w:left="100" w:right="100"/>
              <w:jc w:val="center"/>
              <w:rPr>
                <w:del w:id="568" w:author="Emily DeVoto" w:date="2022-07-14T10:18:00Z"/>
                <w:sz w:val="22"/>
                <w:szCs w:val="22"/>
              </w:rPr>
            </w:pPr>
            <w:del w:id="569" w:author="Emily DeVoto" w:date="2022-07-14T10:18:00Z">
              <w:r w:rsidRPr="00B56FD7" w:rsidDel="00C7042E">
                <w:rPr>
                  <w:rFonts w:eastAsia="Arial"/>
                  <w:color w:val="000000"/>
                  <w:sz w:val="22"/>
                  <w:szCs w:val="22"/>
                </w:rPr>
                <w:delText>Overall, N = 23,179</w:delText>
              </w:r>
              <w:r w:rsidR="00B630D4" w:rsidRPr="00B56FD7" w:rsidDel="00C7042E">
                <w:rPr>
                  <w:rFonts w:eastAsia="Arial"/>
                  <w:color w:val="000000"/>
                  <w:sz w:val="18"/>
                  <w:szCs w:val="18"/>
                  <w:vertAlign w:val="superscript"/>
                </w:rPr>
                <w:delText>a</w:delText>
              </w:r>
            </w:del>
          </w:p>
        </w:tc>
        <w:tc>
          <w:tcPr>
            <w:tcW w:w="2007"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670573D3" w14:textId="0BACEE86" w:rsidR="003C0E70" w:rsidRPr="00B56FD7" w:rsidDel="00C7042E" w:rsidRDefault="003C0E70" w:rsidP="003C0E70">
            <w:pPr>
              <w:spacing w:before="100" w:after="100" w:line="240" w:lineRule="auto"/>
              <w:ind w:left="100" w:right="100"/>
              <w:jc w:val="center"/>
              <w:rPr>
                <w:del w:id="570" w:author="Emily DeVoto" w:date="2022-07-14T10:18:00Z"/>
                <w:sz w:val="22"/>
                <w:szCs w:val="22"/>
              </w:rPr>
            </w:pPr>
            <w:del w:id="571" w:author="Emily DeVoto" w:date="2022-07-14T10:18:00Z">
              <w:r w:rsidRPr="00B56FD7" w:rsidDel="00C7042E">
                <w:rPr>
                  <w:rFonts w:eastAsia="Arial"/>
                  <w:color w:val="000000"/>
                  <w:sz w:val="22"/>
                  <w:szCs w:val="22"/>
                </w:rPr>
                <w:delText>Case, N = 3,929</w:delText>
              </w:r>
              <w:r w:rsidR="00B630D4" w:rsidRPr="00B56FD7" w:rsidDel="00C7042E">
                <w:rPr>
                  <w:rFonts w:eastAsia="Arial"/>
                  <w:color w:val="000000"/>
                  <w:sz w:val="18"/>
                  <w:szCs w:val="18"/>
                  <w:vertAlign w:val="superscript"/>
                </w:rPr>
                <w:delText>a</w:delText>
              </w:r>
            </w:del>
          </w:p>
        </w:tc>
        <w:tc>
          <w:tcPr>
            <w:tcW w:w="2325" w:type="dxa"/>
            <w:tcBorders>
              <w:top w:val="single" w:sz="4" w:space="0" w:color="auto"/>
              <w:bottom w:val="single" w:sz="4" w:space="0" w:color="auto"/>
            </w:tcBorders>
            <w:shd w:val="clear" w:color="auto" w:fill="FFFFFF"/>
            <w:tcMar>
              <w:top w:w="0" w:type="dxa"/>
              <w:left w:w="0" w:type="dxa"/>
              <w:bottom w:w="0" w:type="dxa"/>
              <w:right w:w="0" w:type="dxa"/>
            </w:tcMar>
            <w:vAlign w:val="center"/>
          </w:tcPr>
          <w:p w14:paraId="57395598" w14:textId="3F1AE6E9" w:rsidR="003C0E70" w:rsidRPr="00B56FD7" w:rsidDel="00C7042E" w:rsidRDefault="003C0E70" w:rsidP="003C0E70">
            <w:pPr>
              <w:spacing w:before="100" w:after="100" w:line="240" w:lineRule="auto"/>
              <w:ind w:left="100" w:right="100"/>
              <w:jc w:val="center"/>
              <w:rPr>
                <w:del w:id="572" w:author="Emily DeVoto" w:date="2022-07-14T10:18:00Z"/>
                <w:sz w:val="22"/>
                <w:szCs w:val="22"/>
              </w:rPr>
            </w:pPr>
            <w:del w:id="573" w:author="Emily DeVoto" w:date="2022-07-14T10:18:00Z">
              <w:r w:rsidRPr="00B56FD7" w:rsidDel="00C7042E">
                <w:rPr>
                  <w:rFonts w:eastAsia="Arial"/>
                  <w:color w:val="000000"/>
                  <w:sz w:val="22"/>
                  <w:szCs w:val="22"/>
                </w:rPr>
                <w:delText>Control, N = 19,250</w:delText>
              </w:r>
              <w:r w:rsidR="00B630D4" w:rsidRPr="00B56FD7" w:rsidDel="00C7042E">
                <w:rPr>
                  <w:rFonts w:eastAsia="Arial"/>
                  <w:color w:val="000000"/>
                  <w:sz w:val="18"/>
                  <w:szCs w:val="18"/>
                  <w:vertAlign w:val="superscript"/>
                </w:rPr>
                <w:delText>a</w:delText>
              </w:r>
            </w:del>
          </w:p>
        </w:tc>
      </w:tr>
      <w:tr w:rsidR="00201E77" w:rsidRPr="00B56FD7" w:rsidDel="00C7042E" w14:paraId="7B437015" w14:textId="7517D755" w:rsidTr="00201E77">
        <w:trPr>
          <w:cantSplit/>
          <w:jc w:val="center"/>
          <w:del w:id="574" w:author="Emily DeVoto" w:date="2022-07-14T10:18:00Z"/>
        </w:trPr>
        <w:tc>
          <w:tcPr>
            <w:tcW w:w="1267" w:type="dxa"/>
            <w:vMerge w:val="restart"/>
            <w:tcBorders>
              <w:top w:val="single" w:sz="4" w:space="0" w:color="auto"/>
            </w:tcBorders>
            <w:shd w:val="clear" w:color="auto" w:fill="FFFFFF"/>
            <w:vAlign w:val="center"/>
          </w:tcPr>
          <w:p w14:paraId="49BECAC4" w14:textId="2A54DEC4" w:rsidR="00201E77" w:rsidRPr="00B56FD7" w:rsidDel="00C7042E" w:rsidRDefault="00201E77" w:rsidP="00201E77">
            <w:pPr>
              <w:spacing w:before="100" w:after="100" w:line="240" w:lineRule="auto"/>
              <w:ind w:right="100"/>
              <w:jc w:val="center"/>
              <w:rPr>
                <w:del w:id="575" w:author="Emily DeVoto" w:date="2022-07-14T10:18:00Z"/>
                <w:rFonts w:eastAsia="Arial"/>
                <w:b/>
                <w:color w:val="000000"/>
                <w:sz w:val="22"/>
                <w:szCs w:val="22"/>
              </w:rPr>
            </w:pPr>
            <w:del w:id="576" w:author="Emily DeVoto" w:date="2022-07-14T10:18:00Z">
              <w:r w:rsidRPr="00B56FD7" w:rsidDel="00C7042E">
                <w:rPr>
                  <w:rFonts w:eastAsia="Arial"/>
                  <w:b/>
                  <w:color w:val="000000"/>
                  <w:sz w:val="22"/>
                  <w:szCs w:val="22"/>
                </w:rPr>
                <w:delText>10-year average</w:delText>
              </w:r>
            </w:del>
          </w:p>
        </w:tc>
        <w:tc>
          <w:tcPr>
            <w:tcW w:w="1267" w:type="dxa"/>
            <w:tcBorders>
              <w:top w:val="single" w:sz="4" w:space="0" w:color="auto"/>
            </w:tcBorders>
            <w:shd w:val="clear" w:color="auto" w:fill="FFFFFF"/>
            <w:tcMar>
              <w:top w:w="0" w:type="dxa"/>
              <w:left w:w="0" w:type="dxa"/>
              <w:bottom w:w="0" w:type="dxa"/>
              <w:right w:w="0" w:type="dxa"/>
            </w:tcMar>
          </w:tcPr>
          <w:p w14:paraId="37759918" w14:textId="4318E98A" w:rsidR="00201E77" w:rsidRPr="00B56FD7" w:rsidDel="00C7042E" w:rsidRDefault="00201E77" w:rsidP="00201E77">
            <w:pPr>
              <w:spacing w:before="100" w:after="100" w:line="240" w:lineRule="auto"/>
              <w:ind w:left="100" w:right="100"/>
              <w:rPr>
                <w:del w:id="577" w:author="Emily DeVoto" w:date="2022-07-14T10:18:00Z"/>
                <w:rFonts w:eastAsia="Arial"/>
                <w:bCs/>
                <w:color w:val="000000"/>
                <w:sz w:val="22"/>
                <w:szCs w:val="22"/>
              </w:rPr>
            </w:pPr>
            <w:del w:id="578" w:author="Emily DeVoto" w:date="2022-07-14T10:18:00Z">
              <w:r w:rsidRPr="00B56FD7" w:rsidDel="00C7042E">
                <w:rPr>
                  <w:rFonts w:eastAsia="Arial"/>
                  <w:bCs/>
                  <w:color w:val="000000"/>
                  <w:sz w:val="22"/>
                  <w:szCs w:val="22"/>
                </w:rPr>
                <w:delText>EC</w:delText>
              </w:r>
            </w:del>
          </w:p>
        </w:tc>
        <w:tc>
          <w:tcPr>
            <w:tcW w:w="2312" w:type="dxa"/>
            <w:tcBorders>
              <w:top w:val="single" w:sz="4" w:space="0" w:color="auto"/>
            </w:tcBorders>
            <w:tcMar>
              <w:top w:w="0" w:type="dxa"/>
              <w:left w:w="0" w:type="dxa"/>
              <w:bottom w:w="0" w:type="dxa"/>
              <w:right w:w="0" w:type="dxa"/>
            </w:tcMar>
            <w:vAlign w:val="center"/>
          </w:tcPr>
          <w:p w14:paraId="357F0A08" w14:textId="5BF5277F" w:rsidR="00201E77" w:rsidRPr="00B56FD7" w:rsidDel="00C7042E" w:rsidRDefault="00201E77" w:rsidP="00201E77">
            <w:pPr>
              <w:spacing w:before="100" w:after="100" w:line="240" w:lineRule="auto"/>
              <w:ind w:left="100" w:right="100"/>
              <w:jc w:val="center"/>
              <w:rPr>
                <w:del w:id="579" w:author="Emily DeVoto" w:date="2022-07-14T10:18:00Z"/>
                <w:rFonts w:eastAsia="Arial"/>
                <w:color w:val="000000"/>
                <w:sz w:val="22"/>
                <w:szCs w:val="22"/>
              </w:rPr>
            </w:pPr>
            <w:del w:id="580" w:author="Emily DeVoto" w:date="2022-07-14T10:18:00Z">
              <w:r w:rsidRPr="00B56FD7" w:rsidDel="00C7042E">
                <w:rPr>
                  <w:rFonts w:eastAsia="Arial"/>
                  <w:color w:val="000000"/>
                  <w:sz w:val="22"/>
                  <w:szCs w:val="22"/>
                </w:rPr>
                <w:delText>0.89 (0.43)</w:delText>
              </w:r>
            </w:del>
          </w:p>
        </w:tc>
        <w:tc>
          <w:tcPr>
            <w:tcW w:w="2007" w:type="dxa"/>
            <w:tcBorders>
              <w:top w:val="single" w:sz="4" w:space="0" w:color="auto"/>
            </w:tcBorders>
            <w:shd w:val="clear" w:color="auto" w:fill="FFFFFF"/>
            <w:tcMar>
              <w:top w:w="0" w:type="dxa"/>
              <w:left w:w="0" w:type="dxa"/>
              <w:bottom w:w="0" w:type="dxa"/>
              <w:right w:w="0" w:type="dxa"/>
            </w:tcMar>
            <w:vAlign w:val="center"/>
          </w:tcPr>
          <w:p w14:paraId="65B0A65A" w14:textId="7C8A77F2" w:rsidR="00201E77" w:rsidRPr="00B56FD7" w:rsidDel="00C7042E" w:rsidRDefault="00201E77" w:rsidP="00201E77">
            <w:pPr>
              <w:spacing w:before="100" w:after="100" w:line="240" w:lineRule="auto"/>
              <w:ind w:left="100" w:right="100"/>
              <w:jc w:val="center"/>
              <w:rPr>
                <w:del w:id="581" w:author="Emily DeVoto" w:date="2022-07-14T10:18:00Z"/>
                <w:rFonts w:eastAsia="Arial"/>
                <w:color w:val="000000"/>
                <w:sz w:val="22"/>
                <w:szCs w:val="22"/>
              </w:rPr>
            </w:pPr>
            <w:del w:id="582" w:author="Emily DeVoto" w:date="2022-07-14T10:18:00Z">
              <w:r w:rsidRPr="00B56FD7" w:rsidDel="00C7042E">
                <w:rPr>
                  <w:rFonts w:eastAsia="Arial"/>
                  <w:color w:val="000000"/>
                  <w:sz w:val="22"/>
                  <w:szCs w:val="22"/>
                </w:rPr>
                <w:delText>0.89 (0.46)</w:delText>
              </w:r>
            </w:del>
          </w:p>
        </w:tc>
        <w:tc>
          <w:tcPr>
            <w:tcW w:w="2325" w:type="dxa"/>
            <w:tcBorders>
              <w:top w:val="single" w:sz="4" w:space="0" w:color="auto"/>
            </w:tcBorders>
            <w:shd w:val="clear" w:color="auto" w:fill="FFFFFF"/>
            <w:tcMar>
              <w:top w:w="0" w:type="dxa"/>
              <w:left w:w="0" w:type="dxa"/>
              <w:bottom w:w="0" w:type="dxa"/>
              <w:right w:w="0" w:type="dxa"/>
            </w:tcMar>
            <w:vAlign w:val="center"/>
          </w:tcPr>
          <w:p w14:paraId="44EAB58B" w14:textId="1526304E" w:rsidR="00201E77" w:rsidRPr="00B56FD7" w:rsidDel="00C7042E" w:rsidRDefault="00201E77" w:rsidP="00201E77">
            <w:pPr>
              <w:spacing w:before="100" w:after="100" w:line="240" w:lineRule="auto"/>
              <w:ind w:left="100" w:right="100"/>
              <w:jc w:val="center"/>
              <w:rPr>
                <w:del w:id="583" w:author="Emily DeVoto" w:date="2022-07-14T10:18:00Z"/>
                <w:rFonts w:eastAsia="Arial"/>
                <w:color w:val="000000"/>
                <w:sz w:val="22"/>
                <w:szCs w:val="22"/>
              </w:rPr>
            </w:pPr>
            <w:del w:id="584" w:author="Emily DeVoto" w:date="2022-07-14T10:18:00Z">
              <w:r w:rsidRPr="00B56FD7" w:rsidDel="00C7042E">
                <w:rPr>
                  <w:rFonts w:eastAsia="Arial"/>
                  <w:color w:val="000000"/>
                  <w:sz w:val="22"/>
                  <w:szCs w:val="22"/>
                </w:rPr>
                <w:delText>0.88 (0.43)</w:delText>
              </w:r>
            </w:del>
          </w:p>
        </w:tc>
      </w:tr>
      <w:tr w:rsidR="00201E77" w:rsidRPr="00B56FD7" w:rsidDel="00C7042E" w14:paraId="46D1EC75" w14:textId="0A971A8C" w:rsidTr="00201E77">
        <w:trPr>
          <w:cantSplit/>
          <w:jc w:val="center"/>
          <w:del w:id="585" w:author="Emily DeVoto" w:date="2022-07-14T10:18:00Z"/>
        </w:trPr>
        <w:tc>
          <w:tcPr>
            <w:tcW w:w="1267" w:type="dxa"/>
            <w:vMerge/>
            <w:shd w:val="clear" w:color="auto" w:fill="FFFFFF"/>
            <w:vAlign w:val="center"/>
          </w:tcPr>
          <w:p w14:paraId="7B458355" w14:textId="2EACBE28" w:rsidR="00201E77" w:rsidRPr="00B56FD7" w:rsidDel="00C7042E" w:rsidRDefault="00201E77" w:rsidP="00201E77">
            <w:pPr>
              <w:spacing w:before="100" w:after="100" w:line="240" w:lineRule="auto"/>
              <w:ind w:left="100" w:right="100"/>
              <w:jc w:val="center"/>
              <w:rPr>
                <w:del w:id="586" w:author="Emily DeVoto" w:date="2022-07-14T10:18:00Z"/>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34CC4ADE" w14:textId="56CEDFBE" w:rsidR="00201E77" w:rsidRPr="00B56FD7" w:rsidDel="00C7042E" w:rsidRDefault="00201E77" w:rsidP="00201E77">
            <w:pPr>
              <w:spacing w:before="100" w:after="100" w:line="240" w:lineRule="auto"/>
              <w:ind w:left="100" w:right="100"/>
              <w:rPr>
                <w:del w:id="587" w:author="Emily DeVoto" w:date="2022-07-14T10:18:00Z"/>
                <w:rFonts w:eastAsia="Arial"/>
                <w:bCs/>
                <w:color w:val="000000"/>
                <w:sz w:val="22"/>
                <w:szCs w:val="22"/>
                <w:vertAlign w:val="superscript"/>
              </w:rPr>
            </w:pPr>
            <w:del w:id="588" w:author="Emily DeVoto" w:date="2022-07-14T10:18:00Z">
              <w:r w:rsidRPr="00B56FD7" w:rsidDel="00C7042E">
                <w:rPr>
                  <w:rFonts w:eastAsia="Arial"/>
                  <w:bCs/>
                  <w:color w:val="000000"/>
                  <w:sz w:val="22"/>
                  <w:szCs w:val="22"/>
                </w:rPr>
                <w:delText>NO</w:delText>
              </w:r>
              <w:r w:rsidRPr="00B56FD7" w:rsidDel="00C7042E">
                <w:rPr>
                  <w:rFonts w:eastAsia="Arial"/>
                  <w:bCs/>
                  <w:color w:val="000000"/>
                  <w:sz w:val="22"/>
                  <w:szCs w:val="22"/>
                  <w:vertAlign w:val="subscript"/>
                </w:rPr>
                <w:delText>X</w:delText>
              </w:r>
            </w:del>
          </w:p>
        </w:tc>
        <w:tc>
          <w:tcPr>
            <w:tcW w:w="2312" w:type="dxa"/>
            <w:tcMar>
              <w:top w:w="0" w:type="dxa"/>
              <w:left w:w="0" w:type="dxa"/>
              <w:bottom w:w="0" w:type="dxa"/>
              <w:right w:w="0" w:type="dxa"/>
            </w:tcMar>
            <w:vAlign w:val="center"/>
          </w:tcPr>
          <w:p w14:paraId="1C60EB36" w14:textId="61BFD62F" w:rsidR="00201E77" w:rsidRPr="00B56FD7" w:rsidDel="00C7042E" w:rsidRDefault="00201E77" w:rsidP="00201E77">
            <w:pPr>
              <w:spacing w:before="100" w:after="100" w:line="240" w:lineRule="auto"/>
              <w:ind w:left="100" w:right="100"/>
              <w:jc w:val="center"/>
              <w:rPr>
                <w:del w:id="589" w:author="Emily DeVoto" w:date="2022-07-14T10:18:00Z"/>
                <w:sz w:val="22"/>
                <w:szCs w:val="22"/>
              </w:rPr>
            </w:pPr>
            <w:del w:id="590" w:author="Emily DeVoto" w:date="2022-07-14T10:18:00Z">
              <w:r w:rsidRPr="00B56FD7" w:rsidDel="00C7042E">
                <w:rPr>
                  <w:rFonts w:eastAsia="Arial"/>
                  <w:color w:val="000000"/>
                  <w:sz w:val="22"/>
                  <w:szCs w:val="22"/>
                </w:rPr>
                <w:delText>29 (20)</w:delText>
              </w:r>
            </w:del>
          </w:p>
        </w:tc>
        <w:tc>
          <w:tcPr>
            <w:tcW w:w="2007" w:type="dxa"/>
            <w:shd w:val="clear" w:color="auto" w:fill="FFFFFF"/>
            <w:tcMar>
              <w:top w:w="0" w:type="dxa"/>
              <w:left w:w="0" w:type="dxa"/>
              <w:bottom w:w="0" w:type="dxa"/>
              <w:right w:w="0" w:type="dxa"/>
            </w:tcMar>
            <w:vAlign w:val="center"/>
          </w:tcPr>
          <w:p w14:paraId="4D2C31CF" w14:textId="74316AE3" w:rsidR="00201E77" w:rsidRPr="00B56FD7" w:rsidDel="00C7042E" w:rsidRDefault="00201E77" w:rsidP="00201E77">
            <w:pPr>
              <w:spacing w:before="100" w:after="100" w:line="240" w:lineRule="auto"/>
              <w:ind w:left="100" w:right="100"/>
              <w:jc w:val="center"/>
              <w:rPr>
                <w:del w:id="591" w:author="Emily DeVoto" w:date="2022-07-14T10:18:00Z"/>
                <w:sz w:val="22"/>
                <w:szCs w:val="22"/>
              </w:rPr>
            </w:pPr>
            <w:del w:id="592" w:author="Emily DeVoto" w:date="2022-07-14T10:18:00Z">
              <w:r w:rsidRPr="00B56FD7" w:rsidDel="00C7042E">
                <w:rPr>
                  <w:rFonts w:eastAsia="Arial"/>
                  <w:color w:val="000000"/>
                  <w:sz w:val="22"/>
                  <w:szCs w:val="22"/>
                </w:rPr>
                <w:delText>29 (22)</w:delText>
              </w:r>
            </w:del>
          </w:p>
        </w:tc>
        <w:tc>
          <w:tcPr>
            <w:tcW w:w="2325" w:type="dxa"/>
            <w:shd w:val="clear" w:color="auto" w:fill="FFFFFF"/>
            <w:tcMar>
              <w:top w:w="0" w:type="dxa"/>
              <w:left w:w="0" w:type="dxa"/>
              <w:bottom w:w="0" w:type="dxa"/>
              <w:right w:w="0" w:type="dxa"/>
            </w:tcMar>
            <w:vAlign w:val="center"/>
          </w:tcPr>
          <w:p w14:paraId="337FBF12" w14:textId="3FC1D863" w:rsidR="00201E77" w:rsidRPr="00B56FD7" w:rsidDel="00C7042E" w:rsidRDefault="00201E77" w:rsidP="00201E77">
            <w:pPr>
              <w:spacing w:before="100" w:after="100" w:line="240" w:lineRule="auto"/>
              <w:ind w:left="100" w:right="100"/>
              <w:jc w:val="center"/>
              <w:rPr>
                <w:del w:id="593" w:author="Emily DeVoto" w:date="2022-07-14T10:18:00Z"/>
                <w:sz w:val="22"/>
                <w:szCs w:val="22"/>
              </w:rPr>
            </w:pPr>
            <w:del w:id="594" w:author="Emily DeVoto" w:date="2022-07-14T10:18:00Z">
              <w:r w:rsidRPr="00B56FD7" w:rsidDel="00C7042E">
                <w:rPr>
                  <w:rFonts w:eastAsia="Arial"/>
                  <w:color w:val="000000"/>
                  <w:sz w:val="22"/>
                  <w:szCs w:val="22"/>
                </w:rPr>
                <w:delText>29 (20)</w:delText>
              </w:r>
            </w:del>
          </w:p>
        </w:tc>
      </w:tr>
      <w:tr w:rsidR="00201E77" w:rsidRPr="00B56FD7" w:rsidDel="00C7042E" w14:paraId="24F0C773" w14:textId="793A9E3D" w:rsidTr="00326529">
        <w:trPr>
          <w:cantSplit/>
          <w:jc w:val="center"/>
          <w:del w:id="595" w:author="Emily DeVoto" w:date="2022-07-14T10:18:00Z"/>
        </w:trPr>
        <w:tc>
          <w:tcPr>
            <w:tcW w:w="1267" w:type="dxa"/>
            <w:vMerge/>
            <w:shd w:val="clear" w:color="auto" w:fill="FFFFFF"/>
          </w:tcPr>
          <w:p w14:paraId="26C4A6CB" w14:textId="61E21266" w:rsidR="00201E77" w:rsidRPr="00B56FD7" w:rsidDel="00C7042E" w:rsidRDefault="00201E77" w:rsidP="00201E77">
            <w:pPr>
              <w:spacing w:before="100" w:after="100" w:line="240" w:lineRule="auto"/>
              <w:ind w:left="100" w:right="100"/>
              <w:rPr>
                <w:del w:id="596" w:author="Emily DeVoto" w:date="2022-07-14T10:18:00Z"/>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613F7BAE" w14:textId="51407EBC" w:rsidR="00201E77" w:rsidRPr="00B56FD7" w:rsidDel="00C7042E" w:rsidRDefault="00201E77" w:rsidP="00201E77">
            <w:pPr>
              <w:spacing w:before="100" w:after="100" w:line="240" w:lineRule="auto"/>
              <w:ind w:left="100" w:right="100"/>
              <w:rPr>
                <w:del w:id="597" w:author="Emily DeVoto" w:date="2022-07-14T10:18:00Z"/>
                <w:rFonts w:eastAsia="Arial"/>
                <w:bCs/>
                <w:color w:val="000000"/>
                <w:sz w:val="22"/>
                <w:szCs w:val="22"/>
                <w:vertAlign w:val="superscript"/>
              </w:rPr>
            </w:pPr>
            <w:del w:id="598" w:author="Emily DeVoto" w:date="2022-07-14T10:18:00Z">
              <w:r w:rsidRPr="00B56FD7" w:rsidDel="00C7042E">
                <w:rPr>
                  <w:rFonts w:eastAsia="Arial"/>
                  <w:bCs/>
                  <w:color w:val="000000"/>
                  <w:sz w:val="22"/>
                  <w:szCs w:val="22"/>
                </w:rPr>
                <w:delText>CO</w:delText>
              </w:r>
            </w:del>
          </w:p>
        </w:tc>
        <w:tc>
          <w:tcPr>
            <w:tcW w:w="2312" w:type="dxa"/>
            <w:tcMar>
              <w:top w:w="0" w:type="dxa"/>
              <w:left w:w="0" w:type="dxa"/>
              <w:bottom w:w="0" w:type="dxa"/>
              <w:right w:w="0" w:type="dxa"/>
            </w:tcMar>
            <w:vAlign w:val="center"/>
          </w:tcPr>
          <w:p w14:paraId="5B78BC6B" w14:textId="79D6D446" w:rsidR="00201E77" w:rsidRPr="00B56FD7" w:rsidDel="00C7042E" w:rsidRDefault="00201E77" w:rsidP="00201E77">
            <w:pPr>
              <w:spacing w:before="100" w:after="100" w:line="240" w:lineRule="auto"/>
              <w:ind w:left="100" w:right="100"/>
              <w:jc w:val="center"/>
              <w:rPr>
                <w:del w:id="599" w:author="Emily DeVoto" w:date="2022-07-14T10:18:00Z"/>
                <w:sz w:val="22"/>
                <w:szCs w:val="22"/>
              </w:rPr>
            </w:pPr>
            <w:del w:id="600" w:author="Emily DeVoto" w:date="2022-07-14T10:18:00Z">
              <w:r w:rsidRPr="00B56FD7" w:rsidDel="00C7042E">
                <w:rPr>
                  <w:rFonts w:eastAsia="Arial"/>
                  <w:color w:val="000000"/>
                  <w:sz w:val="22"/>
                  <w:szCs w:val="22"/>
                </w:rPr>
                <w:delText>253 (115)</w:delText>
              </w:r>
            </w:del>
          </w:p>
        </w:tc>
        <w:tc>
          <w:tcPr>
            <w:tcW w:w="2007" w:type="dxa"/>
            <w:shd w:val="clear" w:color="auto" w:fill="FFFFFF"/>
            <w:tcMar>
              <w:top w:w="0" w:type="dxa"/>
              <w:left w:w="0" w:type="dxa"/>
              <w:bottom w:w="0" w:type="dxa"/>
              <w:right w:w="0" w:type="dxa"/>
            </w:tcMar>
            <w:vAlign w:val="center"/>
          </w:tcPr>
          <w:p w14:paraId="41E13887" w14:textId="5CC873EA" w:rsidR="00201E77" w:rsidRPr="00B56FD7" w:rsidDel="00C7042E" w:rsidRDefault="00201E77" w:rsidP="00201E77">
            <w:pPr>
              <w:spacing w:before="100" w:after="100" w:line="240" w:lineRule="auto"/>
              <w:ind w:left="100" w:right="100"/>
              <w:jc w:val="center"/>
              <w:rPr>
                <w:del w:id="601" w:author="Emily DeVoto" w:date="2022-07-14T10:18:00Z"/>
                <w:sz w:val="22"/>
                <w:szCs w:val="22"/>
              </w:rPr>
            </w:pPr>
            <w:del w:id="602" w:author="Emily DeVoto" w:date="2022-07-14T10:18:00Z">
              <w:r w:rsidRPr="00B56FD7" w:rsidDel="00C7042E">
                <w:rPr>
                  <w:rFonts w:eastAsia="Arial"/>
                  <w:color w:val="000000"/>
                  <w:sz w:val="22"/>
                  <w:szCs w:val="22"/>
                </w:rPr>
                <w:delText>255 (122)</w:delText>
              </w:r>
            </w:del>
          </w:p>
        </w:tc>
        <w:tc>
          <w:tcPr>
            <w:tcW w:w="2325" w:type="dxa"/>
            <w:shd w:val="clear" w:color="auto" w:fill="FFFFFF"/>
            <w:tcMar>
              <w:top w:w="0" w:type="dxa"/>
              <w:left w:w="0" w:type="dxa"/>
              <w:bottom w:w="0" w:type="dxa"/>
              <w:right w:w="0" w:type="dxa"/>
            </w:tcMar>
            <w:vAlign w:val="center"/>
          </w:tcPr>
          <w:p w14:paraId="78425CD8" w14:textId="3CF0B41D" w:rsidR="00201E77" w:rsidRPr="00B56FD7" w:rsidDel="00C7042E" w:rsidRDefault="00201E77" w:rsidP="00201E77">
            <w:pPr>
              <w:spacing w:before="100" w:after="100" w:line="240" w:lineRule="auto"/>
              <w:ind w:left="100" w:right="100"/>
              <w:jc w:val="center"/>
              <w:rPr>
                <w:del w:id="603" w:author="Emily DeVoto" w:date="2022-07-14T10:18:00Z"/>
                <w:sz w:val="22"/>
                <w:szCs w:val="22"/>
              </w:rPr>
            </w:pPr>
            <w:del w:id="604" w:author="Emily DeVoto" w:date="2022-07-14T10:18:00Z">
              <w:r w:rsidRPr="00B56FD7" w:rsidDel="00C7042E">
                <w:rPr>
                  <w:rFonts w:eastAsia="Arial"/>
                  <w:color w:val="000000"/>
                  <w:sz w:val="22"/>
                  <w:szCs w:val="22"/>
                </w:rPr>
                <w:delText>253 (113)</w:delText>
              </w:r>
            </w:del>
          </w:p>
        </w:tc>
      </w:tr>
      <w:tr w:rsidR="00201E77" w:rsidRPr="00B56FD7" w:rsidDel="00C7042E" w14:paraId="3988FE85" w14:textId="4F3ACA47" w:rsidTr="00240435">
        <w:trPr>
          <w:cantSplit/>
          <w:jc w:val="center"/>
          <w:del w:id="605" w:author="Emily DeVoto" w:date="2022-07-14T10:18:00Z"/>
        </w:trPr>
        <w:tc>
          <w:tcPr>
            <w:tcW w:w="1267" w:type="dxa"/>
            <w:vMerge/>
            <w:shd w:val="clear" w:color="auto" w:fill="FFFFFF"/>
          </w:tcPr>
          <w:p w14:paraId="6D2ACB93" w14:textId="58D584F7" w:rsidR="00201E77" w:rsidRPr="00B56FD7" w:rsidDel="00C7042E" w:rsidRDefault="00201E77" w:rsidP="00201E77">
            <w:pPr>
              <w:spacing w:before="100" w:after="100" w:line="240" w:lineRule="auto"/>
              <w:ind w:left="100" w:right="100"/>
              <w:rPr>
                <w:del w:id="606" w:author="Emily DeVoto" w:date="2022-07-14T10:18:00Z"/>
                <w:rFonts w:eastAsia="Arial"/>
                <w:color w:val="000000"/>
                <w:sz w:val="22"/>
                <w:szCs w:val="22"/>
                <w:vertAlign w:val="superscript"/>
              </w:rPr>
            </w:pPr>
          </w:p>
        </w:tc>
        <w:tc>
          <w:tcPr>
            <w:tcW w:w="1267" w:type="dxa"/>
            <w:shd w:val="clear" w:color="auto" w:fill="FFFFFF"/>
            <w:tcMar>
              <w:top w:w="0" w:type="dxa"/>
              <w:left w:w="0" w:type="dxa"/>
              <w:bottom w:w="0" w:type="dxa"/>
              <w:right w:w="0" w:type="dxa"/>
            </w:tcMar>
          </w:tcPr>
          <w:p w14:paraId="66192FFC" w14:textId="4DE872B5" w:rsidR="00201E77" w:rsidRPr="00B56FD7" w:rsidDel="00C7042E" w:rsidRDefault="00201E77" w:rsidP="00201E77">
            <w:pPr>
              <w:spacing w:before="100" w:after="100" w:line="240" w:lineRule="auto"/>
              <w:ind w:left="100" w:right="100"/>
              <w:rPr>
                <w:del w:id="607" w:author="Emily DeVoto" w:date="2022-07-14T10:18:00Z"/>
                <w:bCs/>
                <w:sz w:val="22"/>
                <w:szCs w:val="22"/>
              </w:rPr>
            </w:pPr>
            <w:del w:id="608" w:author="Emily DeVoto" w:date="2022-07-14T10:18:00Z">
              <w:r w:rsidRPr="00B56FD7" w:rsidDel="00C7042E">
                <w:rPr>
                  <w:rFonts w:eastAsia="Arial"/>
                  <w:bCs/>
                  <w:color w:val="000000"/>
                  <w:sz w:val="22"/>
                  <w:szCs w:val="22"/>
                </w:rPr>
                <w:delText>non-EC PM</w:delText>
              </w:r>
              <w:r w:rsidRPr="00B56FD7" w:rsidDel="00C7042E">
                <w:rPr>
                  <w:rFonts w:eastAsia="Arial"/>
                  <w:bCs/>
                  <w:color w:val="000000"/>
                  <w:sz w:val="22"/>
                  <w:szCs w:val="22"/>
                  <w:vertAlign w:val="subscript"/>
                </w:rPr>
                <w:delText>2.5</w:delText>
              </w:r>
            </w:del>
          </w:p>
        </w:tc>
        <w:tc>
          <w:tcPr>
            <w:tcW w:w="2312" w:type="dxa"/>
            <w:tcMar>
              <w:top w:w="0" w:type="dxa"/>
              <w:left w:w="0" w:type="dxa"/>
              <w:bottom w:w="0" w:type="dxa"/>
              <w:right w:w="0" w:type="dxa"/>
            </w:tcMar>
            <w:vAlign w:val="center"/>
          </w:tcPr>
          <w:p w14:paraId="6F52C0F2" w14:textId="3EBD5F35" w:rsidR="00201E77" w:rsidRPr="00B56FD7" w:rsidDel="00C7042E" w:rsidRDefault="00201E77" w:rsidP="00201E77">
            <w:pPr>
              <w:spacing w:before="100" w:after="100" w:line="240" w:lineRule="auto"/>
              <w:ind w:left="100" w:right="100"/>
              <w:jc w:val="center"/>
              <w:rPr>
                <w:del w:id="609" w:author="Emily DeVoto" w:date="2022-07-14T10:18:00Z"/>
                <w:sz w:val="22"/>
                <w:szCs w:val="22"/>
              </w:rPr>
            </w:pPr>
            <w:del w:id="610" w:author="Emily DeVoto" w:date="2022-07-14T10:18:00Z">
              <w:r w:rsidRPr="00B56FD7" w:rsidDel="00C7042E">
                <w:rPr>
                  <w:rFonts w:eastAsia="Arial"/>
                  <w:color w:val="000000"/>
                  <w:sz w:val="22"/>
                  <w:szCs w:val="22"/>
                </w:rPr>
                <w:delText>12.53 (2.55)</w:delText>
              </w:r>
            </w:del>
          </w:p>
        </w:tc>
        <w:tc>
          <w:tcPr>
            <w:tcW w:w="2007" w:type="dxa"/>
            <w:shd w:val="clear" w:color="auto" w:fill="FFFFFF"/>
            <w:tcMar>
              <w:top w:w="0" w:type="dxa"/>
              <w:left w:w="0" w:type="dxa"/>
              <w:bottom w:w="0" w:type="dxa"/>
              <w:right w:w="0" w:type="dxa"/>
            </w:tcMar>
            <w:vAlign w:val="center"/>
          </w:tcPr>
          <w:p w14:paraId="54C0F20F" w14:textId="47594C65" w:rsidR="00201E77" w:rsidRPr="00B56FD7" w:rsidDel="00C7042E" w:rsidRDefault="00201E77" w:rsidP="00201E77">
            <w:pPr>
              <w:spacing w:before="100" w:after="100" w:line="240" w:lineRule="auto"/>
              <w:ind w:left="100" w:right="100"/>
              <w:jc w:val="center"/>
              <w:rPr>
                <w:del w:id="611" w:author="Emily DeVoto" w:date="2022-07-14T10:18:00Z"/>
                <w:sz w:val="22"/>
                <w:szCs w:val="22"/>
              </w:rPr>
            </w:pPr>
            <w:del w:id="612" w:author="Emily DeVoto" w:date="2022-07-14T10:18:00Z">
              <w:r w:rsidRPr="00B56FD7" w:rsidDel="00C7042E">
                <w:rPr>
                  <w:rFonts w:eastAsia="Arial"/>
                  <w:color w:val="000000"/>
                  <w:sz w:val="22"/>
                  <w:szCs w:val="22"/>
                </w:rPr>
                <w:delText>12.55 (2.59)</w:delText>
              </w:r>
            </w:del>
          </w:p>
        </w:tc>
        <w:tc>
          <w:tcPr>
            <w:tcW w:w="2325" w:type="dxa"/>
            <w:shd w:val="clear" w:color="auto" w:fill="FFFFFF"/>
            <w:tcMar>
              <w:top w:w="0" w:type="dxa"/>
              <w:left w:w="0" w:type="dxa"/>
              <w:bottom w:w="0" w:type="dxa"/>
              <w:right w:w="0" w:type="dxa"/>
            </w:tcMar>
            <w:vAlign w:val="center"/>
          </w:tcPr>
          <w:p w14:paraId="091303E4" w14:textId="41A76E2F" w:rsidR="00201E77" w:rsidRPr="00B56FD7" w:rsidDel="00C7042E" w:rsidRDefault="00201E77" w:rsidP="00201E77">
            <w:pPr>
              <w:spacing w:before="100" w:after="100" w:line="240" w:lineRule="auto"/>
              <w:ind w:left="100" w:right="100"/>
              <w:jc w:val="center"/>
              <w:rPr>
                <w:del w:id="613" w:author="Emily DeVoto" w:date="2022-07-14T10:18:00Z"/>
                <w:sz w:val="22"/>
                <w:szCs w:val="22"/>
              </w:rPr>
            </w:pPr>
            <w:del w:id="614" w:author="Emily DeVoto" w:date="2022-07-14T10:18:00Z">
              <w:r w:rsidRPr="00B56FD7" w:rsidDel="00C7042E">
                <w:rPr>
                  <w:rFonts w:eastAsia="Arial"/>
                  <w:color w:val="000000"/>
                  <w:sz w:val="22"/>
                  <w:szCs w:val="22"/>
                </w:rPr>
                <w:delText>12.52 (2.55)</w:delText>
              </w:r>
            </w:del>
          </w:p>
        </w:tc>
      </w:tr>
      <w:tr w:rsidR="00201E77" w:rsidRPr="00B56FD7" w:rsidDel="00C7042E" w14:paraId="07727BB6" w14:textId="06BEB797" w:rsidTr="00767E4F">
        <w:trPr>
          <w:cantSplit/>
          <w:jc w:val="center"/>
          <w:del w:id="615" w:author="Emily DeVoto" w:date="2022-07-14T10:18:00Z"/>
        </w:trPr>
        <w:tc>
          <w:tcPr>
            <w:tcW w:w="1267" w:type="dxa"/>
            <w:vMerge/>
            <w:tcBorders>
              <w:bottom w:val="single" w:sz="4" w:space="0" w:color="auto"/>
            </w:tcBorders>
            <w:shd w:val="clear" w:color="auto" w:fill="FFFFFF"/>
          </w:tcPr>
          <w:p w14:paraId="6BC7CC6B" w14:textId="1D6EF164" w:rsidR="00201E77" w:rsidRPr="00B56FD7" w:rsidDel="00C7042E" w:rsidRDefault="00201E77" w:rsidP="00201E77">
            <w:pPr>
              <w:spacing w:before="100" w:after="100" w:line="240" w:lineRule="auto"/>
              <w:ind w:left="100" w:right="100"/>
              <w:rPr>
                <w:del w:id="616" w:author="Emily DeVoto" w:date="2022-07-14T10:18:00Z"/>
                <w:sz w:val="22"/>
                <w:szCs w:val="22"/>
              </w:rPr>
            </w:pPr>
          </w:p>
        </w:tc>
        <w:tc>
          <w:tcPr>
            <w:tcW w:w="1267" w:type="dxa"/>
            <w:tcBorders>
              <w:bottom w:val="single" w:sz="4" w:space="0" w:color="auto"/>
            </w:tcBorders>
            <w:shd w:val="clear" w:color="auto" w:fill="FFFFFF"/>
            <w:tcMar>
              <w:top w:w="0" w:type="dxa"/>
              <w:left w:w="0" w:type="dxa"/>
              <w:bottom w:w="0" w:type="dxa"/>
              <w:right w:w="0" w:type="dxa"/>
            </w:tcMar>
          </w:tcPr>
          <w:p w14:paraId="57991319" w14:textId="003A69D3" w:rsidR="00201E77" w:rsidRPr="00B56FD7" w:rsidDel="00C7042E" w:rsidRDefault="00201E77" w:rsidP="00201E77">
            <w:pPr>
              <w:spacing w:before="100" w:after="100" w:line="240" w:lineRule="auto"/>
              <w:ind w:left="100" w:right="100"/>
              <w:rPr>
                <w:del w:id="617" w:author="Emily DeVoto" w:date="2022-07-14T10:18:00Z"/>
                <w:bCs/>
                <w:sz w:val="22"/>
                <w:szCs w:val="22"/>
              </w:rPr>
            </w:pPr>
            <w:del w:id="618" w:author="Emily DeVoto" w:date="2022-07-14T10:18:00Z">
              <w:r w:rsidRPr="00B56FD7" w:rsidDel="00C7042E">
                <w:rPr>
                  <w:rFonts w:eastAsia="Arial"/>
                  <w:bCs/>
                  <w:color w:val="000000"/>
                  <w:sz w:val="22"/>
                  <w:szCs w:val="22"/>
                </w:rPr>
                <w:delText>O</w:delText>
              </w:r>
              <w:r w:rsidRPr="00B56FD7" w:rsidDel="00C7042E">
                <w:rPr>
                  <w:rFonts w:eastAsia="Arial"/>
                  <w:bCs/>
                  <w:color w:val="000000"/>
                  <w:sz w:val="22"/>
                  <w:szCs w:val="22"/>
                  <w:vertAlign w:val="subscript"/>
                </w:rPr>
                <w:delText>3</w:delText>
              </w:r>
            </w:del>
          </w:p>
        </w:tc>
        <w:tc>
          <w:tcPr>
            <w:tcW w:w="2312" w:type="dxa"/>
            <w:tcBorders>
              <w:bottom w:val="single" w:sz="4" w:space="0" w:color="auto"/>
            </w:tcBorders>
            <w:tcMar>
              <w:top w:w="0" w:type="dxa"/>
              <w:left w:w="0" w:type="dxa"/>
              <w:bottom w:w="0" w:type="dxa"/>
              <w:right w:w="0" w:type="dxa"/>
            </w:tcMar>
            <w:vAlign w:val="center"/>
          </w:tcPr>
          <w:p w14:paraId="267E9DAB" w14:textId="3203E6CF" w:rsidR="00201E77" w:rsidRPr="00B56FD7" w:rsidDel="00C7042E" w:rsidRDefault="00201E77" w:rsidP="00201E77">
            <w:pPr>
              <w:spacing w:before="100" w:after="100" w:line="240" w:lineRule="auto"/>
              <w:ind w:left="100" w:right="100"/>
              <w:jc w:val="center"/>
              <w:rPr>
                <w:del w:id="619" w:author="Emily DeVoto" w:date="2022-07-14T10:18:00Z"/>
                <w:sz w:val="22"/>
                <w:szCs w:val="22"/>
              </w:rPr>
            </w:pPr>
            <w:del w:id="620" w:author="Emily DeVoto" w:date="2022-07-14T10:18:00Z">
              <w:r w:rsidRPr="00B56FD7" w:rsidDel="00C7042E">
                <w:rPr>
                  <w:rFonts w:eastAsia="Arial"/>
                  <w:color w:val="000000"/>
                  <w:sz w:val="22"/>
                  <w:szCs w:val="22"/>
                </w:rPr>
                <w:delText>51.3 (6.0)</w:delText>
              </w:r>
            </w:del>
          </w:p>
        </w:tc>
        <w:tc>
          <w:tcPr>
            <w:tcW w:w="2007" w:type="dxa"/>
            <w:tcBorders>
              <w:bottom w:val="single" w:sz="4" w:space="0" w:color="auto"/>
            </w:tcBorders>
            <w:shd w:val="clear" w:color="auto" w:fill="FFFFFF"/>
            <w:tcMar>
              <w:top w:w="0" w:type="dxa"/>
              <w:left w:w="0" w:type="dxa"/>
              <w:bottom w:w="0" w:type="dxa"/>
              <w:right w:w="0" w:type="dxa"/>
            </w:tcMar>
            <w:vAlign w:val="center"/>
          </w:tcPr>
          <w:p w14:paraId="62737F10" w14:textId="3DB681A4" w:rsidR="00201E77" w:rsidRPr="00B56FD7" w:rsidDel="00C7042E" w:rsidRDefault="00201E77" w:rsidP="00201E77">
            <w:pPr>
              <w:spacing w:before="100" w:after="100" w:line="240" w:lineRule="auto"/>
              <w:ind w:left="100" w:right="100"/>
              <w:jc w:val="center"/>
              <w:rPr>
                <w:del w:id="621" w:author="Emily DeVoto" w:date="2022-07-14T10:18:00Z"/>
                <w:sz w:val="22"/>
                <w:szCs w:val="22"/>
              </w:rPr>
            </w:pPr>
            <w:del w:id="622" w:author="Emily DeVoto" w:date="2022-07-14T10:18:00Z">
              <w:r w:rsidRPr="00B56FD7" w:rsidDel="00C7042E">
                <w:rPr>
                  <w:rFonts w:eastAsia="Arial"/>
                  <w:color w:val="000000"/>
                  <w:sz w:val="22"/>
                  <w:szCs w:val="22"/>
                </w:rPr>
                <w:delText>51.3 (6.1)</w:delText>
              </w:r>
            </w:del>
          </w:p>
        </w:tc>
        <w:tc>
          <w:tcPr>
            <w:tcW w:w="2325" w:type="dxa"/>
            <w:tcBorders>
              <w:bottom w:val="single" w:sz="4" w:space="0" w:color="auto"/>
            </w:tcBorders>
            <w:shd w:val="clear" w:color="auto" w:fill="FFFFFF"/>
            <w:tcMar>
              <w:top w:w="0" w:type="dxa"/>
              <w:left w:w="0" w:type="dxa"/>
              <w:bottom w:w="0" w:type="dxa"/>
              <w:right w:w="0" w:type="dxa"/>
            </w:tcMar>
            <w:vAlign w:val="center"/>
          </w:tcPr>
          <w:p w14:paraId="03DE6FC5" w14:textId="75382A61" w:rsidR="00201E77" w:rsidRPr="00B56FD7" w:rsidDel="00C7042E" w:rsidRDefault="00201E77" w:rsidP="00201E77">
            <w:pPr>
              <w:spacing w:before="100" w:after="100" w:line="240" w:lineRule="auto"/>
              <w:ind w:left="100" w:right="100"/>
              <w:jc w:val="center"/>
              <w:rPr>
                <w:del w:id="623" w:author="Emily DeVoto" w:date="2022-07-14T10:18:00Z"/>
                <w:sz w:val="22"/>
                <w:szCs w:val="22"/>
              </w:rPr>
            </w:pPr>
            <w:del w:id="624" w:author="Emily DeVoto" w:date="2022-07-14T10:18:00Z">
              <w:r w:rsidRPr="00B56FD7" w:rsidDel="00C7042E">
                <w:rPr>
                  <w:rFonts w:eastAsia="Arial"/>
                  <w:color w:val="000000"/>
                  <w:sz w:val="22"/>
                  <w:szCs w:val="22"/>
                </w:rPr>
                <w:delText>51.4 (6.0)</w:delText>
              </w:r>
            </w:del>
          </w:p>
        </w:tc>
      </w:tr>
      <w:tr w:rsidR="00767E4F" w:rsidRPr="00B56FD7" w:rsidDel="00C7042E" w14:paraId="3B36D8EF" w14:textId="5CCE3C5C" w:rsidTr="00767E4F">
        <w:trPr>
          <w:cantSplit/>
          <w:jc w:val="center"/>
          <w:del w:id="625" w:author="Emily DeVoto" w:date="2022-07-14T10:18:00Z"/>
        </w:trPr>
        <w:tc>
          <w:tcPr>
            <w:tcW w:w="2534" w:type="dxa"/>
            <w:gridSpan w:val="2"/>
            <w:tcBorders>
              <w:top w:val="single" w:sz="4" w:space="0" w:color="auto"/>
            </w:tcBorders>
            <w:shd w:val="clear" w:color="auto" w:fill="FFFFFF"/>
            <w:vAlign w:val="center"/>
          </w:tcPr>
          <w:p w14:paraId="05B23B8B" w14:textId="73884ADA" w:rsidR="00767E4F" w:rsidRPr="00B56FD7" w:rsidDel="00C7042E" w:rsidRDefault="00767E4F" w:rsidP="00767E4F">
            <w:pPr>
              <w:spacing w:before="100" w:after="100" w:line="240" w:lineRule="auto"/>
              <w:ind w:left="100" w:right="100"/>
              <w:rPr>
                <w:del w:id="626" w:author="Emily DeVoto" w:date="2022-07-14T10:18:00Z"/>
                <w:rFonts w:eastAsia="Arial"/>
                <w:bCs/>
                <w:color w:val="000000"/>
                <w:sz w:val="22"/>
                <w:szCs w:val="22"/>
              </w:rPr>
            </w:pPr>
            <w:del w:id="627" w:author="Emily DeVoto" w:date="2022-07-14T10:18:00Z">
              <w:r w:rsidRPr="00B56FD7" w:rsidDel="00C7042E">
                <w:rPr>
                  <w:rFonts w:eastAsia="Arial"/>
                  <w:color w:val="000000"/>
                  <w:sz w:val="18"/>
                  <w:szCs w:val="18"/>
                  <w:vertAlign w:val="superscript"/>
                </w:rPr>
                <w:delText>a</w:delText>
              </w:r>
              <w:r w:rsidRPr="00B56FD7" w:rsidDel="00C7042E">
                <w:rPr>
                  <w:rFonts w:eastAsia="Arial"/>
                  <w:color w:val="000000"/>
                  <w:sz w:val="18"/>
                  <w:szCs w:val="18"/>
                </w:rPr>
                <w:delText>Mean (SD)</w:delText>
              </w:r>
            </w:del>
          </w:p>
        </w:tc>
        <w:tc>
          <w:tcPr>
            <w:tcW w:w="2312" w:type="dxa"/>
            <w:tcBorders>
              <w:top w:val="single" w:sz="4" w:space="0" w:color="auto"/>
            </w:tcBorders>
            <w:tcMar>
              <w:top w:w="0" w:type="dxa"/>
              <w:left w:w="0" w:type="dxa"/>
              <w:bottom w:w="0" w:type="dxa"/>
              <w:right w:w="0" w:type="dxa"/>
            </w:tcMar>
            <w:vAlign w:val="center"/>
          </w:tcPr>
          <w:p w14:paraId="21A303B6" w14:textId="4EAC8C93" w:rsidR="00767E4F" w:rsidRPr="00B56FD7" w:rsidDel="00C7042E" w:rsidRDefault="00767E4F" w:rsidP="00767E4F">
            <w:pPr>
              <w:spacing w:before="100" w:after="100" w:line="240" w:lineRule="auto"/>
              <w:ind w:left="100" w:right="100"/>
              <w:jc w:val="center"/>
              <w:rPr>
                <w:del w:id="628" w:author="Emily DeVoto" w:date="2022-07-14T10:18:00Z"/>
                <w:rFonts w:eastAsia="Arial"/>
                <w:color w:val="000000"/>
                <w:sz w:val="22"/>
                <w:szCs w:val="22"/>
              </w:rPr>
            </w:pPr>
          </w:p>
        </w:tc>
        <w:tc>
          <w:tcPr>
            <w:tcW w:w="2007" w:type="dxa"/>
            <w:tcBorders>
              <w:top w:val="single" w:sz="4" w:space="0" w:color="auto"/>
            </w:tcBorders>
            <w:shd w:val="clear" w:color="auto" w:fill="FFFFFF"/>
            <w:tcMar>
              <w:top w:w="0" w:type="dxa"/>
              <w:left w:w="0" w:type="dxa"/>
              <w:bottom w:w="0" w:type="dxa"/>
              <w:right w:w="0" w:type="dxa"/>
            </w:tcMar>
            <w:vAlign w:val="center"/>
          </w:tcPr>
          <w:p w14:paraId="05D22A26" w14:textId="4C99B526" w:rsidR="00767E4F" w:rsidRPr="00B56FD7" w:rsidDel="00C7042E" w:rsidRDefault="00767E4F" w:rsidP="00767E4F">
            <w:pPr>
              <w:spacing w:before="100" w:after="100" w:line="240" w:lineRule="auto"/>
              <w:ind w:left="100" w:right="100"/>
              <w:jc w:val="center"/>
              <w:rPr>
                <w:del w:id="629" w:author="Emily DeVoto" w:date="2022-07-14T10:18:00Z"/>
                <w:rFonts w:eastAsia="Arial"/>
                <w:color w:val="000000"/>
                <w:sz w:val="22"/>
                <w:szCs w:val="22"/>
              </w:rPr>
            </w:pPr>
          </w:p>
        </w:tc>
        <w:tc>
          <w:tcPr>
            <w:tcW w:w="2325" w:type="dxa"/>
            <w:tcBorders>
              <w:top w:val="single" w:sz="4" w:space="0" w:color="auto"/>
            </w:tcBorders>
            <w:shd w:val="clear" w:color="auto" w:fill="FFFFFF"/>
            <w:tcMar>
              <w:top w:w="0" w:type="dxa"/>
              <w:left w:w="0" w:type="dxa"/>
              <w:bottom w:w="0" w:type="dxa"/>
              <w:right w:w="0" w:type="dxa"/>
            </w:tcMar>
            <w:vAlign w:val="center"/>
          </w:tcPr>
          <w:p w14:paraId="6AA79CCA" w14:textId="3FC7532A" w:rsidR="00767E4F" w:rsidRPr="00B56FD7" w:rsidDel="00C7042E" w:rsidRDefault="00767E4F" w:rsidP="00767E4F">
            <w:pPr>
              <w:spacing w:before="100" w:after="100" w:line="240" w:lineRule="auto"/>
              <w:ind w:left="100" w:right="100"/>
              <w:jc w:val="center"/>
              <w:rPr>
                <w:del w:id="630" w:author="Emily DeVoto" w:date="2022-07-14T10:18:00Z"/>
                <w:rFonts w:eastAsia="Arial"/>
                <w:color w:val="000000"/>
                <w:sz w:val="22"/>
                <w:szCs w:val="22"/>
              </w:rPr>
            </w:pPr>
          </w:p>
        </w:tc>
      </w:tr>
    </w:tbl>
    <w:p w14:paraId="068015F0" w14:textId="6EEE87E9" w:rsidR="00A4070E" w:rsidRPr="00B56FD7" w:rsidDel="00C7042E" w:rsidRDefault="00A4070E" w:rsidP="005572A9">
      <w:pPr>
        <w:rPr>
          <w:del w:id="631" w:author="Emily DeVoto" w:date="2022-07-14T10:18:00Z"/>
          <w:b/>
          <w:bCs/>
          <w:color w:val="000000" w:themeColor="text1"/>
        </w:rPr>
        <w:sectPr w:rsidR="00A4070E" w:rsidRPr="00B56FD7" w:rsidDel="00C7042E" w:rsidSect="00C7042E">
          <w:headerReference w:type="default" r:id="rId12"/>
          <w:footerReference w:type="default" r:id="rId13"/>
          <w:pgSz w:w="12240" w:h="15840"/>
          <w:pgMar w:top="1440" w:right="1440" w:bottom="1440" w:left="1440" w:header="0" w:footer="720" w:gutter="0"/>
          <w:lnNumType w:countBy="0" w:restart="continuous"/>
          <w:cols w:space="720"/>
          <w:formProt w:val="0"/>
          <w:docGrid w:linePitch="360"/>
          <w:sectPrChange w:id="632" w:author="Emily DeVoto" w:date="2022-07-14T10:16:00Z">
            <w:sectPr w:rsidR="00A4070E" w:rsidRPr="00B56FD7" w:rsidDel="00C7042E" w:rsidSect="00C7042E">
              <w:pgMar w:top="1440" w:right="1440" w:bottom="1440" w:left="1440" w:header="0" w:footer="720" w:gutter="0"/>
              <w:lnNumType w:countBy="1"/>
            </w:sectPr>
          </w:sectPrChange>
        </w:sectPr>
      </w:pPr>
    </w:p>
    <w:p w14:paraId="1D4B80D8" w14:textId="35484709" w:rsidR="00984243" w:rsidRPr="00B56FD7" w:rsidRDefault="00984243" w:rsidP="00670539">
      <w:pPr>
        <w:jc w:val="both"/>
        <w:rPr>
          <w:b/>
          <w:bCs/>
          <w:color w:val="000000" w:themeColor="text1"/>
        </w:rPr>
      </w:pPr>
      <w:r w:rsidRPr="00B56FD7">
        <w:rPr>
          <w:b/>
          <w:bCs/>
          <w:color w:val="000000" w:themeColor="text1"/>
        </w:rPr>
        <w:lastRenderedPageBreak/>
        <w:t>Figure Captions</w:t>
      </w:r>
    </w:p>
    <w:p w14:paraId="4EF5D41E" w14:textId="77777777" w:rsidR="00984243" w:rsidRPr="00B56FD7" w:rsidRDefault="00984243" w:rsidP="00670539">
      <w:pPr>
        <w:jc w:val="both"/>
        <w:rPr>
          <w:b/>
          <w:bCs/>
          <w:color w:val="000000" w:themeColor="text1"/>
        </w:rPr>
      </w:pPr>
    </w:p>
    <w:p w14:paraId="53753560" w14:textId="288971D6" w:rsidR="00465B62" w:rsidRPr="00B56FD7" w:rsidRDefault="005572A9" w:rsidP="00670539">
      <w:pPr>
        <w:jc w:val="both"/>
        <w:rPr>
          <w:b/>
          <w:bCs/>
          <w:color w:val="000000" w:themeColor="text1"/>
        </w:rPr>
      </w:pPr>
      <w:r w:rsidRPr="00B56FD7">
        <w:rPr>
          <w:b/>
          <w:bCs/>
          <w:color w:val="000000" w:themeColor="text1"/>
        </w:rPr>
        <w:t>Figure 1</w:t>
      </w:r>
      <w:r w:rsidRPr="00B56FD7">
        <w:rPr>
          <w:color w:val="000000" w:themeColor="text1"/>
        </w:rPr>
        <w:t>. Spearman</w:t>
      </w:r>
      <w:r w:rsidRPr="00B56FD7">
        <w:rPr>
          <w:b/>
          <w:bCs/>
          <w:color w:val="000000" w:themeColor="text1"/>
        </w:rPr>
        <w:t xml:space="preserve"> </w:t>
      </w:r>
      <w:r w:rsidRPr="00B56FD7">
        <w:rPr>
          <w:bCs/>
        </w:rPr>
        <w:t xml:space="preserve">correlation of </w:t>
      </w:r>
      <w:r w:rsidR="00557887" w:rsidRPr="00B56FD7">
        <w:rPr>
          <w:bCs/>
        </w:rPr>
        <w:t xml:space="preserve">1,- </w:t>
      </w:r>
      <w:r w:rsidRPr="00B56FD7">
        <w:rPr>
          <w:bCs/>
        </w:rPr>
        <w:t>5-</w:t>
      </w:r>
      <w:r w:rsidR="00557887" w:rsidRPr="00B56FD7">
        <w:rPr>
          <w:bCs/>
        </w:rPr>
        <w:t>, and 10-</w:t>
      </w:r>
      <w:r w:rsidRPr="00B56FD7">
        <w:rPr>
          <w:bCs/>
        </w:rPr>
        <w:t>year average pollutant concentrations.</w:t>
      </w:r>
    </w:p>
    <w:p w14:paraId="414EFA1C" w14:textId="77777777" w:rsidR="00465B62" w:rsidRPr="00B56FD7" w:rsidRDefault="00465B62" w:rsidP="00670539">
      <w:pPr>
        <w:jc w:val="both"/>
        <w:rPr>
          <w:b/>
          <w:bCs/>
          <w:color w:val="000000" w:themeColor="text1"/>
        </w:rPr>
      </w:pPr>
    </w:p>
    <w:p w14:paraId="2CB3CE13" w14:textId="78AF39DE" w:rsidR="005572A9" w:rsidRPr="00B56FD7" w:rsidRDefault="005572A9" w:rsidP="00670539">
      <w:pPr>
        <w:jc w:val="both"/>
        <w:rPr>
          <w:bCs/>
        </w:rPr>
      </w:pPr>
      <w:r w:rsidRPr="00B56FD7">
        <w:rPr>
          <w:b/>
          <w:bCs/>
          <w:color w:val="000000" w:themeColor="text1"/>
        </w:rPr>
        <w:t>Figure 2</w:t>
      </w:r>
      <w:r w:rsidRPr="00B56FD7">
        <w:rPr>
          <w:color w:val="000000" w:themeColor="text1"/>
        </w:rPr>
        <w:t xml:space="preserve">. </w:t>
      </w:r>
      <w:r w:rsidRPr="00B56FD7">
        <w:rPr>
          <w:bCs/>
        </w:rPr>
        <w:t xml:space="preserve">Percentage change in odds of ALS diagnosis per 1-, 5- and 10-year average standard deviation </w:t>
      </w:r>
      <w:r w:rsidR="00FD6489" w:rsidRPr="00B56FD7">
        <w:rPr>
          <w:bCs/>
        </w:rPr>
        <w:t xml:space="preserve">(SD) </w:t>
      </w:r>
      <w:r w:rsidRPr="00B56FD7">
        <w:rPr>
          <w:bCs/>
        </w:rPr>
        <w:t>increase for each pollutant</w:t>
      </w:r>
      <w:r w:rsidR="003E1E3E" w:rsidRPr="00B56FD7">
        <w:rPr>
          <w:bCs/>
        </w:rPr>
        <w:t xml:space="preserve">. Results are from the Bayesian hierarchical model including each of </w:t>
      </w:r>
      <w:ins w:id="633" w:author="Parks, Robbie M" w:date="2022-07-17T15:55:00Z">
        <w:r w:rsidR="00321163" w:rsidRPr="00B56FD7">
          <w:rPr>
            <w:bCs/>
            <w:color w:val="000000" w:themeColor="text1"/>
          </w:rPr>
          <w:t>elemental carbon (EC), nitrogen oxides (NO</w:t>
        </w:r>
        <w:r w:rsidR="00321163" w:rsidRPr="00B56FD7">
          <w:rPr>
            <w:bCs/>
            <w:color w:val="000000" w:themeColor="text1"/>
            <w:vertAlign w:val="subscript"/>
          </w:rPr>
          <w:t>x</w:t>
        </w:r>
        <w:r w:rsidR="00321163" w:rsidRPr="00B56FD7">
          <w:rPr>
            <w:bCs/>
            <w:color w:val="000000" w:themeColor="text1"/>
          </w:rPr>
          <w:t>), carbon monoxide (CO), non-elemental carbon fine particles (non-EC PM</w:t>
        </w:r>
        <w:r w:rsidR="00321163" w:rsidRPr="00B56FD7">
          <w:rPr>
            <w:bCs/>
            <w:color w:val="000000" w:themeColor="text1"/>
            <w:vertAlign w:val="subscript"/>
          </w:rPr>
          <w:t>2.5</w:t>
        </w:r>
        <w:r w:rsidR="00321163" w:rsidRPr="00B56FD7">
          <w:rPr>
            <w:bCs/>
            <w:color w:val="000000" w:themeColor="text1"/>
          </w:rPr>
          <w:t>), and ozone (O</w:t>
        </w:r>
        <w:r w:rsidR="00321163" w:rsidRPr="00B56FD7">
          <w:rPr>
            <w:bCs/>
            <w:color w:val="000000" w:themeColor="text1"/>
            <w:vertAlign w:val="subscript"/>
          </w:rPr>
          <w:t>3</w:t>
        </w:r>
        <w:r w:rsidR="00321163" w:rsidRPr="00B56FD7">
          <w:rPr>
            <w:bCs/>
            <w:color w:val="000000" w:themeColor="text1"/>
          </w:rPr>
          <w:t>)</w:t>
        </w:r>
      </w:ins>
      <w:commentRangeStart w:id="634"/>
      <w:commentRangeStart w:id="635"/>
      <w:del w:id="636" w:author="Parks, Robbie M" w:date="2022-07-17T15:55:00Z">
        <w:r w:rsidR="00CF46A3" w:rsidRPr="00B56FD7" w:rsidDel="00321163">
          <w:rPr>
            <w:bCs/>
          </w:rPr>
          <w:delText>EC, NO</w:delText>
        </w:r>
        <w:r w:rsidR="00CF46A3" w:rsidRPr="00B56FD7" w:rsidDel="00321163">
          <w:rPr>
            <w:bCs/>
            <w:vertAlign w:val="subscript"/>
          </w:rPr>
          <w:delText>x</w:delText>
        </w:r>
        <w:r w:rsidR="00CF46A3" w:rsidRPr="00B56FD7" w:rsidDel="00321163">
          <w:rPr>
            <w:bCs/>
          </w:rPr>
          <w:delText xml:space="preserve"> </w:delText>
        </w:r>
        <w:r w:rsidR="0037042B" w:rsidRPr="00B56FD7" w:rsidDel="00321163">
          <w:rPr>
            <w:bCs/>
          </w:rPr>
          <w:delText xml:space="preserve">CO, </w:delText>
        </w:r>
        <w:r w:rsidR="003E1E3E" w:rsidRPr="00B56FD7" w:rsidDel="00321163">
          <w:rPr>
            <w:bCs/>
          </w:rPr>
          <w:delText xml:space="preserve">and </w:delText>
        </w:r>
        <w:r w:rsidR="00E821E9" w:rsidRPr="00B56FD7" w:rsidDel="00321163">
          <w:rPr>
            <w:bCs/>
          </w:rPr>
          <w:delText xml:space="preserve">non-EC </w:delText>
        </w:r>
        <w:r w:rsidR="003E1E3E" w:rsidRPr="00B56FD7" w:rsidDel="00321163">
          <w:rPr>
            <w:bCs/>
          </w:rPr>
          <w:delText>PM</w:delText>
        </w:r>
        <w:r w:rsidR="003E1E3E" w:rsidRPr="00B56FD7" w:rsidDel="00321163">
          <w:rPr>
            <w:bCs/>
            <w:vertAlign w:val="subscript"/>
          </w:rPr>
          <w:delText>2.5</w:delText>
        </w:r>
        <w:r w:rsidR="00E821E9" w:rsidRPr="00B56FD7" w:rsidDel="00321163">
          <w:rPr>
            <w:bCs/>
          </w:rPr>
          <w:delText xml:space="preserve"> </w:delText>
        </w:r>
        <w:commentRangeEnd w:id="634"/>
        <w:r w:rsidR="00281FE6" w:rsidRPr="00B56FD7" w:rsidDel="00321163">
          <w:rPr>
            <w:rStyle w:val="CommentReference"/>
            <w:rFonts w:asciiTheme="minorHAnsi" w:eastAsiaTheme="minorHAnsi" w:hAnsiTheme="minorHAnsi" w:cstheme="minorBidi"/>
            <w:rPrChange w:id="637" w:author="Parks, Robbie M" w:date="2022-07-17T15:57:00Z">
              <w:rPr>
                <w:rStyle w:val="CommentReference"/>
                <w:rFonts w:asciiTheme="minorHAnsi" w:eastAsiaTheme="minorHAnsi" w:hAnsiTheme="minorHAnsi" w:cstheme="minorBidi"/>
                <w:lang w:val="en-GB"/>
              </w:rPr>
            </w:rPrChange>
          </w:rPr>
          <w:commentReference w:id="634"/>
        </w:r>
      </w:del>
      <w:commentRangeEnd w:id="635"/>
      <w:r w:rsidR="00321163" w:rsidRPr="00B56FD7">
        <w:rPr>
          <w:rStyle w:val="CommentReference"/>
          <w:rFonts w:asciiTheme="minorHAnsi" w:eastAsiaTheme="minorHAnsi" w:hAnsiTheme="minorHAnsi" w:cstheme="minorBidi"/>
          <w:rPrChange w:id="638" w:author="Parks, Robbie M" w:date="2022-07-17T15:57:00Z">
            <w:rPr>
              <w:rStyle w:val="CommentReference"/>
              <w:rFonts w:asciiTheme="minorHAnsi" w:eastAsiaTheme="minorHAnsi" w:hAnsiTheme="minorHAnsi" w:cstheme="minorBidi"/>
              <w:lang w:val="en-GB"/>
            </w:rPr>
          </w:rPrChange>
        </w:rPr>
        <w:commentReference w:id="635"/>
      </w:r>
      <w:r w:rsidR="00E821E9" w:rsidRPr="00B56FD7">
        <w:rPr>
          <w:bCs/>
        </w:rPr>
        <w:t>together,</w:t>
      </w:r>
      <w:r w:rsidR="00825EEE" w:rsidRPr="00B56FD7">
        <w:rPr>
          <w:bCs/>
        </w:rPr>
        <w:t xml:space="preserve"> and were</w:t>
      </w:r>
      <w:r w:rsidR="00470D7F" w:rsidRPr="00B56FD7">
        <w:rPr>
          <w:bCs/>
        </w:rPr>
        <w:t xml:space="preserve"> additionally</w:t>
      </w:r>
      <w:r w:rsidR="00825EEE" w:rsidRPr="00B56FD7">
        <w:rPr>
          <w:bCs/>
        </w:rPr>
        <w:t xml:space="preserve"> adjusted by </w:t>
      </w:r>
      <w:r w:rsidR="00A74998" w:rsidRPr="00B56FD7">
        <w:rPr>
          <w:bCs/>
        </w:rPr>
        <w:t xml:space="preserve">age, sex, year of birth, vital status, </w:t>
      </w:r>
      <w:r w:rsidR="0084377A" w:rsidRPr="00B56FD7">
        <w:rPr>
          <w:bCs/>
        </w:rPr>
        <w:t>socioeconomic status</w:t>
      </w:r>
      <w:r w:rsidR="00825EEE" w:rsidRPr="00B56FD7">
        <w:rPr>
          <w:bCs/>
        </w:rPr>
        <w:t xml:space="preserve">, civil status, </w:t>
      </w:r>
      <w:r w:rsidR="008145A9" w:rsidRPr="00B56FD7">
        <w:rPr>
          <w:bCs/>
        </w:rPr>
        <w:t xml:space="preserve">last reported place of </w:t>
      </w:r>
      <w:r w:rsidR="00AC2BD0" w:rsidRPr="00B56FD7">
        <w:rPr>
          <w:bCs/>
        </w:rPr>
        <w:t xml:space="preserve">residence, and </w:t>
      </w:r>
      <w:r w:rsidR="00825EEE" w:rsidRPr="00B56FD7">
        <w:rPr>
          <w:bCs/>
        </w:rPr>
        <w:t>place of birth.</w:t>
      </w:r>
    </w:p>
    <w:sectPr w:rsidR="005572A9" w:rsidRPr="00B56FD7" w:rsidSect="00C7042E">
      <w:pgSz w:w="12240" w:h="15840"/>
      <w:pgMar w:top="1440" w:right="1440" w:bottom="1440" w:left="1440" w:header="0" w:footer="720" w:gutter="0"/>
      <w:lnNumType w:countBy="0" w:restart="continuous"/>
      <w:cols w:space="720"/>
      <w:formProt w:val="0"/>
      <w:docGrid w:linePitch="360"/>
      <w:sectPrChange w:id="639" w:author="Emily DeVoto" w:date="2022-07-14T10:19:00Z">
        <w:sectPr w:rsidR="005572A9" w:rsidRPr="00B56FD7" w:rsidSect="00C7042E">
          <w:pgMar w:top="1440" w:right="1440" w:bottom="1440" w:left="1440" w:header="0" w:footer="720" w:gutter="0"/>
          <w:lnNumType w:countBy="1"/>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Parks, Robbie M" w:date="2022-07-18T08:42:00Z" w:initials="PRM">
    <w:p w14:paraId="10B46E97" w14:textId="5AF5901F" w:rsidR="00FC556D" w:rsidRDefault="00FC556D">
      <w:pPr>
        <w:pStyle w:val="CommentText"/>
      </w:pPr>
      <w:r>
        <w:rPr>
          <w:rStyle w:val="CommentReference"/>
        </w:rPr>
        <w:annotationRef/>
      </w:r>
      <w:r>
        <w:t>Not abbreviated any more in the manuscript so might make sense to remove</w:t>
      </w:r>
    </w:p>
  </w:comment>
  <w:comment w:id="120" w:author="Parks, Robbie M" w:date="2022-07-18T08:41:00Z" w:initials="PRM">
    <w:p w14:paraId="1CCCFA15" w14:textId="69BCF1B3" w:rsidR="007C58B2" w:rsidRDefault="007C58B2">
      <w:pPr>
        <w:pStyle w:val="CommentText"/>
      </w:pPr>
      <w:r>
        <w:rPr>
          <w:rStyle w:val="CommentReference"/>
        </w:rPr>
        <w:annotationRef/>
      </w:r>
      <w:r>
        <w:t>I assumed this would all be aligned similarly, so adjusted to be all centered.</w:t>
      </w:r>
    </w:p>
  </w:comment>
  <w:comment w:id="634" w:author="Emily DeVoto" w:date="2022-07-14T17:35:00Z" w:initials="ED">
    <w:p w14:paraId="0B0997FB" w14:textId="752BAB96" w:rsidR="00281FE6" w:rsidRDefault="00281FE6">
      <w:pPr>
        <w:pStyle w:val="CommentText"/>
      </w:pPr>
      <w:r>
        <w:rPr>
          <w:rStyle w:val="CommentReference"/>
        </w:rPr>
        <w:annotationRef/>
      </w:r>
      <w:r>
        <w:t>Au: Please define.</w:t>
      </w:r>
    </w:p>
  </w:comment>
  <w:comment w:id="635" w:author="Parks, Robbie M" w:date="2022-07-17T15:55:00Z" w:initials="PRM">
    <w:p w14:paraId="10EC5EFB" w14:textId="10402C44" w:rsidR="00321163" w:rsidRDefault="00321163">
      <w:pPr>
        <w:pStyle w:val="CommentText"/>
      </w:pPr>
      <w:r>
        <w:rPr>
          <w:rStyle w:val="CommentReference"/>
        </w:rPr>
        <w:annotationRef/>
      </w:r>
      <w:r w:rsidR="00331B08">
        <w:t>I have replaced here. Is that OK?</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B46E97" w15:done="0"/>
  <w15:commentEx w15:paraId="1CCCFA15" w15:done="0"/>
  <w15:commentEx w15:paraId="0B0997FB" w15:done="0"/>
  <w15:commentEx w15:paraId="10EC5EFB" w15:paraIdParent="0B0997F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F9B7F" w16cex:dateUtc="2022-07-18T12:42:00Z"/>
  <w16cex:commentExtensible w16cex:durableId="267F9B2F" w16cex:dateUtc="2022-07-18T12:41:00Z"/>
  <w16cex:commentExtensible w16cex:durableId="267AD27E" w16cex:dateUtc="2022-07-14T21:35:00Z"/>
  <w16cex:commentExtensible w16cex:durableId="267EAF87" w16cex:dateUtc="2022-07-17T19: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B46E97" w16cid:durableId="267F9B7F"/>
  <w16cid:commentId w16cid:paraId="1CCCFA15" w16cid:durableId="267F9B2F"/>
  <w16cid:commentId w16cid:paraId="0B0997FB" w16cid:durableId="267AD27E"/>
  <w16cid:commentId w16cid:paraId="10EC5EFB" w16cid:durableId="267EAF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929D04" w14:textId="77777777" w:rsidR="00630035" w:rsidRDefault="00630035">
      <w:pPr>
        <w:spacing w:line="240" w:lineRule="auto"/>
      </w:pPr>
      <w:r>
        <w:separator/>
      </w:r>
    </w:p>
  </w:endnote>
  <w:endnote w:type="continuationSeparator" w:id="0">
    <w:p w14:paraId="3503E217" w14:textId="77777777" w:rsidR="00630035" w:rsidRDefault="00630035">
      <w:pPr>
        <w:spacing w:line="240" w:lineRule="auto"/>
      </w:pPr>
      <w:r>
        <w:continuationSeparator/>
      </w:r>
    </w:p>
  </w:endnote>
  <w:endnote w:type="continuationNotice" w:id="1">
    <w:p w14:paraId="76A1842B" w14:textId="77777777" w:rsidR="00630035" w:rsidRDefault="0063003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FEB634" w14:textId="77777777" w:rsidR="00630035" w:rsidRDefault="00630035">
      <w:pPr>
        <w:spacing w:line="240" w:lineRule="auto"/>
      </w:pPr>
      <w:r>
        <w:separator/>
      </w:r>
    </w:p>
  </w:footnote>
  <w:footnote w:type="continuationSeparator" w:id="0">
    <w:p w14:paraId="62642B1D" w14:textId="77777777" w:rsidR="00630035" w:rsidRDefault="00630035">
      <w:pPr>
        <w:spacing w:line="240" w:lineRule="auto"/>
      </w:pPr>
      <w:r>
        <w:continuationSeparator/>
      </w:r>
    </w:p>
  </w:footnote>
  <w:footnote w:type="continuationNotice" w:id="1">
    <w:p w14:paraId="47C09AD2" w14:textId="77777777" w:rsidR="00630035" w:rsidRDefault="0063003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E01E5" w14:textId="77777777" w:rsidR="00261574" w:rsidRDefault="002615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87396695">
    <w:abstractNumId w:val="0"/>
  </w:num>
  <w:num w:numId="2" w16cid:durableId="1802992889">
    <w:abstractNumId w:val="5"/>
  </w:num>
  <w:num w:numId="3" w16cid:durableId="1524518157">
    <w:abstractNumId w:val="6"/>
  </w:num>
  <w:num w:numId="4" w16cid:durableId="519202893">
    <w:abstractNumId w:val="3"/>
  </w:num>
  <w:num w:numId="5" w16cid:durableId="1591813629">
    <w:abstractNumId w:val="4"/>
  </w:num>
  <w:num w:numId="6" w16cid:durableId="293800791">
    <w:abstractNumId w:val="2"/>
  </w:num>
  <w:num w:numId="7" w16cid:durableId="147891699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ily DeVoto">
    <w15:presenceInfo w15:providerId="Windows Live" w15:userId="21856c94638c08f2"/>
  </w15:person>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trackRevisions/>
  <w:defaultTabStop w:val="720"/>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2AF2"/>
    <w:rsid w:val="000031F9"/>
    <w:rsid w:val="000032BA"/>
    <w:rsid w:val="00003D1A"/>
    <w:rsid w:val="00003D3D"/>
    <w:rsid w:val="00004213"/>
    <w:rsid w:val="00005072"/>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CE0"/>
    <w:rsid w:val="00015EDC"/>
    <w:rsid w:val="0001625D"/>
    <w:rsid w:val="0001650A"/>
    <w:rsid w:val="0001675D"/>
    <w:rsid w:val="00016EBF"/>
    <w:rsid w:val="000170EC"/>
    <w:rsid w:val="00017835"/>
    <w:rsid w:val="000201C0"/>
    <w:rsid w:val="000214F0"/>
    <w:rsid w:val="000217BC"/>
    <w:rsid w:val="00022CB4"/>
    <w:rsid w:val="00022EA9"/>
    <w:rsid w:val="00024063"/>
    <w:rsid w:val="00024093"/>
    <w:rsid w:val="000244CE"/>
    <w:rsid w:val="000245AC"/>
    <w:rsid w:val="00024CEC"/>
    <w:rsid w:val="00025293"/>
    <w:rsid w:val="000258C3"/>
    <w:rsid w:val="000260A5"/>
    <w:rsid w:val="00026354"/>
    <w:rsid w:val="000267C7"/>
    <w:rsid w:val="000269D1"/>
    <w:rsid w:val="00026A26"/>
    <w:rsid w:val="00030A0B"/>
    <w:rsid w:val="00030ADD"/>
    <w:rsid w:val="00030F5C"/>
    <w:rsid w:val="000310B5"/>
    <w:rsid w:val="0003149C"/>
    <w:rsid w:val="0003176B"/>
    <w:rsid w:val="00031982"/>
    <w:rsid w:val="00031E92"/>
    <w:rsid w:val="00032453"/>
    <w:rsid w:val="000326BB"/>
    <w:rsid w:val="000330C2"/>
    <w:rsid w:val="00033568"/>
    <w:rsid w:val="000337A8"/>
    <w:rsid w:val="0003380A"/>
    <w:rsid w:val="000338D9"/>
    <w:rsid w:val="00033C18"/>
    <w:rsid w:val="00033D44"/>
    <w:rsid w:val="00033D50"/>
    <w:rsid w:val="0003400D"/>
    <w:rsid w:val="000340BA"/>
    <w:rsid w:val="0003603F"/>
    <w:rsid w:val="0003696D"/>
    <w:rsid w:val="0003702D"/>
    <w:rsid w:val="0003766A"/>
    <w:rsid w:val="0004039E"/>
    <w:rsid w:val="00040944"/>
    <w:rsid w:val="00040B6F"/>
    <w:rsid w:val="00041487"/>
    <w:rsid w:val="0004176A"/>
    <w:rsid w:val="0004181D"/>
    <w:rsid w:val="000419D1"/>
    <w:rsid w:val="00041A07"/>
    <w:rsid w:val="00041CB4"/>
    <w:rsid w:val="000420A8"/>
    <w:rsid w:val="00042158"/>
    <w:rsid w:val="00042AAC"/>
    <w:rsid w:val="00042AB5"/>
    <w:rsid w:val="00042BA4"/>
    <w:rsid w:val="00042EDE"/>
    <w:rsid w:val="00043A28"/>
    <w:rsid w:val="00044AC9"/>
    <w:rsid w:val="00044D2F"/>
    <w:rsid w:val="000451FE"/>
    <w:rsid w:val="00045292"/>
    <w:rsid w:val="000452F8"/>
    <w:rsid w:val="000455C7"/>
    <w:rsid w:val="000458B6"/>
    <w:rsid w:val="00045A20"/>
    <w:rsid w:val="00045F6E"/>
    <w:rsid w:val="00046091"/>
    <w:rsid w:val="000463DB"/>
    <w:rsid w:val="00046E27"/>
    <w:rsid w:val="000471BE"/>
    <w:rsid w:val="000472B0"/>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9C"/>
    <w:rsid w:val="000601A4"/>
    <w:rsid w:val="000609D2"/>
    <w:rsid w:val="00060E96"/>
    <w:rsid w:val="0006103C"/>
    <w:rsid w:val="00061263"/>
    <w:rsid w:val="00061464"/>
    <w:rsid w:val="00062249"/>
    <w:rsid w:val="000626C6"/>
    <w:rsid w:val="000629A1"/>
    <w:rsid w:val="00062E9D"/>
    <w:rsid w:val="0006359C"/>
    <w:rsid w:val="00064401"/>
    <w:rsid w:val="00064675"/>
    <w:rsid w:val="000646A8"/>
    <w:rsid w:val="000652D7"/>
    <w:rsid w:val="00065323"/>
    <w:rsid w:val="00065CC1"/>
    <w:rsid w:val="000672E8"/>
    <w:rsid w:val="0006758A"/>
    <w:rsid w:val="0006794D"/>
    <w:rsid w:val="0006799E"/>
    <w:rsid w:val="00067E35"/>
    <w:rsid w:val="00067E37"/>
    <w:rsid w:val="0007012C"/>
    <w:rsid w:val="00070DFC"/>
    <w:rsid w:val="00071342"/>
    <w:rsid w:val="000715E4"/>
    <w:rsid w:val="0007163D"/>
    <w:rsid w:val="00071C90"/>
    <w:rsid w:val="00071EFC"/>
    <w:rsid w:val="00073F53"/>
    <w:rsid w:val="00074A34"/>
    <w:rsid w:val="00074FED"/>
    <w:rsid w:val="00075A9F"/>
    <w:rsid w:val="00075E65"/>
    <w:rsid w:val="00075FFD"/>
    <w:rsid w:val="00076361"/>
    <w:rsid w:val="00077BA9"/>
    <w:rsid w:val="00077C61"/>
    <w:rsid w:val="00080122"/>
    <w:rsid w:val="00080369"/>
    <w:rsid w:val="00080B14"/>
    <w:rsid w:val="00080C33"/>
    <w:rsid w:val="00081201"/>
    <w:rsid w:val="0008142B"/>
    <w:rsid w:val="00081A47"/>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628E"/>
    <w:rsid w:val="00096EF7"/>
    <w:rsid w:val="0009717F"/>
    <w:rsid w:val="000972A1"/>
    <w:rsid w:val="00097DF4"/>
    <w:rsid w:val="000A048D"/>
    <w:rsid w:val="000A132B"/>
    <w:rsid w:val="000A1738"/>
    <w:rsid w:val="000A19C6"/>
    <w:rsid w:val="000A1C72"/>
    <w:rsid w:val="000A1DA3"/>
    <w:rsid w:val="000A1E17"/>
    <w:rsid w:val="000A28DC"/>
    <w:rsid w:val="000A3595"/>
    <w:rsid w:val="000A396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5A2"/>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298"/>
    <w:rsid w:val="000C3CB9"/>
    <w:rsid w:val="000C3E67"/>
    <w:rsid w:val="000C4245"/>
    <w:rsid w:val="000C4311"/>
    <w:rsid w:val="000C4723"/>
    <w:rsid w:val="000C4E17"/>
    <w:rsid w:val="000C4F9C"/>
    <w:rsid w:val="000C5B4F"/>
    <w:rsid w:val="000C5BCA"/>
    <w:rsid w:val="000C5CF7"/>
    <w:rsid w:val="000C5D12"/>
    <w:rsid w:val="000C62BD"/>
    <w:rsid w:val="000C6488"/>
    <w:rsid w:val="000C672B"/>
    <w:rsid w:val="000C7117"/>
    <w:rsid w:val="000C76AC"/>
    <w:rsid w:val="000C7700"/>
    <w:rsid w:val="000D1020"/>
    <w:rsid w:val="000D1362"/>
    <w:rsid w:val="000D1B0A"/>
    <w:rsid w:val="000D26DA"/>
    <w:rsid w:val="000D2FD0"/>
    <w:rsid w:val="000D3EBA"/>
    <w:rsid w:val="000D3F88"/>
    <w:rsid w:val="000D4668"/>
    <w:rsid w:val="000D49A8"/>
    <w:rsid w:val="000D70ED"/>
    <w:rsid w:val="000D7567"/>
    <w:rsid w:val="000D77BF"/>
    <w:rsid w:val="000E0585"/>
    <w:rsid w:val="000E0904"/>
    <w:rsid w:val="000E0928"/>
    <w:rsid w:val="000E1831"/>
    <w:rsid w:val="000E1E6F"/>
    <w:rsid w:val="000E1F5D"/>
    <w:rsid w:val="000E2361"/>
    <w:rsid w:val="000E2815"/>
    <w:rsid w:val="000E2858"/>
    <w:rsid w:val="000E2BE8"/>
    <w:rsid w:val="000E340F"/>
    <w:rsid w:val="000E3880"/>
    <w:rsid w:val="000E39F0"/>
    <w:rsid w:val="000E4699"/>
    <w:rsid w:val="000E47F4"/>
    <w:rsid w:val="000E4EB8"/>
    <w:rsid w:val="000E537D"/>
    <w:rsid w:val="000E5914"/>
    <w:rsid w:val="000E6B9D"/>
    <w:rsid w:val="000E6C97"/>
    <w:rsid w:val="000E6F44"/>
    <w:rsid w:val="000E76E4"/>
    <w:rsid w:val="000E7952"/>
    <w:rsid w:val="000E7F3E"/>
    <w:rsid w:val="000F0428"/>
    <w:rsid w:val="000F0941"/>
    <w:rsid w:val="000F0E1A"/>
    <w:rsid w:val="000F0FF4"/>
    <w:rsid w:val="000F1937"/>
    <w:rsid w:val="000F1962"/>
    <w:rsid w:val="000F1ECC"/>
    <w:rsid w:val="000F2E79"/>
    <w:rsid w:val="000F3246"/>
    <w:rsid w:val="000F4C1D"/>
    <w:rsid w:val="000F4C6A"/>
    <w:rsid w:val="000F5045"/>
    <w:rsid w:val="000F661E"/>
    <w:rsid w:val="000F7290"/>
    <w:rsid w:val="001000C2"/>
    <w:rsid w:val="001001ED"/>
    <w:rsid w:val="00100853"/>
    <w:rsid w:val="00101103"/>
    <w:rsid w:val="00101DB6"/>
    <w:rsid w:val="001031DC"/>
    <w:rsid w:val="00104864"/>
    <w:rsid w:val="00104F65"/>
    <w:rsid w:val="00105D79"/>
    <w:rsid w:val="001067CE"/>
    <w:rsid w:val="00106BA1"/>
    <w:rsid w:val="001071FB"/>
    <w:rsid w:val="001076FE"/>
    <w:rsid w:val="0011019D"/>
    <w:rsid w:val="00110354"/>
    <w:rsid w:val="00110884"/>
    <w:rsid w:val="00110FFA"/>
    <w:rsid w:val="00111690"/>
    <w:rsid w:val="00111D5D"/>
    <w:rsid w:val="00111DD3"/>
    <w:rsid w:val="00112150"/>
    <w:rsid w:val="00112AB9"/>
    <w:rsid w:val="00113743"/>
    <w:rsid w:val="00114E41"/>
    <w:rsid w:val="00114F64"/>
    <w:rsid w:val="00115133"/>
    <w:rsid w:val="00115327"/>
    <w:rsid w:val="0011575B"/>
    <w:rsid w:val="00115B7D"/>
    <w:rsid w:val="00117056"/>
    <w:rsid w:val="0011784E"/>
    <w:rsid w:val="00117EB8"/>
    <w:rsid w:val="001207C6"/>
    <w:rsid w:val="001210E8"/>
    <w:rsid w:val="0012213D"/>
    <w:rsid w:val="0012214B"/>
    <w:rsid w:val="00122698"/>
    <w:rsid w:val="00122F59"/>
    <w:rsid w:val="00123E42"/>
    <w:rsid w:val="001247E3"/>
    <w:rsid w:val="00124B8B"/>
    <w:rsid w:val="00124CA6"/>
    <w:rsid w:val="001252B7"/>
    <w:rsid w:val="0012534F"/>
    <w:rsid w:val="001253AF"/>
    <w:rsid w:val="00125825"/>
    <w:rsid w:val="0012593D"/>
    <w:rsid w:val="00126068"/>
    <w:rsid w:val="00127221"/>
    <w:rsid w:val="0012747E"/>
    <w:rsid w:val="001278DB"/>
    <w:rsid w:val="00127B8A"/>
    <w:rsid w:val="00127EAC"/>
    <w:rsid w:val="00130121"/>
    <w:rsid w:val="0013043C"/>
    <w:rsid w:val="001308F6"/>
    <w:rsid w:val="00130973"/>
    <w:rsid w:val="00130D2B"/>
    <w:rsid w:val="00130D50"/>
    <w:rsid w:val="00130E56"/>
    <w:rsid w:val="00130EC4"/>
    <w:rsid w:val="001319A3"/>
    <w:rsid w:val="00131F56"/>
    <w:rsid w:val="0013245A"/>
    <w:rsid w:val="00132808"/>
    <w:rsid w:val="001338A5"/>
    <w:rsid w:val="001338E0"/>
    <w:rsid w:val="00133F07"/>
    <w:rsid w:val="00134A9E"/>
    <w:rsid w:val="00136297"/>
    <w:rsid w:val="001369BC"/>
    <w:rsid w:val="00136AF9"/>
    <w:rsid w:val="00136C5D"/>
    <w:rsid w:val="0013748B"/>
    <w:rsid w:val="001379FB"/>
    <w:rsid w:val="00140036"/>
    <w:rsid w:val="00140A4F"/>
    <w:rsid w:val="00140DDE"/>
    <w:rsid w:val="00141A58"/>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1932"/>
    <w:rsid w:val="00152280"/>
    <w:rsid w:val="00152605"/>
    <w:rsid w:val="001527CA"/>
    <w:rsid w:val="001549D6"/>
    <w:rsid w:val="00154AAE"/>
    <w:rsid w:val="00154EEB"/>
    <w:rsid w:val="00155BEB"/>
    <w:rsid w:val="00156132"/>
    <w:rsid w:val="00156C4B"/>
    <w:rsid w:val="00160052"/>
    <w:rsid w:val="001623E3"/>
    <w:rsid w:val="00162663"/>
    <w:rsid w:val="00162F30"/>
    <w:rsid w:val="00163910"/>
    <w:rsid w:val="00163ED0"/>
    <w:rsid w:val="0016488C"/>
    <w:rsid w:val="00165265"/>
    <w:rsid w:val="0016677B"/>
    <w:rsid w:val="00166A28"/>
    <w:rsid w:val="0016700B"/>
    <w:rsid w:val="001670EA"/>
    <w:rsid w:val="001675B7"/>
    <w:rsid w:val="001677C9"/>
    <w:rsid w:val="00170DD6"/>
    <w:rsid w:val="00171156"/>
    <w:rsid w:val="00171263"/>
    <w:rsid w:val="001717D7"/>
    <w:rsid w:val="00171A7B"/>
    <w:rsid w:val="00172E13"/>
    <w:rsid w:val="00173038"/>
    <w:rsid w:val="001730CE"/>
    <w:rsid w:val="00174123"/>
    <w:rsid w:val="00174540"/>
    <w:rsid w:val="001750AE"/>
    <w:rsid w:val="001751DE"/>
    <w:rsid w:val="001759E5"/>
    <w:rsid w:val="00176116"/>
    <w:rsid w:val="00176134"/>
    <w:rsid w:val="001762FE"/>
    <w:rsid w:val="00177283"/>
    <w:rsid w:val="00177537"/>
    <w:rsid w:val="001801B2"/>
    <w:rsid w:val="001808E4"/>
    <w:rsid w:val="0018094F"/>
    <w:rsid w:val="00180B0B"/>
    <w:rsid w:val="00180ED9"/>
    <w:rsid w:val="00181C84"/>
    <w:rsid w:val="001820D2"/>
    <w:rsid w:val="001825B5"/>
    <w:rsid w:val="00182C2F"/>
    <w:rsid w:val="00182E7C"/>
    <w:rsid w:val="00183173"/>
    <w:rsid w:val="00183429"/>
    <w:rsid w:val="00183F88"/>
    <w:rsid w:val="001840D9"/>
    <w:rsid w:val="00184607"/>
    <w:rsid w:val="001849BA"/>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39A"/>
    <w:rsid w:val="001956ED"/>
    <w:rsid w:val="001956EF"/>
    <w:rsid w:val="00196C2D"/>
    <w:rsid w:val="00196F50"/>
    <w:rsid w:val="00197659"/>
    <w:rsid w:val="00197BF0"/>
    <w:rsid w:val="00197C39"/>
    <w:rsid w:val="00197C48"/>
    <w:rsid w:val="00197D47"/>
    <w:rsid w:val="00197D86"/>
    <w:rsid w:val="001A11DD"/>
    <w:rsid w:val="001A1672"/>
    <w:rsid w:val="001A1827"/>
    <w:rsid w:val="001A1AA5"/>
    <w:rsid w:val="001A1BAA"/>
    <w:rsid w:val="001A23AB"/>
    <w:rsid w:val="001A2532"/>
    <w:rsid w:val="001A2CFD"/>
    <w:rsid w:val="001A2E4F"/>
    <w:rsid w:val="001A3210"/>
    <w:rsid w:val="001A329B"/>
    <w:rsid w:val="001A387D"/>
    <w:rsid w:val="001A3BA7"/>
    <w:rsid w:val="001A44A6"/>
    <w:rsid w:val="001A4B53"/>
    <w:rsid w:val="001A54EF"/>
    <w:rsid w:val="001A5589"/>
    <w:rsid w:val="001A596B"/>
    <w:rsid w:val="001A717C"/>
    <w:rsid w:val="001A72EB"/>
    <w:rsid w:val="001A73C3"/>
    <w:rsid w:val="001A752C"/>
    <w:rsid w:val="001A7F0D"/>
    <w:rsid w:val="001B0333"/>
    <w:rsid w:val="001B0DBA"/>
    <w:rsid w:val="001B1188"/>
    <w:rsid w:val="001B155A"/>
    <w:rsid w:val="001B18C0"/>
    <w:rsid w:val="001B1DA3"/>
    <w:rsid w:val="001B22DC"/>
    <w:rsid w:val="001B2BEE"/>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C7DF2"/>
    <w:rsid w:val="001D2BAC"/>
    <w:rsid w:val="001D3048"/>
    <w:rsid w:val="001D366E"/>
    <w:rsid w:val="001D403B"/>
    <w:rsid w:val="001D4FB9"/>
    <w:rsid w:val="001D5408"/>
    <w:rsid w:val="001D5639"/>
    <w:rsid w:val="001D593D"/>
    <w:rsid w:val="001D6151"/>
    <w:rsid w:val="001D6230"/>
    <w:rsid w:val="001D7766"/>
    <w:rsid w:val="001D789F"/>
    <w:rsid w:val="001D7B23"/>
    <w:rsid w:val="001E12F0"/>
    <w:rsid w:val="001E16BF"/>
    <w:rsid w:val="001E1F20"/>
    <w:rsid w:val="001E2CDB"/>
    <w:rsid w:val="001E35A1"/>
    <w:rsid w:val="001E3750"/>
    <w:rsid w:val="001E3A27"/>
    <w:rsid w:val="001E4323"/>
    <w:rsid w:val="001E45B5"/>
    <w:rsid w:val="001E4FCA"/>
    <w:rsid w:val="001E4FDC"/>
    <w:rsid w:val="001E578A"/>
    <w:rsid w:val="001E579A"/>
    <w:rsid w:val="001E59BE"/>
    <w:rsid w:val="001E616C"/>
    <w:rsid w:val="001E61B7"/>
    <w:rsid w:val="001E67FA"/>
    <w:rsid w:val="001E68A2"/>
    <w:rsid w:val="001E6A35"/>
    <w:rsid w:val="001E6EC1"/>
    <w:rsid w:val="001E7AF4"/>
    <w:rsid w:val="001E7EC5"/>
    <w:rsid w:val="001F0FFA"/>
    <w:rsid w:val="001F1570"/>
    <w:rsid w:val="001F1D83"/>
    <w:rsid w:val="001F2607"/>
    <w:rsid w:val="001F283A"/>
    <w:rsid w:val="001F336B"/>
    <w:rsid w:val="001F3550"/>
    <w:rsid w:val="001F35FD"/>
    <w:rsid w:val="001F370A"/>
    <w:rsid w:val="001F4128"/>
    <w:rsid w:val="001F41E8"/>
    <w:rsid w:val="001F447F"/>
    <w:rsid w:val="001F4ADA"/>
    <w:rsid w:val="001F4BB0"/>
    <w:rsid w:val="001F4C9E"/>
    <w:rsid w:val="001F585A"/>
    <w:rsid w:val="001F634D"/>
    <w:rsid w:val="001F7427"/>
    <w:rsid w:val="001F7C6E"/>
    <w:rsid w:val="001F7D06"/>
    <w:rsid w:val="001F7DAD"/>
    <w:rsid w:val="002004D8"/>
    <w:rsid w:val="00201B52"/>
    <w:rsid w:val="00201B8D"/>
    <w:rsid w:val="00201E77"/>
    <w:rsid w:val="00201F7B"/>
    <w:rsid w:val="002022FE"/>
    <w:rsid w:val="00203A0D"/>
    <w:rsid w:val="00203A94"/>
    <w:rsid w:val="00203C80"/>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335E"/>
    <w:rsid w:val="002143F1"/>
    <w:rsid w:val="002144D3"/>
    <w:rsid w:val="002146BE"/>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AA"/>
    <w:rsid w:val="002242EA"/>
    <w:rsid w:val="0022516D"/>
    <w:rsid w:val="00225B06"/>
    <w:rsid w:val="00225EA5"/>
    <w:rsid w:val="00226496"/>
    <w:rsid w:val="002264EC"/>
    <w:rsid w:val="002265B9"/>
    <w:rsid w:val="00226D53"/>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06C"/>
    <w:rsid w:val="00237A06"/>
    <w:rsid w:val="00237D45"/>
    <w:rsid w:val="00237DF6"/>
    <w:rsid w:val="00237E86"/>
    <w:rsid w:val="00240435"/>
    <w:rsid w:val="00240A2D"/>
    <w:rsid w:val="00240E59"/>
    <w:rsid w:val="0024121F"/>
    <w:rsid w:val="002418D2"/>
    <w:rsid w:val="00241E02"/>
    <w:rsid w:val="00242E4F"/>
    <w:rsid w:val="002439A6"/>
    <w:rsid w:val="00243D5A"/>
    <w:rsid w:val="00244041"/>
    <w:rsid w:val="002457AE"/>
    <w:rsid w:val="00246810"/>
    <w:rsid w:val="0024692D"/>
    <w:rsid w:val="00246B2B"/>
    <w:rsid w:val="00246C02"/>
    <w:rsid w:val="0024740A"/>
    <w:rsid w:val="00247B8F"/>
    <w:rsid w:val="00250434"/>
    <w:rsid w:val="002504DF"/>
    <w:rsid w:val="00250E90"/>
    <w:rsid w:val="00251386"/>
    <w:rsid w:val="00251AD0"/>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8FE"/>
    <w:rsid w:val="00257C08"/>
    <w:rsid w:val="00257D3C"/>
    <w:rsid w:val="00260445"/>
    <w:rsid w:val="002611C2"/>
    <w:rsid w:val="00261253"/>
    <w:rsid w:val="0026148B"/>
    <w:rsid w:val="00261574"/>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211"/>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1C4"/>
    <w:rsid w:val="00277C94"/>
    <w:rsid w:val="00277FB9"/>
    <w:rsid w:val="0028013C"/>
    <w:rsid w:val="00280680"/>
    <w:rsid w:val="00280CDE"/>
    <w:rsid w:val="00280DD4"/>
    <w:rsid w:val="0028161C"/>
    <w:rsid w:val="00281A82"/>
    <w:rsid w:val="00281FE6"/>
    <w:rsid w:val="00282201"/>
    <w:rsid w:val="0028314B"/>
    <w:rsid w:val="0028314F"/>
    <w:rsid w:val="00283161"/>
    <w:rsid w:val="00283204"/>
    <w:rsid w:val="00283289"/>
    <w:rsid w:val="0028371B"/>
    <w:rsid w:val="0028409C"/>
    <w:rsid w:val="002842F5"/>
    <w:rsid w:val="002845AB"/>
    <w:rsid w:val="00285212"/>
    <w:rsid w:val="002862DB"/>
    <w:rsid w:val="00287024"/>
    <w:rsid w:val="00287B11"/>
    <w:rsid w:val="0029116F"/>
    <w:rsid w:val="002912F9"/>
    <w:rsid w:val="0029185B"/>
    <w:rsid w:val="002918C3"/>
    <w:rsid w:val="00292121"/>
    <w:rsid w:val="002923F4"/>
    <w:rsid w:val="002933F0"/>
    <w:rsid w:val="00293917"/>
    <w:rsid w:val="00293F6D"/>
    <w:rsid w:val="00294729"/>
    <w:rsid w:val="00294CA8"/>
    <w:rsid w:val="00295029"/>
    <w:rsid w:val="00295F1F"/>
    <w:rsid w:val="002967C3"/>
    <w:rsid w:val="00296A24"/>
    <w:rsid w:val="00296DEA"/>
    <w:rsid w:val="00297B5C"/>
    <w:rsid w:val="00297D2B"/>
    <w:rsid w:val="002A009B"/>
    <w:rsid w:val="002A07D3"/>
    <w:rsid w:val="002A09B9"/>
    <w:rsid w:val="002A16C1"/>
    <w:rsid w:val="002A23CC"/>
    <w:rsid w:val="002A2BC0"/>
    <w:rsid w:val="002A2F5C"/>
    <w:rsid w:val="002A3065"/>
    <w:rsid w:val="002A38DF"/>
    <w:rsid w:val="002A3B15"/>
    <w:rsid w:val="002A3E03"/>
    <w:rsid w:val="002A4AA5"/>
    <w:rsid w:val="002A5A5D"/>
    <w:rsid w:val="002A7558"/>
    <w:rsid w:val="002A7C90"/>
    <w:rsid w:val="002B00AD"/>
    <w:rsid w:val="002B052D"/>
    <w:rsid w:val="002B05A9"/>
    <w:rsid w:val="002B0A0E"/>
    <w:rsid w:val="002B0E9E"/>
    <w:rsid w:val="002B1150"/>
    <w:rsid w:val="002B126E"/>
    <w:rsid w:val="002B14CF"/>
    <w:rsid w:val="002B161D"/>
    <w:rsid w:val="002B1E2E"/>
    <w:rsid w:val="002B259A"/>
    <w:rsid w:val="002B2C16"/>
    <w:rsid w:val="002B3213"/>
    <w:rsid w:val="002B3368"/>
    <w:rsid w:val="002B3534"/>
    <w:rsid w:val="002B4079"/>
    <w:rsid w:val="002B4116"/>
    <w:rsid w:val="002B42A6"/>
    <w:rsid w:val="002B5179"/>
    <w:rsid w:val="002B56CD"/>
    <w:rsid w:val="002B67A0"/>
    <w:rsid w:val="002B6CC8"/>
    <w:rsid w:val="002B777D"/>
    <w:rsid w:val="002B7E9A"/>
    <w:rsid w:val="002C01E8"/>
    <w:rsid w:val="002C1131"/>
    <w:rsid w:val="002C13DA"/>
    <w:rsid w:val="002C1626"/>
    <w:rsid w:val="002C16C8"/>
    <w:rsid w:val="002C173D"/>
    <w:rsid w:val="002C207F"/>
    <w:rsid w:val="002C221A"/>
    <w:rsid w:val="002C2D8C"/>
    <w:rsid w:val="002C2FC0"/>
    <w:rsid w:val="002C30D6"/>
    <w:rsid w:val="002C321D"/>
    <w:rsid w:val="002C32C6"/>
    <w:rsid w:val="002C3BA8"/>
    <w:rsid w:val="002C4121"/>
    <w:rsid w:val="002C4316"/>
    <w:rsid w:val="002C49A4"/>
    <w:rsid w:val="002C515A"/>
    <w:rsid w:val="002C5443"/>
    <w:rsid w:val="002C5453"/>
    <w:rsid w:val="002C57B7"/>
    <w:rsid w:val="002C5E60"/>
    <w:rsid w:val="002C62CE"/>
    <w:rsid w:val="002C679C"/>
    <w:rsid w:val="002C76C8"/>
    <w:rsid w:val="002C7FA0"/>
    <w:rsid w:val="002D0616"/>
    <w:rsid w:val="002D09F5"/>
    <w:rsid w:val="002D0C5C"/>
    <w:rsid w:val="002D0E8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4F26"/>
    <w:rsid w:val="002E5B66"/>
    <w:rsid w:val="002E609A"/>
    <w:rsid w:val="002E6171"/>
    <w:rsid w:val="002E62FC"/>
    <w:rsid w:val="002E6588"/>
    <w:rsid w:val="002E6631"/>
    <w:rsid w:val="002E6BB7"/>
    <w:rsid w:val="002E7576"/>
    <w:rsid w:val="002E7909"/>
    <w:rsid w:val="002E797A"/>
    <w:rsid w:val="002E79B5"/>
    <w:rsid w:val="002E7EB6"/>
    <w:rsid w:val="002F0591"/>
    <w:rsid w:val="002F0AA2"/>
    <w:rsid w:val="002F0CBA"/>
    <w:rsid w:val="002F0EB2"/>
    <w:rsid w:val="002F17AE"/>
    <w:rsid w:val="002F23C1"/>
    <w:rsid w:val="002F295E"/>
    <w:rsid w:val="002F2E4E"/>
    <w:rsid w:val="002F306B"/>
    <w:rsid w:val="002F3215"/>
    <w:rsid w:val="002F3545"/>
    <w:rsid w:val="002F3574"/>
    <w:rsid w:val="002F3B03"/>
    <w:rsid w:val="002F4741"/>
    <w:rsid w:val="002F531C"/>
    <w:rsid w:val="002F5FE4"/>
    <w:rsid w:val="002F6011"/>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297"/>
    <w:rsid w:val="003073D3"/>
    <w:rsid w:val="00307E2A"/>
    <w:rsid w:val="00310510"/>
    <w:rsid w:val="003105D1"/>
    <w:rsid w:val="0031074E"/>
    <w:rsid w:val="00310923"/>
    <w:rsid w:val="00310984"/>
    <w:rsid w:val="00310E41"/>
    <w:rsid w:val="003111AF"/>
    <w:rsid w:val="003116EB"/>
    <w:rsid w:val="00311DF2"/>
    <w:rsid w:val="0031217D"/>
    <w:rsid w:val="0031381A"/>
    <w:rsid w:val="00313AF4"/>
    <w:rsid w:val="0031428F"/>
    <w:rsid w:val="00314648"/>
    <w:rsid w:val="00314B1D"/>
    <w:rsid w:val="00315970"/>
    <w:rsid w:val="0031605F"/>
    <w:rsid w:val="003170F9"/>
    <w:rsid w:val="003174B2"/>
    <w:rsid w:val="00317B52"/>
    <w:rsid w:val="003200B9"/>
    <w:rsid w:val="00320DA1"/>
    <w:rsid w:val="003210B7"/>
    <w:rsid w:val="00321163"/>
    <w:rsid w:val="00321BDB"/>
    <w:rsid w:val="00321F85"/>
    <w:rsid w:val="003221F8"/>
    <w:rsid w:val="003224EC"/>
    <w:rsid w:val="00322F56"/>
    <w:rsid w:val="003235EC"/>
    <w:rsid w:val="0032512E"/>
    <w:rsid w:val="003256F4"/>
    <w:rsid w:val="0032598C"/>
    <w:rsid w:val="00325D9B"/>
    <w:rsid w:val="00326343"/>
    <w:rsid w:val="0032692E"/>
    <w:rsid w:val="003269B2"/>
    <w:rsid w:val="00326CA5"/>
    <w:rsid w:val="00327122"/>
    <w:rsid w:val="003277C9"/>
    <w:rsid w:val="0033016E"/>
    <w:rsid w:val="003303E1"/>
    <w:rsid w:val="00330680"/>
    <w:rsid w:val="00330C65"/>
    <w:rsid w:val="00330FAA"/>
    <w:rsid w:val="0033198B"/>
    <w:rsid w:val="00331A1E"/>
    <w:rsid w:val="00331B08"/>
    <w:rsid w:val="00331D83"/>
    <w:rsid w:val="00332F21"/>
    <w:rsid w:val="00333212"/>
    <w:rsid w:val="00333C86"/>
    <w:rsid w:val="00334683"/>
    <w:rsid w:val="00334801"/>
    <w:rsid w:val="00334B76"/>
    <w:rsid w:val="00334ECF"/>
    <w:rsid w:val="00335DE3"/>
    <w:rsid w:val="00335F08"/>
    <w:rsid w:val="0033629F"/>
    <w:rsid w:val="00336B11"/>
    <w:rsid w:val="00336BBA"/>
    <w:rsid w:val="00336FCC"/>
    <w:rsid w:val="00337047"/>
    <w:rsid w:val="003373E8"/>
    <w:rsid w:val="00337478"/>
    <w:rsid w:val="00337682"/>
    <w:rsid w:val="00337994"/>
    <w:rsid w:val="00337E5B"/>
    <w:rsid w:val="00337E66"/>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4E5"/>
    <w:rsid w:val="00356B3E"/>
    <w:rsid w:val="00356B8F"/>
    <w:rsid w:val="00356EAB"/>
    <w:rsid w:val="003578B3"/>
    <w:rsid w:val="00357ACE"/>
    <w:rsid w:val="00357DCD"/>
    <w:rsid w:val="00357E12"/>
    <w:rsid w:val="003607FE"/>
    <w:rsid w:val="00360835"/>
    <w:rsid w:val="00361D51"/>
    <w:rsid w:val="00362082"/>
    <w:rsid w:val="003625A6"/>
    <w:rsid w:val="00362747"/>
    <w:rsid w:val="00363470"/>
    <w:rsid w:val="00365094"/>
    <w:rsid w:val="0036510B"/>
    <w:rsid w:val="003651D2"/>
    <w:rsid w:val="003656B9"/>
    <w:rsid w:val="00365C7C"/>
    <w:rsid w:val="0036676F"/>
    <w:rsid w:val="00366957"/>
    <w:rsid w:val="00366E75"/>
    <w:rsid w:val="00367D8A"/>
    <w:rsid w:val="0037042B"/>
    <w:rsid w:val="00370E6A"/>
    <w:rsid w:val="0037130C"/>
    <w:rsid w:val="0037154E"/>
    <w:rsid w:val="0037168B"/>
    <w:rsid w:val="003719E1"/>
    <w:rsid w:val="00371EC8"/>
    <w:rsid w:val="003725FD"/>
    <w:rsid w:val="0037330B"/>
    <w:rsid w:val="003733AD"/>
    <w:rsid w:val="00373AC7"/>
    <w:rsid w:val="00373AE7"/>
    <w:rsid w:val="0037426C"/>
    <w:rsid w:val="00374302"/>
    <w:rsid w:val="003743EB"/>
    <w:rsid w:val="00374D5A"/>
    <w:rsid w:val="00374F58"/>
    <w:rsid w:val="003757EC"/>
    <w:rsid w:val="003758A3"/>
    <w:rsid w:val="00375B6D"/>
    <w:rsid w:val="00375C51"/>
    <w:rsid w:val="00376974"/>
    <w:rsid w:val="00377274"/>
    <w:rsid w:val="00377EB3"/>
    <w:rsid w:val="003801D9"/>
    <w:rsid w:val="003819BF"/>
    <w:rsid w:val="00381AB9"/>
    <w:rsid w:val="00381B9B"/>
    <w:rsid w:val="00382783"/>
    <w:rsid w:val="00382880"/>
    <w:rsid w:val="00382CE7"/>
    <w:rsid w:val="00384B81"/>
    <w:rsid w:val="00384B87"/>
    <w:rsid w:val="00384F77"/>
    <w:rsid w:val="003850B1"/>
    <w:rsid w:val="00386272"/>
    <w:rsid w:val="003865B6"/>
    <w:rsid w:val="003866BA"/>
    <w:rsid w:val="00386B94"/>
    <w:rsid w:val="00386D6B"/>
    <w:rsid w:val="00387C2D"/>
    <w:rsid w:val="00390756"/>
    <w:rsid w:val="003911C7"/>
    <w:rsid w:val="00391725"/>
    <w:rsid w:val="00391A33"/>
    <w:rsid w:val="00391AFF"/>
    <w:rsid w:val="003929DB"/>
    <w:rsid w:val="00392B85"/>
    <w:rsid w:val="00392F23"/>
    <w:rsid w:val="00393039"/>
    <w:rsid w:val="0039442C"/>
    <w:rsid w:val="00394634"/>
    <w:rsid w:val="00394B24"/>
    <w:rsid w:val="00394D91"/>
    <w:rsid w:val="00395882"/>
    <w:rsid w:val="00395B05"/>
    <w:rsid w:val="00397410"/>
    <w:rsid w:val="00397A12"/>
    <w:rsid w:val="00397EB5"/>
    <w:rsid w:val="003A0326"/>
    <w:rsid w:val="003A0A6B"/>
    <w:rsid w:val="003A12EA"/>
    <w:rsid w:val="003A16A7"/>
    <w:rsid w:val="003A1749"/>
    <w:rsid w:val="003A17AB"/>
    <w:rsid w:val="003A1E06"/>
    <w:rsid w:val="003A1FCB"/>
    <w:rsid w:val="003A2624"/>
    <w:rsid w:val="003A2D13"/>
    <w:rsid w:val="003A344D"/>
    <w:rsid w:val="003A3A41"/>
    <w:rsid w:val="003A3C27"/>
    <w:rsid w:val="003A3F7F"/>
    <w:rsid w:val="003A45FE"/>
    <w:rsid w:val="003A4932"/>
    <w:rsid w:val="003A56A3"/>
    <w:rsid w:val="003A5D95"/>
    <w:rsid w:val="003A5F3C"/>
    <w:rsid w:val="003A6402"/>
    <w:rsid w:val="003A7C55"/>
    <w:rsid w:val="003A7CAB"/>
    <w:rsid w:val="003B0F07"/>
    <w:rsid w:val="003B1916"/>
    <w:rsid w:val="003B1DC3"/>
    <w:rsid w:val="003B1F00"/>
    <w:rsid w:val="003B21B9"/>
    <w:rsid w:val="003B260F"/>
    <w:rsid w:val="003B266B"/>
    <w:rsid w:val="003B3246"/>
    <w:rsid w:val="003B368E"/>
    <w:rsid w:val="003B3C65"/>
    <w:rsid w:val="003B4BA2"/>
    <w:rsid w:val="003B4C99"/>
    <w:rsid w:val="003B56BF"/>
    <w:rsid w:val="003B5AA3"/>
    <w:rsid w:val="003B5CE9"/>
    <w:rsid w:val="003B5DD4"/>
    <w:rsid w:val="003B637B"/>
    <w:rsid w:val="003B65E3"/>
    <w:rsid w:val="003B6953"/>
    <w:rsid w:val="003B6A75"/>
    <w:rsid w:val="003B7934"/>
    <w:rsid w:val="003B7C22"/>
    <w:rsid w:val="003C040D"/>
    <w:rsid w:val="003C0417"/>
    <w:rsid w:val="003C07CE"/>
    <w:rsid w:val="003C0AD0"/>
    <w:rsid w:val="003C0DB1"/>
    <w:rsid w:val="003C0DB9"/>
    <w:rsid w:val="003C0E70"/>
    <w:rsid w:val="003C119A"/>
    <w:rsid w:val="003C266C"/>
    <w:rsid w:val="003C2CDC"/>
    <w:rsid w:val="003C2E88"/>
    <w:rsid w:val="003C312C"/>
    <w:rsid w:val="003C333A"/>
    <w:rsid w:val="003C3EE4"/>
    <w:rsid w:val="003C451D"/>
    <w:rsid w:val="003C54A3"/>
    <w:rsid w:val="003C674E"/>
    <w:rsid w:val="003C6CCE"/>
    <w:rsid w:val="003C6FC6"/>
    <w:rsid w:val="003C7140"/>
    <w:rsid w:val="003C73AD"/>
    <w:rsid w:val="003C7507"/>
    <w:rsid w:val="003C7605"/>
    <w:rsid w:val="003C77FA"/>
    <w:rsid w:val="003D039B"/>
    <w:rsid w:val="003D09AA"/>
    <w:rsid w:val="003D2AAB"/>
    <w:rsid w:val="003D30E3"/>
    <w:rsid w:val="003D35D7"/>
    <w:rsid w:val="003D3846"/>
    <w:rsid w:val="003D5AE6"/>
    <w:rsid w:val="003D5EB0"/>
    <w:rsid w:val="003D61B5"/>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97F"/>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CB7"/>
    <w:rsid w:val="00405E86"/>
    <w:rsid w:val="004068F1"/>
    <w:rsid w:val="00406D96"/>
    <w:rsid w:val="0040705D"/>
    <w:rsid w:val="0040727F"/>
    <w:rsid w:val="0040739C"/>
    <w:rsid w:val="004074DA"/>
    <w:rsid w:val="00410554"/>
    <w:rsid w:val="00410CC8"/>
    <w:rsid w:val="00411320"/>
    <w:rsid w:val="004114FE"/>
    <w:rsid w:val="004115DF"/>
    <w:rsid w:val="00411B65"/>
    <w:rsid w:val="00411B7E"/>
    <w:rsid w:val="0041265D"/>
    <w:rsid w:val="00412D4D"/>
    <w:rsid w:val="004134AF"/>
    <w:rsid w:val="0041393C"/>
    <w:rsid w:val="00413CC2"/>
    <w:rsid w:val="00413FCE"/>
    <w:rsid w:val="00414C43"/>
    <w:rsid w:val="00414CF7"/>
    <w:rsid w:val="00415103"/>
    <w:rsid w:val="004173B9"/>
    <w:rsid w:val="00417457"/>
    <w:rsid w:val="00417F55"/>
    <w:rsid w:val="00420082"/>
    <w:rsid w:val="004204D3"/>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3D2"/>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531"/>
    <w:rsid w:val="00445865"/>
    <w:rsid w:val="00446A7B"/>
    <w:rsid w:val="00446B84"/>
    <w:rsid w:val="00446D8B"/>
    <w:rsid w:val="00446EB1"/>
    <w:rsid w:val="004472DC"/>
    <w:rsid w:val="004479D5"/>
    <w:rsid w:val="004511C1"/>
    <w:rsid w:val="00451E3C"/>
    <w:rsid w:val="00452B91"/>
    <w:rsid w:val="00452BB8"/>
    <w:rsid w:val="00452EEB"/>
    <w:rsid w:val="00453A38"/>
    <w:rsid w:val="00453B0D"/>
    <w:rsid w:val="00453B57"/>
    <w:rsid w:val="00454159"/>
    <w:rsid w:val="00454203"/>
    <w:rsid w:val="00454782"/>
    <w:rsid w:val="00454A52"/>
    <w:rsid w:val="004551BD"/>
    <w:rsid w:val="004555BF"/>
    <w:rsid w:val="004557A9"/>
    <w:rsid w:val="0045599D"/>
    <w:rsid w:val="00456045"/>
    <w:rsid w:val="0045660C"/>
    <w:rsid w:val="00456C5E"/>
    <w:rsid w:val="00456D0E"/>
    <w:rsid w:val="00456F75"/>
    <w:rsid w:val="00457035"/>
    <w:rsid w:val="0045726A"/>
    <w:rsid w:val="00457742"/>
    <w:rsid w:val="00460E56"/>
    <w:rsid w:val="00461013"/>
    <w:rsid w:val="00461F2F"/>
    <w:rsid w:val="00461F33"/>
    <w:rsid w:val="00464CA7"/>
    <w:rsid w:val="0046514C"/>
    <w:rsid w:val="00465773"/>
    <w:rsid w:val="00465B62"/>
    <w:rsid w:val="00465F0B"/>
    <w:rsid w:val="004660DD"/>
    <w:rsid w:val="00466BC7"/>
    <w:rsid w:val="00466EF9"/>
    <w:rsid w:val="00467646"/>
    <w:rsid w:val="004679EB"/>
    <w:rsid w:val="00470401"/>
    <w:rsid w:val="004704AA"/>
    <w:rsid w:val="00470916"/>
    <w:rsid w:val="00470D7F"/>
    <w:rsid w:val="00470E0A"/>
    <w:rsid w:val="0047166F"/>
    <w:rsid w:val="00471DA7"/>
    <w:rsid w:val="00471ED9"/>
    <w:rsid w:val="0047230B"/>
    <w:rsid w:val="004726F0"/>
    <w:rsid w:val="00472A55"/>
    <w:rsid w:val="00472BA5"/>
    <w:rsid w:val="00473BC2"/>
    <w:rsid w:val="00473D62"/>
    <w:rsid w:val="0047439C"/>
    <w:rsid w:val="00474D16"/>
    <w:rsid w:val="00474E23"/>
    <w:rsid w:val="00475232"/>
    <w:rsid w:val="00475269"/>
    <w:rsid w:val="00476A9D"/>
    <w:rsid w:val="00476C77"/>
    <w:rsid w:val="00476E58"/>
    <w:rsid w:val="00477602"/>
    <w:rsid w:val="00477A7B"/>
    <w:rsid w:val="00480136"/>
    <w:rsid w:val="00480FEC"/>
    <w:rsid w:val="004813CD"/>
    <w:rsid w:val="004813EE"/>
    <w:rsid w:val="004829C1"/>
    <w:rsid w:val="00482A19"/>
    <w:rsid w:val="00482DD4"/>
    <w:rsid w:val="00483015"/>
    <w:rsid w:val="004831B0"/>
    <w:rsid w:val="00483D61"/>
    <w:rsid w:val="00483E5F"/>
    <w:rsid w:val="0048402A"/>
    <w:rsid w:val="00484053"/>
    <w:rsid w:val="004846F6"/>
    <w:rsid w:val="00484A3A"/>
    <w:rsid w:val="0048588A"/>
    <w:rsid w:val="004863D3"/>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3FE"/>
    <w:rsid w:val="00497D79"/>
    <w:rsid w:val="004A01ED"/>
    <w:rsid w:val="004A11D9"/>
    <w:rsid w:val="004A161E"/>
    <w:rsid w:val="004A364D"/>
    <w:rsid w:val="004A3A1A"/>
    <w:rsid w:val="004A3CA5"/>
    <w:rsid w:val="004A3D6E"/>
    <w:rsid w:val="004A41F5"/>
    <w:rsid w:val="004A47FE"/>
    <w:rsid w:val="004A4A51"/>
    <w:rsid w:val="004A6071"/>
    <w:rsid w:val="004A6BA8"/>
    <w:rsid w:val="004A6C83"/>
    <w:rsid w:val="004A74FF"/>
    <w:rsid w:val="004A756F"/>
    <w:rsid w:val="004A78DC"/>
    <w:rsid w:val="004A7C44"/>
    <w:rsid w:val="004B0016"/>
    <w:rsid w:val="004B132D"/>
    <w:rsid w:val="004B1368"/>
    <w:rsid w:val="004B1626"/>
    <w:rsid w:val="004B25CA"/>
    <w:rsid w:val="004B3465"/>
    <w:rsid w:val="004B3DBD"/>
    <w:rsid w:val="004B415A"/>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902"/>
    <w:rsid w:val="004C0C65"/>
    <w:rsid w:val="004C0C7B"/>
    <w:rsid w:val="004C182A"/>
    <w:rsid w:val="004C1CD3"/>
    <w:rsid w:val="004C233F"/>
    <w:rsid w:val="004C5072"/>
    <w:rsid w:val="004C51D5"/>
    <w:rsid w:val="004C523D"/>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9C8"/>
    <w:rsid w:val="004D1EB4"/>
    <w:rsid w:val="004D2F3F"/>
    <w:rsid w:val="004D420B"/>
    <w:rsid w:val="004D441C"/>
    <w:rsid w:val="004D574E"/>
    <w:rsid w:val="004D6226"/>
    <w:rsid w:val="004D6967"/>
    <w:rsid w:val="004D69B5"/>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0C5"/>
    <w:rsid w:val="004E336F"/>
    <w:rsid w:val="004E3DF0"/>
    <w:rsid w:val="004E3FCB"/>
    <w:rsid w:val="004E41B8"/>
    <w:rsid w:val="004E4859"/>
    <w:rsid w:val="004E4BBF"/>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00E3"/>
    <w:rsid w:val="004F2138"/>
    <w:rsid w:val="004F2194"/>
    <w:rsid w:val="004F23F2"/>
    <w:rsid w:val="004F2579"/>
    <w:rsid w:val="004F3369"/>
    <w:rsid w:val="004F336F"/>
    <w:rsid w:val="004F33A5"/>
    <w:rsid w:val="004F3EB4"/>
    <w:rsid w:val="004F4138"/>
    <w:rsid w:val="004F414E"/>
    <w:rsid w:val="004F4532"/>
    <w:rsid w:val="004F5A21"/>
    <w:rsid w:val="004F5FE5"/>
    <w:rsid w:val="004F60E6"/>
    <w:rsid w:val="004F69E3"/>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AE9"/>
    <w:rsid w:val="00506B54"/>
    <w:rsid w:val="0050765A"/>
    <w:rsid w:val="00507819"/>
    <w:rsid w:val="005078E9"/>
    <w:rsid w:val="00507D7D"/>
    <w:rsid w:val="00510014"/>
    <w:rsid w:val="005100DB"/>
    <w:rsid w:val="0051021A"/>
    <w:rsid w:val="00511522"/>
    <w:rsid w:val="00511947"/>
    <w:rsid w:val="00511A63"/>
    <w:rsid w:val="00511EA5"/>
    <w:rsid w:val="00511EF7"/>
    <w:rsid w:val="005122CF"/>
    <w:rsid w:val="00512F53"/>
    <w:rsid w:val="005130D6"/>
    <w:rsid w:val="005131D8"/>
    <w:rsid w:val="0051395B"/>
    <w:rsid w:val="00514264"/>
    <w:rsid w:val="0051474F"/>
    <w:rsid w:val="00514E3F"/>
    <w:rsid w:val="00515144"/>
    <w:rsid w:val="005155D3"/>
    <w:rsid w:val="005155DD"/>
    <w:rsid w:val="00515DBE"/>
    <w:rsid w:val="00515DC4"/>
    <w:rsid w:val="005162B1"/>
    <w:rsid w:val="00516631"/>
    <w:rsid w:val="00516779"/>
    <w:rsid w:val="00517807"/>
    <w:rsid w:val="00517F4A"/>
    <w:rsid w:val="00520C7E"/>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C4E"/>
    <w:rsid w:val="00530FDE"/>
    <w:rsid w:val="00532677"/>
    <w:rsid w:val="005327E7"/>
    <w:rsid w:val="0053288C"/>
    <w:rsid w:val="00532BD5"/>
    <w:rsid w:val="00532D38"/>
    <w:rsid w:val="00532D59"/>
    <w:rsid w:val="005333E6"/>
    <w:rsid w:val="005337F1"/>
    <w:rsid w:val="00533A0B"/>
    <w:rsid w:val="0053437F"/>
    <w:rsid w:val="00534A4F"/>
    <w:rsid w:val="00534B0D"/>
    <w:rsid w:val="005356B6"/>
    <w:rsid w:val="00535952"/>
    <w:rsid w:val="00536497"/>
    <w:rsid w:val="005375CA"/>
    <w:rsid w:val="0053776B"/>
    <w:rsid w:val="00537B54"/>
    <w:rsid w:val="00540B5D"/>
    <w:rsid w:val="005412CB"/>
    <w:rsid w:val="005414B2"/>
    <w:rsid w:val="00541B78"/>
    <w:rsid w:val="00541D56"/>
    <w:rsid w:val="00542A12"/>
    <w:rsid w:val="00543235"/>
    <w:rsid w:val="00543AAA"/>
    <w:rsid w:val="00543B45"/>
    <w:rsid w:val="0054479B"/>
    <w:rsid w:val="00544AEA"/>
    <w:rsid w:val="005456AC"/>
    <w:rsid w:val="005459A6"/>
    <w:rsid w:val="005467D2"/>
    <w:rsid w:val="00546860"/>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4E7C"/>
    <w:rsid w:val="00555C64"/>
    <w:rsid w:val="00555F56"/>
    <w:rsid w:val="00556A65"/>
    <w:rsid w:val="00556DF4"/>
    <w:rsid w:val="0055721A"/>
    <w:rsid w:val="005572A9"/>
    <w:rsid w:val="00557887"/>
    <w:rsid w:val="00560AF9"/>
    <w:rsid w:val="00561259"/>
    <w:rsid w:val="00561E8B"/>
    <w:rsid w:val="0056208F"/>
    <w:rsid w:val="00563760"/>
    <w:rsid w:val="00563C37"/>
    <w:rsid w:val="00564399"/>
    <w:rsid w:val="005643A4"/>
    <w:rsid w:val="00564576"/>
    <w:rsid w:val="0056480F"/>
    <w:rsid w:val="00564A4B"/>
    <w:rsid w:val="0056613D"/>
    <w:rsid w:val="00566536"/>
    <w:rsid w:val="005665AE"/>
    <w:rsid w:val="0056713E"/>
    <w:rsid w:val="00567680"/>
    <w:rsid w:val="00567F9E"/>
    <w:rsid w:val="005701DC"/>
    <w:rsid w:val="00570326"/>
    <w:rsid w:val="00570BF8"/>
    <w:rsid w:val="00570D54"/>
    <w:rsid w:val="0057117C"/>
    <w:rsid w:val="005712BE"/>
    <w:rsid w:val="00571ABC"/>
    <w:rsid w:val="00571FD1"/>
    <w:rsid w:val="00572C7A"/>
    <w:rsid w:val="005739D3"/>
    <w:rsid w:val="005741C7"/>
    <w:rsid w:val="0057429E"/>
    <w:rsid w:val="0057455C"/>
    <w:rsid w:val="00574590"/>
    <w:rsid w:val="005745E0"/>
    <w:rsid w:val="00574633"/>
    <w:rsid w:val="005762F2"/>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37D"/>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30D"/>
    <w:rsid w:val="005A47FE"/>
    <w:rsid w:val="005A4809"/>
    <w:rsid w:val="005A4920"/>
    <w:rsid w:val="005A4957"/>
    <w:rsid w:val="005A496F"/>
    <w:rsid w:val="005A637C"/>
    <w:rsid w:val="005A642D"/>
    <w:rsid w:val="005A7286"/>
    <w:rsid w:val="005B0713"/>
    <w:rsid w:val="005B0A83"/>
    <w:rsid w:val="005B0AA3"/>
    <w:rsid w:val="005B0AC3"/>
    <w:rsid w:val="005B0EB8"/>
    <w:rsid w:val="005B150E"/>
    <w:rsid w:val="005B1552"/>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46B"/>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052"/>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23CC"/>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8B2"/>
    <w:rsid w:val="005F1FE5"/>
    <w:rsid w:val="005F2940"/>
    <w:rsid w:val="005F3EB4"/>
    <w:rsid w:val="005F4C1F"/>
    <w:rsid w:val="005F4D37"/>
    <w:rsid w:val="005F5146"/>
    <w:rsid w:val="005F5BB1"/>
    <w:rsid w:val="005F6944"/>
    <w:rsid w:val="005F6D0C"/>
    <w:rsid w:val="005F7088"/>
    <w:rsid w:val="005F74C1"/>
    <w:rsid w:val="005F7759"/>
    <w:rsid w:val="0060007C"/>
    <w:rsid w:val="00600977"/>
    <w:rsid w:val="00601116"/>
    <w:rsid w:val="00601423"/>
    <w:rsid w:val="00601F76"/>
    <w:rsid w:val="00602AA9"/>
    <w:rsid w:val="00602FAF"/>
    <w:rsid w:val="00605354"/>
    <w:rsid w:val="0060538E"/>
    <w:rsid w:val="00605476"/>
    <w:rsid w:val="00605AB4"/>
    <w:rsid w:val="00605EAA"/>
    <w:rsid w:val="00606907"/>
    <w:rsid w:val="00606A5A"/>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6A9"/>
    <w:rsid w:val="00621EB8"/>
    <w:rsid w:val="00622185"/>
    <w:rsid w:val="006224F6"/>
    <w:rsid w:val="0062347D"/>
    <w:rsid w:val="00623A37"/>
    <w:rsid w:val="00623C88"/>
    <w:rsid w:val="0062462C"/>
    <w:rsid w:val="00624C9A"/>
    <w:rsid w:val="00624E16"/>
    <w:rsid w:val="006257ED"/>
    <w:rsid w:val="00626157"/>
    <w:rsid w:val="00626276"/>
    <w:rsid w:val="00626417"/>
    <w:rsid w:val="00626B51"/>
    <w:rsid w:val="00626E48"/>
    <w:rsid w:val="00627DB2"/>
    <w:rsid w:val="0063002B"/>
    <w:rsid w:val="00630035"/>
    <w:rsid w:val="006309C3"/>
    <w:rsid w:val="00630B00"/>
    <w:rsid w:val="00630B43"/>
    <w:rsid w:val="00630E45"/>
    <w:rsid w:val="00631AA4"/>
    <w:rsid w:val="00632287"/>
    <w:rsid w:val="006323DE"/>
    <w:rsid w:val="00632400"/>
    <w:rsid w:val="00632911"/>
    <w:rsid w:val="00633949"/>
    <w:rsid w:val="00633A5F"/>
    <w:rsid w:val="00633F29"/>
    <w:rsid w:val="006341E8"/>
    <w:rsid w:val="00634599"/>
    <w:rsid w:val="00635231"/>
    <w:rsid w:val="00635827"/>
    <w:rsid w:val="006371CE"/>
    <w:rsid w:val="00637C7D"/>
    <w:rsid w:val="00637E6C"/>
    <w:rsid w:val="006401AD"/>
    <w:rsid w:val="00640795"/>
    <w:rsid w:val="00641EAF"/>
    <w:rsid w:val="006424C1"/>
    <w:rsid w:val="00642697"/>
    <w:rsid w:val="006426A9"/>
    <w:rsid w:val="00642C7F"/>
    <w:rsid w:val="00643397"/>
    <w:rsid w:val="00643616"/>
    <w:rsid w:val="0064383E"/>
    <w:rsid w:val="00644126"/>
    <w:rsid w:val="0064478F"/>
    <w:rsid w:val="006453EA"/>
    <w:rsid w:val="006457C8"/>
    <w:rsid w:val="00646080"/>
    <w:rsid w:val="006464AF"/>
    <w:rsid w:val="006470A9"/>
    <w:rsid w:val="006471DD"/>
    <w:rsid w:val="006477BC"/>
    <w:rsid w:val="00647B80"/>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01A"/>
    <w:rsid w:val="006625F5"/>
    <w:rsid w:val="00662A4B"/>
    <w:rsid w:val="00662A85"/>
    <w:rsid w:val="0066304F"/>
    <w:rsid w:val="00663317"/>
    <w:rsid w:val="00663E3C"/>
    <w:rsid w:val="0066473E"/>
    <w:rsid w:val="006648EC"/>
    <w:rsid w:val="00664BB4"/>
    <w:rsid w:val="006652A8"/>
    <w:rsid w:val="006654B5"/>
    <w:rsid w:val="0066567A"/>
    <w:rsid w:val="00665690"/>
    <w:rsid w:val="00665945"/>
    <w:rsid w:val="00665EDD"/>
    <w:rsid w:val="006663AA"/>
    <w:rsid w:val="00666546"/>
    <w:rsid w:val="0066680E"/>
    <w:rsid w:val="00667BEB"/>
    <w:rsid w:val="00670073"/>
    <w:rsid w:val="00670539"/>
    <w:rsid w:val="00670CC9"/>
    <w:rsid w:val="006715DF"/>
    <w:rsid w:val="006715F6"/>
    <w:rsid w:val="00671D92"/>
    <w:rsid w:val="006722E4"/>
    <w:rsid w:val="00672A62"/>
    <w:rsid w:val="006736B6"/>
    <w:rsid w:val="00674035"/>
    <w:rsid w:val="006748E7"/>
    <w:rsid w:val="00675C4A"/>
    <w:rsid w:val="00676CCD"/>
    <w:rsid w:val="006776C1"/>
    <w:rsid w:val="00677773"/>
    <w:rsid w:val="00677C15"/>
    <w:rsid w:val="00680E12"/>
    <w:rsid w:val="0068171D"/>
    <w:rsid w:val="00681787"/>
    <w:rsid w:val="00681E25"/>
    <w:rsid w:val="00682653"/>
    <w:rsid w:val="00682858"/>
    <w:rsid w:val="0068398E"/>
    <w:rsid w:val="00684C48"/>
    <w:rsid w:val="00685607"/>
    <w:rsid w:val="00685AF8"/>
    <w:rsid w:val="00686040"/>
    <w:rsid w:val="006862FE"/>
    <w:rsid w:val="0068644C"/>
    <w:rsid w:val="0068672E"/>
    <w:rsid w:val="00686A9B"/>
    <w:rsid w:val="00686CB7"/>
    <w:rsid w:val="00686D2D"/>
    <w:rsid w:val="00687450"/>
    <w:rsid w:val="00687D99"/>
    <w:rsid w:val="00690869"/>
    <w:rsid w:val="00690CB1"/>
    <w:rsid w:val="00690D66"/>
    <w:rsid w:val="00691449"/>
    <w:rsid w:val="0069187E"/>
    <w:rsid w:val="00691A95"/>
    <w:rsid w:val="00691C06"/>
    <w:rsid w:val="00691DCE"/>
    <w:rsid w:val="00692838"/>
    <w:rsid w:val="00692F5B"/>
    <w:rsid w:val="006943C2"/>
    <w:rsid w:val="006948A5"/>
    <w:rsid w:val="00694D64"/>
    <w:rsid w:val="00695163"/>
    <w:rsid w:val="00695C83"/>
    <w:rsid w:val="00695CD0"/>
    <w:rsid w:val="0069654D"/>
    <w:rsid w:val="00697402"/>
    <w:rsid w:val="0069760C"/>
    <w:rsid w:val="006A0035"/>
    <w:rsid w:val="006A040F"/>
    <w:rsid w:val="006A06E6"/>
    <w:rsid w:val="006A1555"/>
    <w:rsid w:val="006A19F9"/>
    <w:rsid w:val="006A20D7"/>
    <w:rsid w:val="006A216F"/>
    <w:rsid w:val="006A2361"/>
    <w:rsid w:val="006A2409"/>
    <w:rsid w:val="006A39EE"/>
    <w:rsid w:val="006A477B"/>
    <w:rsid w:val="006A4E3D"/>
    <w:rsid w:val="006A50F5"/>
    <w:rsid w:val="006A5210"/>
    <w:rsid w:val="006A5C0C"/>
    <w:rsid w:val="006A6BB2"/>
    <w:rsid w:val="006A7248"/>
    <w:rsid w:val="006A7360"/>
    <w:rsid w:val="006A7AB9"/>
    <w:rsid w:val="006A7E20"/>
    <w:rsid w:val="006A7EDE"/>
    <w:rsid w:val="006B032E"/>
    <w:rsid w:val="006B04A2"/>
    <w:rsid w:val="006B0892"/>
    <w:rsid w:val="006B1879"/>
    <w:rsid w:val="006B19CA"/>
    <w:rsid w:val="006B1B28"/>
    <w:rsid w:val="006B1B36"/>
    <w:rsid w:val="006B2297"/>
    <w:rsid w:val="006B2A1A"/>
    <w:rsid w:val="006B32EE"/>
    <w:rsid w:val="006B3A23"/>
    <w:rsid w:val="006B3AD6"/>
    <w:rsid w:val="006B3B57"/>
    <w:rsid w:val="006B3FF5"/>
    <w:rsid w:val="006B406B"/>
    <w:rsid w:val="006B454B"/>
    <w:rsid w:val="006B498A"/>
    <w:rsid w:val="006B4CEC"/>
    <w:rsid w:val="006B56F7"/>
    <w:rsid w:val="006B5C5B"/>
    <w:rsid w:val="006B6BC6"/>
    <w:rsid w:val="006B6F85"/>
    <w:rsid w:val="006B7543"/>
    <w:rsid w:val="006C01B7"/>
    <w:rsid w:val="006C0702"/>
    <w:rsid w:val="006C12BC"/>
    <w:rsid w:val="006C1BDC"/>
    <w:rsid w:val="006C1BE5"/>
    <w:rsid w:val="006C2060"/>
    <w:rsid w:val="006C2974"/>
    <w:rsid w:val="006C33B4"/>
    <w:rsid w:val="006C3B75"/>
    <w:rsid w:val="006C48B7"/>
    <w:rsid w:val="006C552F"/>
    <w:rsid w:val="006C5AE1"/>
    <w:rsid w:val="006C5D53"/>
    <w:rsid w:val="006C620C"/>
    <w:rsid w:val="006C64F9"/>
    <w:rsid w:val="006C65F4"/>
    <w:rsid w:val="006C7188"/>
    <w:rsid w:val="006D07C0"/>
    <w:rsid w:val="006D0CB4"/>
    <w:rsid w:val="006D0DDB"/>
    <w:rsid w:val="006D0EE9"/>
    <w:rsid w:val="006D14A3"/>
    <w:rsid w:val="006D206F"/>
    <w:rsid w:val="006D23CF"/>
    <w:rsid w:val="006D256A"/>
    <w:rsid w:val="006D2643"/>
    <w:rsid w:val="006D28A3"/>
    <w:rsid w:val="006D3D37"/>
    <w:rsid w:val="006D3E69"/>
    <w:rsid w:val="006D4538"/>
    <w:rsid w:val="006D4DE5"/>
    <w:rsid w:val="006D50BC"/>
    <w:rsid w:val="006D5673"/>
    <w:rsid w:val="006D5806"/>
    <w:rsid w:val="006D5E30"/>
    <w:rsid w:val="006D5EC6"/>
    <w:rsid w:val="006D6369"/>
    <w:rsid w:val="006D6FB6"/>
    <w:rsid w:val="006D7459"/>
    <w:rsid w:val="006D7C43"/>
    <w:rsid w:val="006E0EEB"/>
    <w:rsid w:val="006E14EC"/>
    <w:rsid w:val="006E16D6"/>
    <w:rsid w:val="006E1B4C"/>
    <w:rsid w:val="006E3264"/>
    <w:rsid w:val="006E41B8"/>
    <w:rsid w:val="006E4276"/>
    <w:rsid w:val="006E5275"/>
    <w:rsid w:val="006E60E3"/>
    <w:rsid w:val="006E6A12"/>
    <w:rsid w:val="006E6BEE"/>
    <w:rsid w:val="006E6CD3"/>
    <w:rsid w:val="006E737F"/>
    <w:rsid w:val="006E78E0"/>
    <w:rsid w:val="006F176C"/>
    <w:rsid w:val="006F20E2"/>
    <w:rsid w:val="006F317E"/>
    <w:rsid w:val="006F44D8"/>
    <w:rsid w:val="006F49BC"/>
    <w:rsid w:val="006F6491"/>
    <w:rsid w:val="006F718C"/>
    <w:rsid w:val="006F71F0"/>
    <w:rsid w:val="006F7E20"/>
    <w:rsid w:val="006F7E87"/>
    <w:rsid w:val="0070032F"/>
    <w:rsid w:val="0070052A"/>
    <w:rsid w:val="0070139E"/>
    <w:rsid w:val="007015C2"/>
    <w:rsid w:val="00701B15"/>
    <w:rsid w:val="00701D86"/>
    <w:rsid w:val="0070258C"/>
    <w:rsid w:val="00702698"/>
    <w:rsid w:val="00702C09"/>
    <w:rsid w:val="00703998"/>
    <w:rsid w:val="0070513E"/>
    <w:rsid w:val="00707692"/>
    <w:rsid w:val="00710165"/>
    <w:rsid w:val="00710BE1"/>
    <w:rsid w:val="00711047"/>
    <w:rsid w:val="007113FE"/>
    <w:rsid w:val="00711AE1"/>
    <w:rsid w:val="0071253B"/>
    <w:rsid w:val="00712E34"/>
    <w:rsid w:val="00714616"/>
    <w:rsid w:val="007148D0"/>
    <w:rsid w:val="00714971"/>
    <w:rsid w:val="00715457"/>
    <w:rsid w:val="007155F9"/>
    <w:rsid w:val="0071579A"/>
    <w:rsid w:val="0071583E"/>
    <w:rsid w:val="007162A9"/>
    <w:rsid w:val="007163E6"/>
    <w:rsid w:val="00716494"/>
    <w:rsid w:val="00716AEA"/>
    <w:rsid w:val="00716F10"/>
    <w:rsid w:val="007179D8"/>
    <w:rsid w:val="00720B38"/>
    <w:rsid w:val="007210D1"/>
    <w:rsid w:val="007212BA"/>
    <w:rsid w:val="00721627"/>
    <w:rsid w:val="00721B91"/>
    <w:rsid w:val="007221EE"/>
    <w:rsid w:val="00722B28"/>
    <w:rsid w:val="00723119"/>
    <w:rsid w:val="00724D23"/>
    <w:rsid w:val="00724E9F"/>
    <w:rsid w:val="00725988"/>
    <w:rsid w:val="00725E1B"/>
    <w:rsid w:val="00725EA0"/>
    <w:rsid w:val="007262F8"/>
    <w:rsid w:val="00726647"/>
    <w:rsid w:val="00726BA0"/>
    <w:rsid w:val="00726FE1"/>
    <w:rsid w:val="00730A8E"/>
    <w:rsid w:val="00730B9D"/>
    <w:rsid w:val="00731418"/>
    <w:rsid w:val="007318C7"/>
    <w:rsid w:val="00731A7E"/>
    <w:rsid w:val="007323CD"/>
    <w:rsid w:val="007328BC"/>
    <w:rsid w:val="00732D52"/>
    <w:rsid w:val="00732E7C"/>
    <w:rsid w:val="007335FA"/>
    <w:rsid w:val="00733C7D"/>
    <w:rsid w:val="007344CA"/>
    <w:rsid w:val="00734A10"/>
    <w:rsid w:val="0073559A"/>
    <w:rsid w:val="00735CB7"/>
    <w:rsid w:val="00736198"/>
    <w:rsid w:val="0073630B"/>
    <w:rsid w:val="007364DD"/>
    <w:rsid w:val="007367E8"/>
    <w:rsid w:val="007369B8"/>
    <w:rsid w:val="00736BD3"/>
    <w:rsid w:val="00736CB2"/>
    <w:rsid w:val="0073740C"/>
    <w:rsid w:val="00737815"/>
    <w:rsid w:val="00740295"/>
    <w:rsid w:val="00740A95"/>
    <w:rsid w:val="00742BC3"/>
    <w:rsid w:val="00742CE9"/>
    <w:rsid w:val="00742D68"/>
    <w:rsid w:val="00742E36"/>
    <w:rsid w:val="007437FB"/>
    <w:rsid w:val="007442EB"/>
    <w:rsid w:val="00744924"/>
    <w:rsid w:val="00744DFF"/>
    <w:rsid w:val="0074523C"/>
    <w:rsid w:val="0074590C"/>
    <w:rsid w:val="007467D8"/>
    <w:rsid w:val="0074695B"/>
    <w:rsid w:val="0074725D"/>
    <w:rsid w:val="007474EF"/>
    <w:rsid w:val="007478B8"/>
    <w:rsid w:val="00747931"/>
    <w:rsid w:val="00747A1B"/>
    <w:rsid w:val="00747A66"/>
    <w:rsid w:val="00747D93"/>
    <w:rsid w:val="00747E90"/>
    <w:rsid w:val="0075074E"/>
    <w:rsid w:val="00750765"/>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44C"/>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67E4F"/>
    <w:rsid w:val="00770677"/>
    <w:rsid w:val="00770813"/>
    <w:rsid w:val="00770FF7"/>
    <w:rsid w:val="00771161"/>
    <w:rsid w:val="0077155D"/>
    <w:rsid w:val="007717B9"/>
    <w:rsid w:val="007717C9"/>
    <w:rsid w:val="0077306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199"/>
    <w:rsid w:val="007865DB"/>
    <w:rsid w:val="007869B4"/>
    <w:rsid w:val="007879C3"/>
    <w:rsid w:val="00787AFC"/>
    <w:rsid w:val="007903FE"/>
    <w:rsid w:val="007904CC"/>
    <w:rsid w:val="0079053E"/>
    <w:rsid w:val="0079096F"/>
    <w:rsid w:val="00790D26"/>
    <w:rsid w:val="007914CD"/>
    <w:rsid w:val="0079198A"/>
    <w:rsid w:val="00792D6A"/>
    <w:rsid w:val="007931C3"/>
    <w:rsid w:val="00793BC7"/>
    <w:rsid w:val="00793C05"/>
    <w:rsid w:val="00793F91"/>
    <w:rsid w:val="00794A16"/>
    <w:rsid w:val="00794B1D"/>
    <w:rsid w:val="00795C85"/>
    <w:rsid w:val="00795EE9"/>
    <w:rsid w:val="0079628E"/>
    <w:rsid w:val="007966DE"/>
    <w:rsid w:val="00796768"/>
    <w:rsid w:val="00797388"/>
    <w:rsid w:val="00797CF6"/>
    <w:rsid w:val="007A0781"/>
    <w:rsid w:val="007A151A"/>
    <w:rsid w:val="007A1A63"/>
    <w:rsid w:val="007A2986"/>
    <w:rsid w:val="007A34F7"/>
    <w:rsid w:val="007A35B7"/>
    <w:rsid w:val="007A4AB1"/>
    <w:rsid w:val="007A4DB2"/>
    <w:rsid w:val="007A5008"/>
    <w:rsid w:val="007A513B"/>
    <w:rsid w:val="007A5737"/>
    <w:rsid w:val="007A6383"/>
    <w:rsid w:val="007A6AD9"/>
    <w:rsid w:val="007A6CCC"/>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3598"/>
    <w:rsid w:val="007C3684"/>
    <w:rsid w:val="007C4F9A"/>
    <w:rsid w:val="007C5151"/>
    <w:rsid w:val="007C53E5"/>
    <w:rsid w:val="007C564A"/>
    <w:rsid w:val="007C58B2"/>
    <w:rsid w:val="007C5CFC"/>
    <w:rsid w:val="007C5E6E"/>
    <w:rsid w:val="007C6E81"/>
    <w:rsid w:val="007C7AA3"/>
    <w:rsid w:val="007C7D19"/>
    <w:rsid w:val="007D007C"/>
    <w:rsid w:val="007D0273"/>
    <w:rsid w:val="007D0B6D"/>
    <w:rsid w:val="007D13C7"/>
    <w:rsid w:val="007D171D"/>
    <w:rsid w:val="007D1F7C"/>
    <w:rsid w:val="007D24F8"/>
    <w:rsid w:val="007D3248"/>
    <w:rsid w:val="007D3489"/>
    <w:rsid w:val="007D3565"/>
    <w:rsid w:val="007D3DDD"/>
    <w:rsid w:val="007D4544"/>
    <w:rsid w:val="007D49A0"/>
    <w:rsid w:val="007D4F73"/>
    <w:rsid w:val="007D684F"/>
    <w:rsid w:val="007D6BBF"/>
    <w:rsid w:val="007D711B"/>
    <w:rsid w:val="007E091D"/>
    <w:rsid w:val="007E133D"/>
    <w:rsid w:val="007E21BB"/>
    <w:rsid w:val="007E2FB4"/>
    <w:rsid w:val="007E3750"/>
    <w:rsid w:val="007E40FA"/>
    <w:rsid w:val="007E4FC7"/>
    <w:rsid w:val="007E6F1A"/>
    <w:rsid w:val="007E6FF5"/>
    <w:rsid w:val="007E77EE"/>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5A50"/>
    <w:rsid w:val="008062E3"/>
    <w:rsid w:val="00806829"/>
    <w:rsid w:val="00807B80"/>
    <w:rsid w:val="00810432"/>
    <w:rsid w:val="00810948"/>
    <w:rsid w:val="00810C08"/>
    <w:rsid w:val="00811F54"/>
    <w:rsid w:val="00811FCE"/>
    <w:rsid w:val="0081245D"/>
    <w:rsid w:val="0081259C"/>
    <w:rsid w:val="00813E73"/>
    <w:rsid w:val="008142CE"/>
    <w:rsid w:val="0081437C"/>
    <w:rsid w:val="008145A9"/>
    <w:rsid w:val="00814690"/>
    <w:rsid w:val="00814CBC"/>
    <w:rsid w:val="00816179"/>
    <w:rsid w:val="00817411"/>
    <w:rsid w:val="008174E1"/>
    <w:rsid w:val="00817AE9"/>
    <w:rsid w:val="00820471"/>
    <w:rsid w:val="00820488"/>
    <w:rsid w:val="00821C4B"/>
    <w:rsid w:val="00821D58"/>
    <w:rsid w:val="00821D8C"/>
    <w:rsid w:val="00822AF8"/>
    <w:rsid w:val="00822BFE"/>
    <w:rsid w:val="00823B3E"/>
    <w:rsid w:val="008240B0"/>
    <w:rsid w:val="00824EA2"/>
    <w:rsid w:val="00825EEE"/>
    <w:rsid w:val="00825FAA"/>
    <w:rsid w:val="0082696A"/>
    <w:rsid w:val="00826B34"/>
    <w:rsid w:val="00826EBC"/>
    <w:rsid w:val="00827F16"/>
    <w:rsid w:val="0083084F"/>
    <w:rsid w:val="00830C30"/>
    <w:rsid w:val="00830C5A"/>
    <w:rsid w:val="008310BF"/>
    <w:rsid w:val="00831B57"/>
    <w:rsid w:val="008320D5"/>
    <w:rsid w:val="0083220A"/>
    <w:rsid w:val="0083222E"/>
    <w:rsid w:val="00832335"/>
    <w:rsid w:val="008326AC"/>
    <w:rsid w:val="008327D0"/>
    <w:rsid w:val="00832AED"/>
    <w:rsid w:val="00832BCB"/>
    <w:rsid w:val="00835173"/>
    <w:rsid w:val="00835F07"/>
    <w:rsid w:val="0083661D"/>
    <w:rsid w:val="00836AF5"/>
    <w:rsid w:val="00837213"/>
    <w:rsid w:val="00837A0A"/>
    <w:rsid w:val="00840226"/>
    <w:rsid w:val="00841831"/>
    <w:rsid w:val="00842B13"/>
    <w:rsid w:val="00842D5F"/>
    <w:rsid w:val="0084377A"/>
    <w:rsid w:val="0084383D"/>
    <w:rsid w:val="00843967"/>
    <w:rsid w:val="00843C80"/>
    <w:rsid w:val="008462C3"/>
    <w:rsid w:val="008464AE"/>
    <w:rsid w:val="00846E6E"/>
    <w:rsid w:val="008474B5"/>
    <w:rsid w:val="00847A4A"/>
    <w:rsid w:val="00850375"/>
    <w:rsid w:val="00850930"/>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3E"/>
    <w:rsid w:val="008577DF"/>
    <w:rsid w:val="0086078E"/>
    <w:rsid w:val="00860AAE"/>
    <w:rsid w:val="0086165E"/>
    <w:rsid w:val="00862DFA"/>
    <w:rsid w:val="00862E24"/>
    <w:rsid w:val="008637CA"/>
    <w:rsid w:val="00864076"/>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2EC"/>
    <w:rsid w:val="00880428"/>
    <w:rsid w:val="008805DF"/>
    <w:rsid w:val="0088179C"/>
    <w:rsid w:val="0088196F"/>
    <w:rsid w:val="00881EF0"/>
    <w:rsid w:val="00883256"/>
    <w:rsid w:val="00883594"/>
    <w:rsid w:val="00883A2E"/>
    <w:rsid w:val="0088425D"/>
    <w:rsid w:val="00884680"/>
    <w:rsid w:val="008848E0"/>
    <w:rsid w:val="00884C4C"/>
    <w:rsid w:val="00885240"/>
    <w:rsid w:val="008853C0"/>
    <w:rsid w:val="00885CBB"/>
    <w:rsid w:val="0088606D"/>
    <w:rsid w:val="0088633C"/>
    <w:rsid w:val="00887101"/>
    <w:rsid w:val="00887451"/>
    <w:rsid w:val="00887A87"/>
    <w:rsid w:val="0089018E"/>
    <w:rsid w:val="0089056B"/>
    <w:rsid w:val="0089093E"/>
    <w:rsid w:val="00890B87"/>
    <w:rsid w:val="00890BE8"/>
    <w:rsid w:val="00891713"/>
    <w:rsid w:val="00891BE5"/>
    <w:rsid w:val="008920C5"/>
    <w:rsid w:val="008922C5"/>
    <w:rsid w:val="008927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9B3"/>
    <w:rsid w:val="008A3E8D"/>
    <w:rsid w:val="008A46E0"/>
    <w:rsid w:val="008A47F4"/>
    <w:rsid w:val="008A5157"/>
    <w:rsid w:val="008A5CE7"/>
    <w:rsid w:val="008A5E7B"/>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11B"/>
    <w:rsid w:val="008B6282"/>
    <w:rsid w:val="008B69B0"/>
    <w:rsid w:val="008B6C95"/>
    <w:rsid w:val="008B714A"/>
    <w:rsid w:val="008B7588"/>
    <w:rsid w:val="008B75B2"/>
    <w:rsid w:val="008B7C80"/>
    <w:rsid w:val="008C01DE"/>
    <w:rsid w:val="008C0318"/>
    <w:rsid w:val="008C0607"/>
    <w:rsid w:val="008C1120"/>
    <w:rsid w:val="008C11F2"/>
    <w:rsid w:val="008C14E2"/>
    <w:rsid w:val="008C1DEC"/>
    <w:rsid w:val="008C236A"/>
    <w:rsid w:val="008C28EE"/>
    <w:rsid w:val="008C2912"/>
    <w:rsid w:val="008C398C"/>
    <w:rsid w:val="008C3B59"/>
    <w:rsid w:val="008C3F10"/>
    <w:rsid w:val="008C431E"/>
    <w:rsid w:val="008C522A"/>
    <w:rsid w:val="008C5B2A"/>
    <w:rsid w:val="008C5F46"/>
    <w:rsid w:val="008C6F8B"/>
    <w:rsid w:val="008C73CC"/>
    <w:rsid w:val="008C75BC"/>
    <w:rsid w:val="008C79F3"/>
    <w:rsid w:val="008C7D68"/>
    <w:rsid w:val="008C7E19"/>
    <w:rsid w:val="008D005D"/>
    <w:rsid w:val="008D00BB"/>
    <w:rsid w:val="008D03CF"/>
    <w:rsid w:val="008D0C89"/>
    <w:rsid w:val="008D2343"/>
    <w:rsid w:val="008D254C"/>
    <w:rsid w:val="008D2B25"/>
    <w:rsid w:val="008D2F11"/>
    <w:rsid w:val="008D3148"/>
    <w:rsid w:val="008D3B4D"/>
    <w:rsid w:val="008D3CA7"/>
    <w:rsid w:val="008D43E2"/>
    <w:rsid w:val="008D48F5"/>
    <w:rsid w:val="008D76C2"/>
    <w:rsid w:val="008D78E5"/>
    <w:rsid w:val="008D7F5C"/>
    <w:rsid w:val="008E013A"/>
    <w:rsid w:val="008E095D"/>
    <w:rsid w:val="008E098E"/>
    <w:rsid w:val="008E0D6B"/>
    <w:rsid w:val="008E10E2"/>
    <w:rsid w:val="008E135F"/>
    <w:rsid w:val="008E16A8"/>
    <w:rsid w:val="008E194C"/>
    <w:rsid w:val="008E19DE"/>
    <w:rsid w:val="008E1E1F"/>
    <w:rsid w:val="008E39EE"/>
    <w:rsid w:val="008E500B"/>
    <w:rsid w:val="008E520F"/>
    <w:rsid w:val="008E590F"/>
    <w:rsid w:val="008E5DF2"/>
    <w:rsid w:val="008E6457"/>
    <w:rsid w:val="008E665A"/>
    <w:rsid w:val="008E6889"/>
    <w:rsid w:val="008E6942"/>
    <w:rsid w:val="008E75B3"/>
    <w:rsid w:val="008F039E"/>
    <w:rsid w:val="008F0905"/>
    <w:rsid w:val="008F0D6E"/>
    <w:rsid w:val="008F0DB3"/>
    <w:rsid w:val="008F17DF"/>
    <w:rsid w:val="008F2336"/>
    <w:rsid w:val="008F295B"/>
    <w:rsid w:val="008F3429"/>
    <w:rsid w:val="008F3479"/>
    <w:rsid w:val="008F3D72"/>
    <w:rsid w:val="008F433C"/>
    <w:rsid w:val="008F641D"/>
    <w:rsid w:val="008F6C0A"/>
    <w:rsid w:val="008F750E"/>
    <w:rsid w:val="008F7C1F"/>
    <w:rsid w:val="0090054B"/>
    <w:rsid w:val="00900C65"/>
    <w:rsid w:val="00901A6E"/>
    <w:rsid w:val="009025DE"/>
    <w:rsid w:val="0090299F"/>
    <w:rsid w:val="009031EB"/>
    <w:rsid w:val="00904410"/>
    <w:rsid w:val="0090550E"/>
    <w:rsid w:val="009057B8"/>
    <w:rsid w:val="00905A2E"/>
    <w:rsid w:val="009063A1"/>
    <w:rsid w:val="009065CC"/>
    <w:rsid w:val="00906856"/>
    <w:rsid w:val="00907D7D"/>
    <w:rsid w:val="00907F2A"/>
    <w:rsid w:val="00907FA3"/>
    <w:rsid w:val="0091045A"/>
    <w:rsid w:val="00910549"/>
    <w:rsid w:val="00911BE2"/>
    <w:rsid w:val="00911D82"/>
    <w:rsid w:val="0091291A"/>
    <w:rsid w:val="00912B23"/>
    <w:rsid w:val="00912D16"/>
    <w:rsid w:val="00913E9B"/>
    <w:rsid w:val="00913F29"/>
    <w:rsid w:val="00914265"/>
    <w:rsid w:val="00914DD6"/>
    <w:rsid w:val="00915B18"/>
    <w:rsid w:val="00915C1A"/>
    <w:rsid w:val="00916670"/>
    <w:rsid w:val="00916A6D"/>
    <w:rsid w:val="00916F98"/>
    <w:rsid w:val="00917543"/>
    <w:rsid w:val="00917836"/>
    <w:rsid w:val="00920D8D"/>
    <w:rsid w:val="00920EF2"/>
    <w:rsid w:val="00921306"/>
    <w:rsid w:val="0092209F"/>
    <w:rsid w:val="0092319E"/>
    <w:rsid w:val="009234F0"/>
    <w:rsid w:val="00923BBD"/>
    <w:rsid w:val="00924D1C"/>
    <w:rsid w:val="00925122"/>
    <w:rsid w:val="009255CE"/>
    <w:rsid w:val="0092570E"/>
    <w:rsid w:val="00925CA1"/>
    <w:rsid w:val="009268E4"/>
    <w:rsid w:val="00926AFB"/>
    <w:rsid w:val="00927F0E"/>
    <w:rsid w:val="00927F7D"/>
    <w:rsid w:val="00930034"/>
    <w:rsid w:val="0093016D"/>
    <w:rsid w:val="00930468"/>
    <w:rsid w:val="00930F68"/>
    <w:rsid w:val="00931269"/>
    <w:rsid w:val="00931638"/>
    <w:rsid w:val="00932318"/>
    <w:rsid w:val="00932CB3"/>
    <w:rsid w:val="00932DAD"/>
    <w:rsid w:val="00932E89"/>
    <w:rsid w:val="009331FD"/>
    <w:rsid w:val="009336C1"/>
    <w:rsid w:val="00933812"/>
    <w:rsid w:val="009338EF"/>
    <w:rsid w:val="00933BF8"/>
    <w:rsid w:val="00934272"/>
    <w:rsid w:val="00934537"/>
    <w:rsid w:val="00934941"/>
    <w:rsid w:val="00934988"/>
    <w:rsid w:val="00934C40"/>
    <w:rsid w:val="00934EBF"/>
    <w:rsid w:val="00935256"/>
    <w:rsid w:val="0093563E"/>
    <w:rsid w:val="00940207"/>
    <w:rsid w:val="00940460"/>
    <w:rsid w:val="009406F2"/>
    <w:rsid w:val="00940774"/>
    <w:rsid w:val="00940A35"/>
    <w:rsid w:val="009416B4"/>
    <w:rsid w:val="00942375"/>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4F7"/>
    <w:rsid w:val="00960D3A"/>
    <w:rsid w:val="00960E5F"/>
    <w:rsid w:val="0096126F"/>
    <w:rsid w:val="009613DC"/>
    <w:rsid w:val="00961B39"/>
    <w:rsid w:val="009622EF"/>
    <w:rsid w:val="009628F5"/>
    <w:rsid w:val="009638BC"/>
    <w:rsid w:val="00963910"/>
    <w:rsid w:val="00963A68"/>
    <w:rsid w:val="0096449F"/>
    <w:rsid w:val="009648AC"/>
    <w:rsid w:val="00966392"/>
    <w:rsid w:val="0096690E"/>
    <w:rsid w:val="009669DE"/>
    <w:rsid w:val="00967214"/>
    <w:rsid w:val="00967655"/>
    <w:rsid w:val="00970001"/>
    <w:rsid w:val="00970F79"/>
    <w:rsid w:val="00971925"/>
    <w:rsid w:val="00971DBB"/>
    <w:rsid w:val="009726B3"/>
    <w:rsid w:val="00972A3E"/>
    <w:rsid w:val="00972F2C"/>
    <w:rsid w:val="00973AE1"/>
    <w:rsid w:val="0097446F"/>
    <w:rsid w:val="00974DA9"/>
    <w:rsid w:val="00975040"/>
    <w:rsid w:val="009757B6"/>
    <w:rsid w:val="009759DE"/>
    <w:rsid w:val="00975BEA"/>
    <w:rsid w:val="00975C50"/>
    <w:rsid w:val="009763BA"/>
    <w:rsid w:val="00977DB3"/>
    <w:rsid w:val="00977F8D"/>
    <w:rsid w:val="00980A0C"/>
    <w:rsid w:val="00980CBE"/>
    <w:rsid w:val="00981118"/>
    <w:rsid w:val="009814F1"/>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7C6"/>
    <w:rsid w:val="00987FBE"/>
    <w:rsid w:val="0099029B"/>
    <w:rsid w:val="0099153C"/>
    <w:rsid w:val="00991ADB"/>
    <w:rsid w:val="00991B9E"/>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241"/>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3A60"/>
    <w:rsid w:val="009D4661"/>
    <w:rsid w:val="009D4B71"/>
    <w:rsid w:val="009D57AE"/>
    <w:rsid w:val="009D57FC"/>
    <w:rsid w:val="009D5CB4"/>
    <w:rsid w:val="009D63E8"/>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5F0A"/>
    <w:rsid w:val="00A06054"/>
    <w:rsid w:val="00A06240"/>
    <w:rsid w:val="00A062C7"/>
    <w:rsid w:val="00A06388"/>
    <w:rsid w:val="00A063EE"/>
    <w:rsid w:val="00A06A0A"/>
    <w:rsid w:val="00A06A90"/>
    <w:rsid w:val="00A070DA"/>
    <w:rsid w:val="00A07114"/>
    <w:rsid w:val="00A077FD"/>
    <w:rsid w:val="00A078E2"/>
    <w:rsid w:val="00A07C15"/>
    <w:rsid w:val="00A07D27"/>
    <w:rsid w:val="00A1016C"/>
    <w:rsid w:val="00A10540"/>
    <w:rsid w:val="00A10930"/>
    <w:rsid w:val="00A110F2"/>
    <w:rsid w:val="00A11685"/>
    <w:rsid w:val="00A117D2"/>
    <w:rsid w:val="00A11B38"/>
    <w:rsid w:val="00A12640"/>
    <w:rsid w:val="00A12973"/>
    <w:rsid w:val="00A12AB5"/>
    <w:rsid w:val="00A12B4B"/>
    <w:rsid w:val="00A13231"/>
    <w:rsid w:val="00A13CA0"/>
    <w:rsid w:val="00A13E95"/>
    <w:rsid w:val="00A13F77"/>
    <w:rsid w:val="00A142FB"/>
    <w:rsid w:val="00A1479C"/>
    <w:rsid w:val="00A15115"/>
    <w:rsid w:val="00A16576"/>
    <w:rsid w:val="00A166F9"/>
    <w:rsid w:val="00A1761D"/>
    <w:rsid w:val="00A20485"/>
    <w:rsid w:val="00A20945"/>
    <w:rsid w:val="00A20A56"/>
    <w:rsid w:val="00A213BA"/>
    <w:rsid w:val="00A21826"/>
    <w:rsid w:val="00A22136"/>
    <w:rsid w:val="00A2268A"/>
    <w:rsid w:val="00A22C64"/>
    <w:rsid w:val="00A23403"/>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4"/>
    <w:rsid w:val="00A31D47"/>
    <w:rsid w:val="00A320B2"/>
    <w:rsid w:val="00A32C12"/>
    <w:rsid w:val="00A331B8"/>
    <w:rsid w:val="00A3320E"/>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1F0C"/>
    <w:rsid w:val="00A421A9"/>
    <w:rsid w:val="00A4227D"/>
    <w:rsid w:val="00A43B61"/>
    <w:rsid w:val="00A4410F"/>
    <w:rsid w:val="00A4423B"/>
    <w:rsid w:val="00A447A9"/>
    <w:rsid w:val="00A45205"/>
    <w:rsid w:val="00A4552D"/>
    <w:rsid w:val="00A45878"/>
    <w:rsid w:val="00A45EA1"/>
    <w:rsid w:val="00A45ECA"/>
    <w:rsid w:val="00A45F01"/>
    <w:rsid w:val="00A468E8"/>
    <w:rsid w:val="00A47F7B"/>
    <w:rsid w:val="00A5101A"/>
    <w:rsid w:val="00A51557"/>
    <w:rsid w:val="00A516FD"/>
    <w:rsid w:val="00A5174F"/>
    <w:rsid w:val="00A51F33"/>
    <w:rsid w:val="00A52312"/>
    <w:rsid w:val="00A52BE3"/>
    <w:rsid w:val="00A52C11"/>
    <w:rsid w:val="00A52D56"/>
    <w:rsid w:val="00A52F77"/>
    <w:rsid w:val="00A530A4"/>
    <w:rsid w:val="00A53427"/>
    <w:rsid w:val="00A534C0"/>
    <w:rsid w:val="00A5355A"/>
    <w:rsid w:val="00A53AFB"/>
    <w:rsid w:val="00A53FC5"/>
    <w:rsid w:val="00A54246"/>
    <w:rsid w:val="00A542DE"/>
    <w:rsid w:val="00A55A5D"/>
    <w:rsid w:val="00A56ADD"/>
    <w:rsid w:val="00A56D80"/>
    <w:rsid w:val="00A572E0"/>
    <w:rsid w:val="00A576DD"/>
    <w:rsid w:val="00A57C05"/>
    <w:rsid w:val="00A57CD7"/>
    <w:rsid w:val="00A57F04"/>
    <w:rsid w:val="00A60270"/>
    <w:rsid w:val="00A61239"/>
    <w:rsid w:val="00A617A9"/>
    <w:rsid w:val="00A61D92"/>
    <w:rsid w:val="00A62012"/>
    <w:rsid w:val="00A62419"/>
    <w:rsid w:val="00A6244C"/>
    <w:rsid w:val="00A62529"/>
    <w:rsid w:val="00A63561"/>
    <w:rsid w:val="00A6368E"/>
    <w:rsid w:val="00A65187"/>
    <w:rsid w:val="00A655A8"/>
    <w:rsid w:val="00A65D5A"/>
    <w:rsid w:val="00A66296"/>
    <w:rsid w:val="00A663A1"/>
    <w:rsid w:val="00A66DD1"/>
    <w:rsid w:val="00A674A3"/>
    <w:rsid w:val="00A674AE"/>
    <w:rsid w:val="00A70F53"/>
    <w:rsid w:val="00A71B3D"/>
    <w:rsid w:val="00A72CAA"/>
    <w:rsid w:val="00A72ECB"/>
    <w:rsid w:val="00A732CC"/>
    <w:rsid w:val="00A73A03"/>
    <w:rsid w:val="00A74998"/>
    <w:rsid w:val="00A75425"/>
    <w:rsid w:val="00A756DC"/>
    <w:rsid w:val="00A7593E"/>
    <w:rsid w:val="00A759D0"/>
    <w:rsid w:val="00A75D19"/>
    <w:rsid w:val="00A76154"/>
    <w:rsid w:val="00A76555"/>
    <w:rsid w:val="00A776B7"/>
    <w:rsid w:val="00A77739"/>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48"/>
    <w:rsid w:val="00A85688"/>
    <w:rsid w:val="00A85EC4"/>
    <w:rsid w:val="00A863F5"/>
    <w:rsid w:val="00A8661F"/>
    <w:rsid w:val="00A87938"/>
    <w:rsid w:val="00A9074D"/>
    <w:rsid w:val="00A911EE"/>
    <w:rsid w:val="00A917B3"/>
    <w:rsid w:val="00A918C0"/>
    <w:rsid w:val="00A920F6"/>
    <w:rsid w:val="00A921A2"/>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71E"/>
    <w:rsid w:val="00AA2845"/>
    <w:rsid w:val="00AA2867"/>
    <w:rsid w:val="00AA3D6D"/>
    <w:rsid w:val="00AA401F"/>
    <w:rsid w:val="00AA520C"/>
    <w:rsid w:val="00AA5306"/>
    <w:rsid w:val="00AA5536"/>
    <w:rsid w:val="00AA626C"/>
    <w:rsid w:val="00AA65C8"/>
    <w:rsid w:val="00AA66DE"/>
    <w:rsid w:val="00AA7151"/>
    <w:rsid w:val="00AA730B"/>
    <w:rsid w:val="00AA7320"/>
    <w:rsid w:val="00AA7AD8"/>
    <w:rsid w:val="00AA7BCE"/>
    <w:rsid w:val="00AB0156"/>
    <w:rsid w:val="00AB089C"/>
    <w:rsid w:val="00AB08D3"/>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644"/>
    <w:rsid w:val="00AC1769"/>
    <w:rsid w:val="00AC17CE"/>
    <w:rsid w:val="00AC1AB9"/>
    <w:rsid w:val="00AC1EEA"/>
    <w:rsid w:val="00AC2BD0"/>
    <w:rsid w:val="00AC2D6C"/>
    <w:rsid w:val="00AC3308"/>
    <w:rsid w:val="00AC3608"/>
    <w:rsid w:val="00AC3D37"/>
    <w:rsid w:val="00AC3D75"/>
    <w:rsid w:val="00AC4121"/>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4D1"/>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2F20"/>
    <w:rsid w:val="00AE3697"/>
    <w:rsid w:val="00AE484B"/>
    <w:rsid w:val="00AE56F8"/>
    <w:rsid w:val="00AE59A1"/>
    <w:rsid w:val="00AE5E71"/>
    <w:rsid w:val="00AE5FD9"/>
    <w:rsid w:val="00AE6E52"/>
    <w:rsid w:val="00AE6E53"/>
    <w:rsid w:val="00AE6FFD"/>
    <w:rsid w:val="00AE755A"/>
    <w:rsid w:val="00AE7912"/>
    <w:rsid w:val="00AF02F6"/>
    <w:rsid w:val="00AF058E"/>
    <w:rsid w:val="00AF0CB0"/>
    <w:rsid w:val="00AF0EAF"/>
    <w:rsid w:val="00AF14D4"/>
    <w:rsid w:val="00AF1C52"/>
    <w:rsid w:val="00AF32DF"/>
    <w:rsid w:val="00AF33BD"/>
    <w:rsid w:val="00AF3D89"/>
    <w:rsid w:val="00AF42D9"/>
    <w:rsid w:val="00AF4C12"/>
    <w:rsid w:val="00AF4E64"/>
    <w:rsid w:val="00AF5089"/>
    <w:rsid w:val="00AF5194"/>
    <w:rsid w:val="00AF56D7"/>
    <w:rsid w:val="00AF6261"/>
    <w:rsid w:val="00AF68FE"/>
    <w:rsid w:val="00AF723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4CA0"/>
    <w:rsid w:val="00B05013"/>
    <w:rsid w:val="00B0539C"/>
    <w:rsid w:val="00B056D0"/>
    <w:rsid w:val="00B05E64"/>
    <w:rsid w:val="00B064C8"/>
    <w:rsid w:val="00B06CCE"/>
    <w:rsid w:val="00B071FD"/>
    <w:rsid w:val="00B07304"/>
    <w:rsid w:val="00B07E72"/>
    <w:rsid w:val="00B07F5D"/>
    <w:rsid w:val="00B102D8"/>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035"/>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6399"/>
    <w:rsid w:val="00B379BE"/>
    <w:rsid w:val="00B37D81"/>
    <w:rsid w:val="00B37EF1"/>
    <w:rsid w:val="00B4062B"/>
    <w:rsid w:val="00B407C4"/>
    <w:rsid w:val="00B408E0"/>
    <w:rsid w:val="00B40FC5"/>
    <w:rsid w:val="00B41C01"/>
    <w:rsid w:val="00B42CD2"/>
    <w:rsid w:val="00B43351"/>
    <w:rsid w:val="00B43D72"/>
    <w:rsid w:val="00B4444D"/>
    <w:rsid w:val="00B446A3"/>
    <w:rsid w:val="00B455A9"/>
    <w:rsid w:val="00B458C3"/>
    <w:rsid w:val="00B4676E"/>
    <w:rsid w:val="00B47DA3"/>
    <w:rsid w:val="00B47F52"/>
    <w:rsid w:val="00B505A8"/>
    <w:rsid w:val="00B50A16"/>
    <w:rsid w:val="00B51674"/>
    <w:rsid w:val="00B51F0D"/>
    <w:rsid w:val="00B520E4"/>
    <w:rsid w:val="00B521B7"/>
    <w:rsid w:val="00B5286D"/>
    <w:rsid w:val="00B52EB7"/>
    <w:rsid w:val="00B54829"/>
    <w:rsid w:val="00B54922"/>
    <w:rsid w:val="00B54E3A"/>
    <w:rsid w:val="00B5622F"/>
    <w:rsid w:val="00B56C51"/>
    <w:rsid w:val="00B56FD7"/>
    <w:rsid w:val="00B57F97"/>
    <w:rsid w:val="00B6056A"/>
    <w:rsid w:val="00B60C18"/>
    <w:rsid w:val="00B60CC0"/>
    <w:rsid w:val="00B61024"/>
    <w:rsid w:val="00B6138C"/>
    <w:rsid w:val="00B61A21"/>
    <w:rsid w:val="00B61B59"/>
    <w:rsid w:val="00B629C2"/>
    <w:rsid w:val="00B630D4"/>
    <w:rsid w:val="00B63780"/>
    <w:rsid w:val="00B64022"/>
    <w:rsid w:val="00B647CC"/>
    <w:rsid w:val="00B647FC"/>
    <w:rsid w:val="00B64D9B"/>
    <w:rsid w:val="00B65267"/>
    <w:rsid w:val="00B663F9"/>
    <w:rsid w:val="00B669D2"/>
    <w:rsid w:val="00B66B3A"/>
    <w:rsid w:val="00B66B65"/>
    <w:rsid w:val="00B66BF5"/>
    <w:rsid w:val="00B6792A"/>
    <w:rsid w:val="00B67B35"/>
    <w:rsid w:val="00B67D54"/>
    <w:rsid w:val="00B703ED"/>
    <w:rsid w:val="00B705C3"/>
    <w:rsid w:val="00B705E9"/>
    <w:rsid w:val="00B70942"/>
    <w:rsid w:val="00B70F06"/>
    <w:rsid w:val="00B71F8A"/>
    <w:rsid w:val="00B7200C"/>
    <w:rsid w:val="00B72426"/>
    <w:rsid w:val="00B72CC8"/>
    <w:rsid w:val="00B73AB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3D7"/>
    <w:rsid w:val="00B82C2B"/>
    <w:rsid w:val="00B83084"/>
    <w:rsid w:val="00B831EC"/>
    <w:rsid w:val="00B83C37"/>
    <w:rsid w:val="00B84F2E"/>
    <w:rsid w:val="00B8502F"/>
    <w:rsid w:val="00B853B3"/>
    <w:rsid w:val="00B85AB6"/>
    <w:rsid w:val="00B85C5A"/>
    <w:rsid w:val="00B869F9"/>
    <w:rsid w:val="00B86B82"/>
    <w:rsid w:val="00B87335"/>
    <w:rsid w:val="00B87431"/>
    <w:rsid w:val="00B8791A"/>
    <w:rsid w:val="00B87A9D"/>
    <w:rsid w:val="00B90716"/>
    <w:rsid w:val="00B90ABF"/>
    <w:rsid w:val="00B90B81"/>
    <w:rsid w:val="00B91BF5"/>
    <w:rsid w:val="00B927CE"/>
    <w:rsid w:val="00B943FB"/>
    <w:rsid w:val="00B944CA"/>
    <w:rsid w:val="00B949ED"/>
    <w:rsid w:val="00B961EC"/>
    <w:rsid w:val="00B96B93"/>
    <w:rsid w:val="00B96CF3"/>
    <w:rsid w:val="00B97C2B"/>
    <w:rsid w:val="00BA05B2"/>
    <w:rsid w:val="00BA077C"/>
    <w:rsid w:val="00BA0957"/>
    <w:rsid w:val="00BA0B36"/>
    <w:rsid w:val="00BA114B"/>
    <w:rsid w:val="00BA1807"/>
    <w:rsid w:val="00BA29EB"/>
    <w:rsid w:val="00BA2A49"/>
    <w:rsid w:val="00BA36B5"/>
    <w:rsid w:val="00BA3A99"/>
    <w:rsid w:val="00BA3D08"/>
    <w:rsid w:val="00BA3EF7"/>
    <w:rsid w:val="00BA462E"/>
    <w:rsid w:val="00BA5136"/>
    <w:rsid w:val="00BA546D"/>
    <w:rsid w:val="00BA5A67"/>
    <w:rsid w:val="00BA63C4"/>
    <w:rsid w:val="00BA656C"/>
    <w:rsid w:val="00BA6B0B"/>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33"/>
    <w:rsid w:val="00BB5959"/>
    <w:rsid w:val="00BB5CD8"/>
    <w:rsid w:val="00BB67E8"/>
    <w:rsid w:val="00BB6861"/>
    <w:rsid w:val="00BB6939"/>
    <w:rsid w:val="00BB6F05"/>
    <w:rsid w:val="00BB783C"/>
    <w:rsid w:val="00BB7A63"/>
    <w:rsid w:val="00BC1ACA"/>
    <w:rsid w:val="00BC2593"/>
    <w:rsid w:val="00BC273B"/>
    <w:rsid w:val="00BC3F05"/>
    <w:rsid w:val="00BC4047"/>
    <w:rsid w:val="00BC405C"/>
    <w:rsid w:val="00BC4092"/>
    <w:rsid w:val="00BC472A"/>
    <w:rsid w:val="00BC49C6"/>
    <w:rsid w:val="00BC49EA"/>
    <w:rsid w:val="00BC51BA"/>
    <w:rsid w:val="00BC526C"/>
    <w:rsid w:val="00BC5B1A"/>
    <w:rsid w:val="00BC6E8D"/>
    <w:rsid w:val="00BD0B96"/>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3D7"/>
    <w:rsid w:val="00BD76A3"/>
    <w:rsid w:val="00BD7814"/>
    <w:rsid w:val="00BD79F1"/>
    <w:rsid w:val="00BE006A"/>
    <w:rsid w:val="00BE050E"/>
    <w:rsid w:val="00BE0745"/>
    <w:rsid w:val="00BE1029"/>
    <w:rsid w:val="00BE2E29"/>
    <w:rsid w:val="00BE38DD"/>
    <w:rsid w:val="00BE3A10"/>
    <w:rsid w:val="00BE3D05"/>
    <w:rsid w:val="00BE40FA"/>
    <w:rsid w:val="00BE43AC"/>
    <w:rsid w:val="00BE47DB"/>
    <w:rsid w:val="00BE4B57"/>
    <w:rsid w:val="00BE4E72"/>
    <w:rsid w:val="00BE5A27"/>
    <w:rsid w:val="00BE5D5B"/>
    <w:rsid w:val="00BE5F22"/>
    <w:rsid w:val="00BE605A"/>
    <w:rsid w:val="00BE61D2"/>
    <w:rsid w:val="00BE6258"/>
    <w:rsid w:val="00BE6B8E"/>
    <w:rsid w:val="00BE7DAD"/>
    <w:rsid w:val="00BE7E4E"/>
    <w:rsid w:val="00BF06AE"/>
    <w:rsid w:val="00BF177E"/>
    <w:rsid w:val="00BF2184"/>
    <w:rsid w:val="00BF2D05"/>
    <w:rsid w:val="00BF3168"/>
    <w:rsid w:val="00BF3A9E"/>
    <w:rsid w:val="00BF3E25"/>
    <w:rsid w:val="00BF40CF"/>
    <w:rsid w:val="00BF4240"/>
    <w:rsid w:val="00BF4DD2"/>
    <w:rsid w:val="00BF4E9F"/>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9C3"/>
    <w:rsid w:val="00C00CDB"/>
    <w:rsid w:val="00C01363"/>
    <w:rsid w:val="00C013F5"/>
    <w:rsid w:val="00C02079"/>
    <w:rsid w:val="00C021A6"/>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49D"/>
    <w:rsid w:val="00C115A1"/>
    <w:rsid w:val="00C11B78"/>
    <w:rsid w:val="00C11CF4"/>
    <w:rsid w:val="00C12466"/>
    <w:rsid w:val="00C126AD"/>
    <w:rsid w:val="00C12FAC"/>
    <w:rsid w:val="00C13006"/>
    <w:rsid w:val="00C13220"/>
    <w:rsid w:val="00C132D4"/>
    <w:rsid w:val="00C14678"/>
    <w:rsid w:val="00C1573C"/>
    <w:rsid w:val="00C15C18"/>
    <w:rsid w:val="00C15D1F"/>
    <w:rsid w:val="00C16D47"/>
    <w:rsid w:val="00C1728B"/>
    <w:rsid w:val="00C17860"/>
    <w:rsid w:val="00C2013E"/>
    <w:rsid w:val="00C202EF"/>
    <w:rsid w:val="00C2045C"/>
    <w:rsid w:val="00C20A9E"/>
    <w:rsid w:val="00C20D17"/>
    <w:rsid w:val="00C214A3"/>
    <w:rsid w:val="00C21607"/>
    <w:rsid w:val="00C21B59"/>
    <w:rsid w:val="00C221D6"/>
    <w:rsid w:val="00C2252F"/>
    <w:rsid w:val="00C234AF"/>
    <w:rsid w:val="00C234DF"/>
    <w:rsid w:val="00C2379A"/>
    <w:rsid w:val="00C23AD8"/>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11"/>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846"/>
    <w:rsid w:val="00C41B8F"/>
    <w:rsid w:val="00C41E0C"/>
    <w:rsid w:val="00C435A2"/>
    <w:rsid w:val="00C436B9"/>
    <w:rsid w:val="00C43F1D"/>
    <w:rsid w:val="00C44525"/>
    <w:rsid w:val="00C44878"/>
    <w:rsid w:val="00C45A34"/>
    <w:rsid w:val="00C46104"/>
    <w:rsid w:val="00C4666A"/>
    <w:rsid w:val="00C47767"/>
    <w:rsid w:val="00C47A58"/>
    <w:rsid w:val="00C50609"/>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712"/>
    <w:rsid w:val="00C6090D"/>
    <w:rsid w:val="00C60CEE"/>
    <w:rsid w:val="00C612BF"/>
    <w:rsid w:val="00C6134A"/>
    <w:rsid w:val="00C61893"/>
    <w:rsid w:val="00C618F9"/>
    <w:rsid w:val="00C61A82"/>
    <w:rsid w:val="00C62318"/>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42E"/>
    <w:rsid w:val="00C70E13"/>
    <w:rsid w:val="00C716D8"/>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2D"/>
    <w:rsid w:val="00C8027A"/>
    <w:rsid w:val="00C806F2"/>
    <w:rsid w:val="00C8078D"/>
    <w:rsid w:val="00C810AA"/>
    <w:rsid w:val="00C814F3"/>
    <w:rsid w:val="00C82524"/>
    <w:rsid w:val="00C8289E"/>
    <w:rsid w:val="00C835CD"/>
    <w:rsid w:val="00C83688"/>
    <w:rsid w:val="00C83C68"/>
    <w:rsid w:val="00C84FD4"/>
    <w:rsid w:val="00C85381"/>
    <w:rsid w:val="00C86326"/>
    <w:rsid w:val="00C86376"/>
    <w:rsid w:val="00C86CE7"/>
    <w:rsid w:val="00C86D4B"/>
    <w:rsid w:val="00C86D9C"/>
    <w:rsid w:val="00C86DA3"/>
    <w:rsid w:val="00C86DC6"/>
    <w:rsid w:val="00C86EFB"/>
    <w:rsid w:val="00C870C2"/>
    <w:rsid w:val="00C87607"/>
    <w:rsid w:val="00C87633"/>
    <w:rsid w:val="00C901A0"/>
    <w:rsid w:val="00C90580"/>
    <w:rsid w:val="00C90837"/>
    <w:rsid w:val="00C91569"/>
    <w:rsid w:val="00C92017"/>
    <w:rsid w:val="00C9283C"/>
    <w:rsid w:val="00C92995"/>
    <w:rsid w:val="00C92C1B"/>
    <w:rsid w:val="00C933B4"/>
    <w:rsid w:val="00C933DC"/>
    <w:rsid w:val="00C9374E"/>
    <w:rsid w:val="00C93D46"/>
    <w:rsid w:val="00C94272"/>
    <w:rsid w:val="00C94A63"/>
    <w:rsid w:val="00C94F00"/>
    <w:rsid w:val="00C954A8"/>
    <w:rsid w:val="00C9577C"/>
    <w:rsid w:val="00C959D6"/>
    <w:rsid w:val="00C96375"/>
    <w:rsid w:val="00C96744"/>
    <w:rsid w:val="00C96DE5"/>
    <w:rsid w:val="00C96E44"/>
    <w:rsid w:val="00C9737D"/>
    <w:rsid w:val="00CA0023"/>
    <w:rsid w:val="00CA018D"/>
    <w:rsid w:val="00CA05A0"/>
    <w:rsid w:val="00CA06E3"/>
    <w:rsid w:val="00CA24D5"/>
    <w:rsid w:val="00CA2A3E"/>
    <w:rsid w:val="00CA2F5E"/>
    <w:rsid w:val="00CA3D90"/>
    <w:rsid w:val="00CA4200"/>
    <w:rsid w:val="00CA4500"/>
    <w:rsid w:val="00CA455C"/>
    <w:rsid w:val="00CA4A56"/>
    <w:rsid w:val="00CA5D81"/>
    <w:rsid w:val="00CA6E15"/>
    <w:rsid w:val="00CA700F"/>
    <w:rsid w:val="00CA7606"/>
    <w:rsid w:val="00CB0456"/>
    <w:rsid w:val="00CB0625"/>
    <w:rsid w:val="00CB199D"/>
    <w:rsid w:val="00CB1FCF"/>
    <w:rsid w:val="00CB2D63"/>
    <w:rsid w:val="00CB2F25"/>
    <w:rsid w:val="00CB3868"/>
    <w:rsid w:val="00CB4C3A"/>
    <w:rsid w:val="00CB4CB1"/>
    <w:rsid w:val="00CB4DDD"/>
    <w:rsid w:val="00CB5843"/>
    <w:rsid w:val="00CB59CA"/>
    <w:rsid w:val="00CB5D5A"/>
    <w:rsid w:val="00CB63F7"/>
    <w:rsid w:val="00CB6639"/>
    <w:rsid w:val="00CB7705"/>
    <w:rsid w:val="00CB797B"/>
    <w:rsid w:val="00CC0096"/>
    <w:rsid w:val="00CC0E1E"/>
    <w:rsid w:val="00CC0EC2"/>
    <w:rsid w:val="00CC1129"/>
    <w:rsid w:val="00CC1C3C"/>
    <w:rsid w:val="00CC1CA8"/>
    <w:rsid w:val="00CC1CE6"/>
    <w:rsid w:val="00CC1D95"/>
    <w:rsid w:val="00CC2272"/>
    <w:rsid w:val="00CC228B"/>
    <w:rsid w:val="00CC22A6"/>
    <w:rsid w:val="00CC23E8"/>
    <w:rsid w:val="00CC32DA"/>
    <w:rsid w:val="00CC3DF2"/>
    <w:rsid w:val="00CC4000"/>
    <w:rsid w:val="00CC43CD"/>
    <w:rsid w:val="00CC48FB"/>
    <w:rsid w:val="00CC49A6"/>
    <w:rsid w:val="00CC4FA8"/>
    <w:rsid w:val="00CC50E8"/>
    <w:rsid w:val="00CC5280"/>
    <w:rsid w:val="00CC5513"/>
    <w:rsid w:val="00CC5694"/>
    <w:rsid w:val="00CC625E"/>
    <w:rsid w:val="00CC65C5"/>
    <w:rsid w:val="00CC68A5"/>
    <w:rsid w:val="00CC6D5D"/>
    <w:rsid w:val="00CC6F66"/>
    <w:rsid w:val="00CC7125"/>
    <w:rsid w:val="00CC7587"/>
    <w:rsid w:val="00CC78D6"/>
    <w:rsid w:val="00CD1D99"/>
    <w:rsid w:val="00CD2316"/>
    <w:rsid w:val="00CD340C"/>
    <w:rsid w:val="00CD363D"/>
    <w:rsid w:val="00CD465A"/>
    <w:rsid w:val="00CD4A10"/>
    <w:rsid w:val="00CD4BBE"/>
    <w:rsid w:val="00CD55EE"/>
    <w:rsid w:val="00CD5B32"/>
    <w:rsid w:val="00CD6B25"/>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4B3B"/>
    <w:rsid w:val="00CE5238"/>
    <w:rsid w:val="00CE5547"/>
    <w:rsid w:val="00CE5B2A"/>
    <w:rsid w:val="00CE5D25"/>
    <w:rsid w:val="00CE60AA"/>
    <w:rsid w:val="00CF07F4"/>
    <w:rsid w:val="00CF1278"/>
    <w:rsid w:val="00CF28BA"/>
    <w:rsid w:val="00CF2CCB"/>
    <w:rsid w:val="00CF2FBA"/>
    <w:rsid w:val="00CF37A2"/>
    <w:rsid w:val="00CF3CC1"/>
    <w:rsid w:val="00CF3DB8"/>
    <w:rsid w:val="00CF46A3"/>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5A6F"/>
    <w:rsid w:val="00D064F4"/>
    <w:rsid w:val="00D06668"/>
    <w:rsid w:val="00D0703D"/>
    <w:rsid w:val="00D0727E"/>
    <w:rsid w:val="00D107D4"/>
    <w:rsid w:val="00D10879"/>
    <w:rsid w:val="00D115BF"/>
    <w:rsid w:val="00D1169A"/>
    <w:rsid w:val="00D11A64"/>
    <w:rsid w:val="00D11F01"/>
    <w:rsid w:val="00D12D22"/>
    <w:rsid w:val="00D12DB1"/>
    <w:rsid w:val="00D1330D"/>
    <w:rsid w:val="00D136D8"/>
    <w:rsid w:val="00D13D10"/>
    <w:rsid w:val="00D1402C"/>
    <w:rsid w:val="00D1431F"/>
    <w:rsid w:val="00D14EC1"/>
    <w:rsid w:val="00D1621A"/>
    <w:rsid w:val="00D16EC2"/>
    <w:rsid w:val="00D177A9"/>
    <w:rsid w:val="00D17BF0"/>
    <w:rsid w:val="00D17CC9"/>
    <w:rsid w:val="00D218DB"/>
    <w:rsid w:val="00D21C3D"/>
    <w:rsid w:val="00D22BC5"/>
    <w:rsid w:val="00D23188"/>
    <w:rsid w:val="00D23A50"/>
    <w:rsid w:val="00D24604"/>
    <w:rsid w:val="00D246C7"/>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2B"/>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032B"/>
    <w:rsid w:val="00D51311"/>
    <w:rsid w:val="00D51538"/>
    <w:rsid w:val="00D51F07"/>
    <w:rsid w:val="00D522C5"/>
    <w:rsid w:val="00D523C1"/>
    <w:rsid w:val="00D52636"/>
    <w:rsid w:val="00D52C05"/>
    <w:rsid w:val="00D5341B"/>
    <w:rsid w:val="00D53BA7"/>
    <w:rsid w:val="00D540E0"/>
    <w:rsid w:val="00D546C6"/>
    <w:rsid w:val="00D548EC"/>
    <w:rsid w:val="00D5498F"/>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2CCA"/>
    <w:rsid w:val="00D73193"/>
    <w:rsid w:val="00D73DF0"/>
    <w:rsid w:val="00D740FD"/>
    <w:rsid w:val="00D74719"/>
    <w:rsid w:val="00D7547C"/>
    <w:rsid w:val="00D76268"/>
    <w:rsid w:val="00D76D16"/>
    <w:rsid w:val="00D770EE"/>
    <w:rsid w:val="00D77563"/>
    <w:rsid w:val="00D775F4"/>
    <w:rsid w:val="00D77E7E"/>
    <w:rsid w:val="00D8034D"/>
    <w:rsid w:val="00D80434"/>
    <w:rsid w:val="00D811CD"/>
    <w:rsid w:val="00D813E3"/>
    <w:rsid w:val="00D81733"/>
    <w:rsid w:val="00D81E2D"/>
    <w:rsid w:val="00D820B4"/>
    <w:rsid w:val="00D82413"/>
    <w:rsid w:val="00D82A87"/>
    <w:rsid w:val="00D82A9E"/>
    <w:rsid w:val="00D83E73"/>
    <w:rsid w:val="00D847A5"/>
    <w:rsid w:val="00D84E91"/>
    <w:rsid w:val="00D85076"/>
    <w:rsid w:val="00D851F2"/>
    <w:rsid w:val="00D85492"/>
    <w:rsid w:val="00D856D0"/>
    <w:rsid w:val="00D85C2D"/>
    <w:rsid w:val="00D85CA8"/>
    <w:rsid w:val="00D86073"/>
    <w:rsid w:val="00D86D92"/>
    <w:rsid w:val="00D9051D"/>
    <w:rsid w:val="00D90C14"/>
    <w:rsid w:val="00D92145"/>
    <w:rsid w:val="00D92C89"/>
    <w:rsid w:val="00D92EDB"/>
    <w:rsid w:val="00D9364C"/>
    <w:rsid w:val="00D942FC"/>
    <w:rsid w:val="00D9475A"/>
    <w:rsid w:val="00D95196"/>
    <w:rsid w:val="00D95856"/>
    <w:rsid w:val="00D96604"/>
    <w:rsid w:val="00D97440"/>
    <w:rsid w:val="00DA02A6"/>
    <w:rsid w:val="00DA0A32"/>
    <w:rsid w:val="00DA0F40"/>
    <w:rsid w:val="00DA16D4"/>
    <w:rsid w:val="00DA18C4"/>
    <w:rsid w:val="00DA1AB3"/>
    <w:rsid w:val="00DA21A6"/>
    <w:rsid w:val="00DA26BC"/>
    <w:rsid w:val="00DA36B8"/>
    <w:rsid w:val="00DA3923"/>
    <w:rsid w:val="00DA3FED"/>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4CC"/>
    <w:rsid w:val="00DB5EC2"/>
    <w:rsid w:val="00DB6A6F"/>
    <w:rsid w:val="00DB6B7D"/>
    <w:rsid w:val="00DB7C5C"/>
    <w:rsid w:val="00DB7D95"/>
    <w:rsid w:val="00DB7E8F"/>
    <w:rsid w:val="00DC08BC"/>
    <w:rsid w:val="00DC0BD3"/>
    <w:rsid w:val="00DC1374"/>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3DD5"/>
    <w:rsid w:val="00DD400E"/>
    <w:rsid w:val="00DD490A"/>
    <w:rsid w:val="00DD5370"/>
    <w:rsid w:val="00DD5D86"/>
    <w:rsid w:val="00DD6409"/>
    <w:rsid w:val="00DD68F6"/>
    <w:rsid w:val="00DD6C83"/>
    <w:rsid w:val="00DD7CF7"/>
    <w:rsid w:val="00DE034B"/>
    <w:rsid w:val="00DE04C9"/>
    <w:rsid w:val="00DE0C97"/>
    <w:rsid w:val="00DE1620"/>
    <w:rsid w:val="00DE163B"/>
    <w:rsid w:val="00DE1875"/>
    <w:rsid w:val="00DE211F"/>
    <w:rsid w:val="00DE2255"/>
    <w:rsid w:val="00DE253D"/>
    <w:rsid w:val="00DE2AB3"/>
    <w:rsid w:val="00DE321D"/>
    <w:rsid w:val="00DE4843"/>
    <w:rsid w:val="00DE4FA3"/>
    <w:rsid w:val="00DE52A1"/>
    <w:rsid w:val="00DE5E5E"/>
    <w:rsid w:val="00DE6022"/>
    <w:rsid w:val="00DE603F"/>
    <w:rsid w:val="00DE6143"/>
    <w:rsid w:val="00DE6529"/>
    <w:rsid w:val="00DE6534"/>
    <w:rsid w:val="00DE6A72"/>
    <w:rsid w:val="00DE6B43"/>
    <w:rsid w:val="00DE6C2C"/>
    <w:rsid w:val="00DE6C37"/>
    <w:rsid w:val="00DE7A25"/>
    <w:rsid w:val="00DF0E18"/>
    <w:rsid w:val="00DF0E74"/>
    <w:rsid w:val="00DF104C"/>
    <w:rsid w:val="00DF1919"/>
    <w:rsid w:val="00DF2190"/>
    <w:rsid w:val="00DF22AE"/>
    <w:rsid w:val="00DF28D6"/>
    <w:rsid w:val="00DF2B9C"/>
    <w:rsid w:val="00DF3662"/>
    <w:rsid w:val="00DF3CF3"/>
    <w:rsid w:val="00DF41EE"/>
    <w:rsid w:val="00DF4436"/>
    <w:rsid w:val="00DF4D5C"/>
    <w:rsid w:val="00DF4EB4"/>
    <w:rsid w:val="00DF5693"/>
    <w:rsid w:val="00DF6547"/>
    <w:rsid w:val="00DF7B5B"/>
    <w:rsid w:val="00E002D3"/>
    <w:rsid w:val="00E00C55"/>
    <w:rsid w:val="00E019D5"/>
    <w:rsid w:val="00E01E51"/>
    <w:rsid w:val="00E03111"/>
    <w:rsid w:val="00E03607"/>
    <w:rsid w:val="00E0398D"/>
    <w:rsid w:val="00E060BD"/>
    <w:rsid w:val="00E065C0"/>
    <w:rsid w:val="00E075D0"/>
    <w:rsid w:val="00E075DA"/>
    <w:rsid w:val="00E07720"/>
    <w:rsid w:val="00E078D6"/>
    <w:rsid w:val="00E07A6F"/>
    <w:rsid w:val="00E07D82"/>
    <w:rsid w:val="00E10B3C"/>
    <w:rsid w:val="00E11197"/>
    <w:rsid w:val="00E113ED"/>
    <w:rsid w:val="00E115DF"/>
    <w:rsid w:val="00E11AAC"/>
    <w:rsid w:val="00E127B6"/>
    <w:rsid w:val="00E129B3"/>
    <w:rsid w:val="00E12AD4"/>
    <w:rsid w:val="00E12B0F"/>
    <w:rsid w:val="00E136B3"/>
    <w:rsid w:val="00E138D0"/>
    <w:rsid w:val="00E1470B"/>
    <w:rsid w:val="00E149C1"/>
    <w:rsid w:val="00E149E2"/>
    <w:rsid w:val="00E14C26"/>
    <w:rsid w:val="00E15171"/>
    <w:rsid w:val="00E15C91"/>
    <w:rsid w:val="00E17A04"/>
    <w:rsid w:val="00E20752"/>
    <w:rsid w:val="00E20F2C"/>
    <w:rsid w:val="00E21017"/>
    <w:rsid w:val="00E210FF"/>
    <w:rsid w:val="00E2182C"/>
    <w:rsid w:val="00E2189C"/>
    <w:rsid w:val="00E21C38"/>
    <w:rsid w:val="00E21D67"/>
    <w:rsid w:val="00E226EE"/>
    <w:rsid w:val="00E23823"/>
    <w:rsid w:val="00E24207"/>
    <w:rsid w:val="00E249D8"/>
    <w:rsid w:val="00E24EB8"/>
    <w:rsid w:val="00E25AD4"/>
    <w:rsid w:val="00E25AF5"/>
    <w:rsid w:val="00E26469"/>
    <w:rsid w:val="00E2654F"/>
    <w:rsid w:val="00E26898"/>
    <w:rsid w:val="00E27205"/>
    <w:rsid w:val="00E27567"/>
    <w:rsid w:val="00E27EAE"/>
    <w:rsid w:val="00E3032B"/>
    <w:rsid w:val="00E303E9"/>
    <w:rsid w:val="00E30672"/>
    <w:rsid w:val="00E30819"/>
    <w:rsid w:val="00E31103"/>
    <w:rsid w:val="00E31758"/>
    <w:rsid w:val="00E31948"/>
    <w:rsid w:val="00E31A30"/>
    <w:rsid w:val="00E31F8A"/>
    <w:rsid w:val="00E32F8D"/>
    <w:rsid w:val="00E32FE1"/>
    <w:rsid w:val="00E33578"/>
    <w:rsid w:val="00E339D4"/>
    <w:rsid w:val="00E340CA"/>
    <w:rsid w:val="00E34637"/>
    <w:rsid w:val="00E35A0F"/>
    <w:rsid w:val="00E35AE0"/>
    <w:rsid w:val="00E365AA"/>
    <w:rsid w:val="00E36D37"/>
    <w:rsid w:val="00E36F00"/>
    <w:rsid w:val="00E37262"/>
    <w:rsid w:val="00E37F29"/>
    <w:rsid w:val="00E4086B"/>
    <w:rsid w:val="00E409C5"/>
    <w:rsid w:val="00E40E14"/>
    <w:rsid w:val="00E40E73"/>
    <w:rsid w:val="00E41227"/>
    <w:rsid w:val="00E4149E"/>
    <w:rsid w:val="00E41A4C"/>
    <w:rsid w:val="00E4263F"/>
    <w:rsid w:val="00E4270A"/>
    <w:rsid w:val="00E42C58"/>
    <w:rsid w:val="00E4458D"/>
    <w:rsid w:val="00E44D9B"/>
    <w:rsid w:val="00E44D9D"/>
    <w:rsid w:val="00E4546C"/>
    <w:rsid w:val="00E459A0"/>
    <w:rsid w:val="00E4603A"/>
    <w:rsid w:val="00E462C0"/>
    <w:rsid w:val="00E46346"/>
    <w:rsid w:val="00E465F0"/>
    <w:rsid w:val="00E46622"/>
    <w:rsid w:val="00E47A44"/>
    <w:rsid w:val="00E47F67"/>
    <w:rsid w:val="00E504A4"/>
    <w:rsid w:val="00E50B87"/>
    <w:rsid w:val="00E50EC1"/>
    <w:rsid w:val="00E50FE3"/>
    <w:rsid w:val="00E51530"/>
    <w:rsid w:val="00E5174F"/>
    <w:rsid w:val="00E51B48"/>
    <w:rsid w:val="00E51FB6"/>
    <w:rsid w:val="00E52635"/>
    <w:rsid w:val="00E528CE"/>
    <w:rsid w:val="00E52ADC"/>
    <w:rsid w:val="00E52BA5"/>
    <w:rsid w:val="00E53780"/>
    <w:rsid w:val="00E53A69"/>
    <w:rsid w:val="00E54595"/>
    <w:rsid w:val="00E545A4"/>
    <w:rsid w:val="00E545B2"/>
    <w:rsid w:val="00E547F2"/>
    <w:rsid w:val="00E54BC9"/>
    <w:rsid w:val="00E54DDA"/>
    <w:rsid w:val="00E553B5"/>
    <w:rsid w:val="00E55EA1"/>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3C6B"/>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810"/>
    <w:rsid w:val="00E74C62"/>
    <w:rsid w:val="00E7502B"/>
    <w:rsid w:val="00E75734"/>
    <w:rsid w:val="00E75F66"/>
    <w:rsid w:val="00E76F7F"/>
    <w:rsid w:val="00E77029"/>
    <w:rsid w:val="00E774A5"/>
    <w:rsid w:val="00E77735"/>
    <w:rsid w:val="00E8020A"/>
    <w:rsid w:val="00E80D30"/>
    <w:rsid w:val="00E80F80"/>
    <w:rsid w:val="00E815C7"/>
    <w:rsid w:val="00E82000"/>
    <w:rsid w:val="00E821E9"/>
    <w:rsid w:val="00E82657"/>
    <w:rsid w:val="00E8297A"/>
    <w:rsid w:val="00E83358"/>
    <w:rsid w:val="00E83A35"/>
    <w:rsid w:val="00E84084"/>
    <w:rsid w:val="00E841BA"/>
    <w:rsid w:val="00E844A4"/>
    <w:rsid w:val="00E8577A"/>
    <w:rsid w:val="00E85808"/>
    <w:rsid w:val="00E85ADB"/>
    <w:rsid w:val="00E85BB4"/>
    <w:rsid w:val="00E8619A"/>
    <w:rsid w:val="00E861C5"/>
    <w:rsid w:val="00E86D5F"/>
    <w:rsid w:val="00E871CA"/>
    <w:rsid w:val="00E872D2"/>
    <w:rsid w:val="00E87793"/>
    <w:rsid w:val="00E87C16"/>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3F3F"/>
    <w:rsid w:val="00EA46BB"/>
    <w:rsid w:val="00EA503F"/>
    <w:rsid w:val="00EA5A11"/>
    <w:rsid w:val="00EA5B78"/>
    <w:rsid w:val="00EA603E"/>
    <w:rsid w:val="00EA699C"/>
    <w:rsid w:val="00EA768F"/>
    <w:rsid w:val="00EA7BAF"/>
    <w:rsid w:val="00EB0BE1"/>
    <w:rsid w:val="00EB0FC9"/>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5F65"/>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42B"/>
    <w:rsid w:val="00EC3A61"/>
    <w:rsid w:val="00EC4009"/>
    <w:rsid w:val="00EC46AC"/>
    <w:rsid w:val="00EC6745"/>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5BA8"/>
    <w:rsid w:val="00ED66C7"/>
    <w:rsid w:val="00ED6AE7"/>
    <w:rsid w:val="00EE0C02"/>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E7679"/>
    <w:rsid w:val="00EF0B08"/>
    <w:rsid w:val="00EF0CB5"/>
    <w:rsid w:val="00EF1226"/>
    <w:rsid w:val="00EF1551"/>
    <w:rsid w:val="00EF275A"/>
    <w:rsid w:val="00EF380D"/>
    <w:rsid w:val="00EF3DB1"/>
    <w:rsid w:val="00EF4065"/>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4D96"/>
    <w:rsid w:val="00F054FD"/>
    <w:rsid w:val="00F05AE6"/>
    <w:rsid w:val="00F05B3C"/>
    <w:rsid w:val="00F05BFF"/>
    <w:rsid w:val="00F06BE0"/>
    <w:rsid w:val="00F072F7"/>
    <w:rsid w:val="00F075E3"/>
    <w:rsid w:val="00F07955"/>
    <w:rsid w:val="00F07E84"/>
    <w:rsid w:val="00F10480"/>
    <w:rsid w:val="00F10519"/>
    <w:rsid w:val="00F106EE"/>
    <w:rsid w:val="00F109B3"/>
    <w:rsid w:val="00F10C32"/>
    <w:rsid w:val="00F1116E"/>
    <w:rsid w:val="00F11D31"/>
    <w:rsid w:val="00F1209B"/>
    <w:rsid w:val="00F12691"/>
    <w:rsid w:val="00F12A6E"/>
    <w:rsid w:val="00F12D7E"/>
    <w:rsid w:val="00F1373C"/>
    <w:rsid w:val="00F139FB"/>
    <w:rsid w:val="00F146C1"/>
    <w:rsid w:val="00F1472B"/>
    <w:rsid w:val="00F14802"/>
    <w:rsid w:val="00F14A5F"/>
    <w:rsid w:val="00F14D98"/>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1B01"/>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A87"/>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4D5C"/>
    <w:rsid w:val="00F650C9"/>
    <w:rsid w:val="00F6521B"/>
    <w:rsid w:val="00F65BFB"/>
    <w:rsid w:val="00F66212"/>
    <w:rsid w:val="00F66DAF"/>
    <w:rsid w:val="00F674A5"/>
    <w:rsid w:val="00F67990"/>
    <w:rsid w:val="00F71348"/>
    <w:rsid w:val="00F72013"/>
    <w:rsid w:val="00F7230B"/>
    <w:rsid w:val="00F72373"/>
    <w:rsid w:val="00F72C5D"/>
    <w:rsid w:val="00F73134"/>
    <w:rsid w:val="00F73809"/>
    <w:rsid w:val="00F73919"/>
    <w:rsid w:val="00F74E19"/>
    <w:rsid w:val="00F74E46"/>
    <w:rsid w:val="00F754B6"/>
    <w:rsid w:val="00F75672"/>
    <w:rsid w:val="00F75755"/>
    <w:rsid w:val="00F760FA"/>
    <w:rsid w:val="00F76B52"/>
    <w:rsid w:val="00F76D8C"/>
    <w:rsid w:val="00F7731A"/>
    <w:rsid w:val="00F773E1"/>
    <w:rsid w:val="00F77F95"/>
    <w:rsid w:val="00F8018E"/>
    <w:rsid w:val="00F80D36"/>
    <w:rsid w:val="00F81667"/>
    <w:rsid w:val="00F81776"/>
    <w:rsid w:val="00F81A0D"/>
    <w:rsid w:val="00F81BC5"/>
    <w:rsid w:val="00F829A7"/>
    <w:rsid w:val="00F82C9A"/>
    <w:rsid w:val="00F82EB3"/>
    <w:rsid w:val="00F837D5"/>
    <w:rsid w:val="00F84303"/>
    <w:rsid w:val="00F84ADA"/>
    <w:rsid w:val="00F855F6"/>
    <w:rsid w:val="00F8567F"/>
    <w:rsid w:val="00F85ED7"/>
    <w:rsid w:val="00F86173"/>
    <w:rsid w:val="00F86AFF"/>
    <w:rsid w:val="00F873A1"/>
    <w:rsid w:val="00F8784C"/>
    <w:rsid w:val="00F878B3"/>
    <w:rsid w:val="00F87F87"/>
    <w:rsid w:val="00F90497"/>
    <w:rsid w:val="00F906B9"/>
    <w:rsid w:val="00F90A70"/>
    <w:rsid w:val="00F90FEE"/>
    <w:rsid w:val="00F9153E"/>
    <w:rsid w:val="00F91DD6"/>
    <w:rsid w:val="00F9217A"/>
    <w:rsid w:val="00F928AC"/>
    <w:rsid w:val="00F93234"/>
    <w:rsid w:val="00F93722"/>
    <w:rsid w:val="00F93FD6"/>
    <w:rsid w:val="00F94748"/>
    <w:rsid w:val="00F94821"/>
    <w:rsid w:val="00F94F5C"/>
    <w:rsid w:val="00F9539E"/>
    <w:rsid w:val="00F9559F"/>
    <w:rsid w:val="00F9599F"/>
    <w:rsid w:val="00F969F1"/>
    <w:rsid w:val="00F96F71"/>
    <w:rsid w:val="00F97E90"/>
    <w:rsid w:val="00FA08E7"/>
    <w:rsid w:val="00FA0CD1"/>
    <w:rsid w:val="00FA0E5E"/>
    <w:rsid w:val="00FA117C"/>
    <w:rsid w:val="00FA147F"/>
    <w:rsid w:val="00FA1888"/>
    <w:rsid w:val="00FA1C06"/>
    <w:rsid w:val="00FA2814"/>
    <w:rsid w:val="00FA2909"/>
    <w:rsid w:val="00FA2B19"/>
    <w:rsid w:val="00FA33A8"/>
    <w:rsid w:val="00FA34C7"/>
    <w:rsid w:val="00FA37A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669"/>
    <w:rsid w:val="00FB787E"/>
    <w:rsid w:val="00FB7DD7"/>
    <w:rsid w:val="00FC222D"/>
    <w:rsid w:val="00FC271A"/>
    <w:rsid w:val="00FC39ED"/>
    <w:rsid w:val="00FC3B06"/>
    <w:rsid w:val="00FC3DEC"/>
    <w:rsid w:val="00FC4DDC"/>
    <w:rsid w:val="00FC4EDF"/>
    <w:rsid w:val="00FC556D"/>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4DA5"/>
    <w:rsid w:val="00FE6678"/>
    <w:rsid w:val="00FE6995"/>
    <w:rsid w:val="00FE767D"/>
    <w:rsid w:val="00FF03BD"/>
    <w:rsid w:val="00FF0E6D"/>
    <w:rsid w:val="00FF0EC8"/>
    <w:rsid w:val="00FF14BE"/>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 w:type="character" w:styleId="UnresolvedMention">
    <w:name w:val="Unresolved Mention"/>
    <w:basedOn w:val="DefaultParagraphFont"/>
    <w:uiPriority w:val="99"/>
    <w:semiHidden/>
    <w:unhideWhenUsed/>
    <w:rsid w:val="007E77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151739">
      <w:bodyDiv w:val="1"/>
      <w:marLeft w:val="0"/>
      <w:marRight w:val="0"/>
      <w:marTop w:val="0"/>
      <w:marBottom w:val="0"/>
      <w:divBdr>
        <w:top w:val="none" w:sz="0" w:space="0" w:color="auto"/>
        <w:left w:val="none" w:sz="0" w:space="0" w:color="auto"/>
        <w:bottom w:val="none" w:sz="0" w:space="0" w:color="auto"/>
        <w:right w:val="none" w:sz="0" w:space="0" w:color="auto"/>
      </w:divBdr>
      <w:divsChild>
        <w:div w:id="1499417309">
          <w:marLeft w:val="0"/>
          <w:marRight w:val="0"/>
          <w:marTop w:val="0"/>
          <w:marBottom w:val="0"/>
          <w:divBdr>
            <w:top w:val="none" w:sz="0" w:space="0" w:color="auto"/>
            <w:left w:val="none" w:sz="0" w:space="0" w:color="auto"/>
            <w:bottom w:val="none" w:sz="0" w:space="0" w:color="auto"/>
            <w:right w:val="none" w:sz="0" w:space="0" w:color="auto"/>
          </w:divBdr>
          <w:divsChild>
            <w:div w:id="213321654">
              <w:marLeft w:val="0"/>
              <w:marRight w:val="0"/>
              <w:marTop w:val="0"/>
              <w:marBottom w:val="0"/>
              <w:divBdr>
                <w:top w:val="none" w:sz="0" w:space="0" w:color="auto"/>
                <w:left w:val="none" w:sz="0" w:space="0" w:color="auto"/>
                <w:bottom w:val="none" w:sz="0" w:space="0" w:color="auto"/>
                <w:right w:val="none" w:sz="0" w:space="0" w:color="auto"/>
              </w:divBdr>
              <w:divsChild>
                <w:div w:id="46230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545727555">
      <w:bodyDiv w:val="1"/>
      <w:marLeft w:val="0"/>
      <w:marRight w:val="0"/>
      <w:marTop w:val="0"/>
      <w:marBottom w:val="0"/>
      <w:divBdr>
        <w:top w:val="none" w:sz="0" w:space="0" w:color="auto"/>
        <w:left w:val="none" w:sz="0" w:space="0" w:color="auto"/>
        <w:bottom w:val="none" w:sz="0" w:space="0" w:color="auto"/>
        <w:right w:val="none" w:sz="0" w:space="0" w:color="auto"/>
      </w:divBdr>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9</Pages>
  <Words>32370</Words>
  <Characters>184513</Characters>
  <Application>Microsoft Office Word</Application>
  <DocSecurity>0</DocSecurity>
  <Lines>1537</Lines>
  <Paragraphs>43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6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8</cp:revision>
  <cp:lastPrinted>2022-06-01T20:32:00Z</cp:lastPrinted>
  <dcterms:created xsi:type="dcterms:W3CDTF">2022-07-17T19:51:00Z</dcterms:created>
  <dcterms:modified xsi:type="dcterms:W3CDTF">2022-07-18T12:4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6.0.8"&gt;&lt;session id="5M8KDQ7k"/&gt;&lt;style id="http://www.zotero.org/styles/epidemiology" hasBibliography="1" bibliographyStyleHasBeenSet="1"/&gt;&lt;prefs&gt;&lt;pref name="fieldType" value="Field"/&gt;&lt;pref name="dontAskDelayCitationU</vt:lpwstr>
  </property>
  <property fmtid="{D5CDD505-2E9C-101B-9397-08002B2CF9AE}" pid="32" name="ZOTERO_PREF_2">
    <vt:lpwstr>pdates" value="true"/&gt;&lt;/prefs&gt;&lt;/data&gt;</vt:lpwstr>
  </property>
</Properties>
</file>